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062B" w:rsidRPr="00A45DEB" w:rsidRDefault="00BF3457" w:rsidP="000C4A7B">
      <w:pPr>
        <w:jc w:val="both"/>
        <w:rPr>
          <w:b/>
          <w:bCs/>
          <w:lang w:val="en-GB"/>
        </w:rPr>
      </w:pPr>
      <w:r w:rsidRPr="00A45DEB">
        <w:rPr>
          <w:b/>
          <w:bCs/>
          <w:lang w:val="en-GB"/>
        </w:rPr>
        <w:t>Worldwide trends</w:t>
      </w:r>
      <w:r w:rsidR="00FF398D" w:rsidRPr="00A45DEB">
        <w:rPr>
          <w:b/>
          <w:bCs/>
          <w:lang w:val="en-GB"/>
        </w:rPr>
        <w:t xml:space="preserve"> in</w:t>
      </w:r>
      <w:r w:rsidRPr="00A45DEB">
        <w:rPr>
          <w:b/>
          <w:bCs/>
          <w:lang w:val="en-GB"/>
        </w:rPr>
        <w:t xml:space="preserve"> </w:t>
      </w:r>
      <w:r w:rsidR="00FF398D" w:rsidRPr="00A45DEB">
        <w:rPr>
          <w:b/>
          <w:bCs/>
          <w:lang w:val="en-GB"/>
        </w:rPr>
        <w:t xml:space="preserve">diabetes </w:t>
      </w:r>
      <w:r w:rsidRPr="00A45DEB">
        <w:rPr>
          <w:b/>
          <w:bCs/>
          <w:lang w:val="en-GB"/>
        </w:rPr>
        <w:t>since 1980</w:t>
      </w:r>
      <w:r w:rsidR="008D2DA9" w:rsidRPr="005D3632">
        <w:rPr>
          <w:b/>
          <w:bCs/>
          <w:lang w:val="en-GB"/>
        </w:rPr>
        <w:t xml:space="preserve">: pooled analysis of </w:t>
      </w:r>
      <w:r w:rsidR="00A13AA3">
        <w:rPr>
          <w:b/>
          <w:bCs/>
          <w:lang w:val="en-GB"/>
        </w:rPr>
        <w:t>751</w:t>
      </w:r>
      <w:r w:rsidR="00A13AA3" w:rsidRPr="008D2DA9">
        <w:rPr>
          <w:b/>
          <w:bCs/>
          <w:lang w:val="en-GB"/>
        </w:rPr>
        <w:t xml:space="preserve"> </w:t>
      </w:r>
      <w:r w:rsidR="008D2DA9" w:rsidRPr="008D2DA9">
        <w:rPr>
          <w:b/>
          <w:bCs/>
          <w:lang w:val="en-GB"/>
        </w:rPr>
        <w:t xml:space="preserve">population-based measurement studies with over </w:t>
      </w:r>
      <w:r w:rsidR="00A13AA3">
        <w:rPr>
          <w:b/>
          <w:bCs/>
          <w:lang w:val="en-GB"/>
        </w:rPr>
        <w:t>4.4</w:t>
      </w:r>
      <w:r w:rsidR="008D2DA9" w:rsidRPr="008D2DA9">
        <w:rPr>
          <w:b/>
          <w:bCs/>
          <w:lang w:val="en-GB"/>
        </w:rPr>
        <w:t xml:space="preserve"> million </w:t>
      </w:r>
      <w:r w:rsidR="008D2DA9" w:rsidRPr="005D3632">
        <w:rPr>
          <w:b/>
          <w:bCs/>
          <w:lang w:val="en-GB"/>
        </w:rPr>
        <w:t>participants</w:t>
      </w:r>
    </w:p>
    <w:p w:rsidR="000C4A7B" w:rsidRPr="00A45DEB" w:rsidRDefault="000C4A7B" w:rsidP="000C4A7B">
      <w:pPr>
        <w:jc w:val="both"/>
        <w:rPr>
          <w:bCs/>
          <w:lang w:val="en-GB"/>
        </w:rPr>
      </w:pPr>
    </w:p>
    <w:p w:rsidR="00A8062B" w:rsidRPr="00A45DEB" w:rsidRDefault="00162679" w:rsidP="000C4A7B">
      <w:pPr>
        <w:jc w:val="both"/>
        <w:rPr>
          <w:bCs/>
          <w:lang w:val="en-GB"/>
        </w:rPr>
      </w:pPr>
      <w:r w:rsidRPr="00A45DEB">
        <w:rPr>
          <w:bCs/>
          <w:lang w:val="en-GB"/>
        </w:rPr>
        <w:t>NCD Risk Factor Collaboration</w:t>
      </w:r>
      <w:r w:rsidR="0033148B" w:rsidRPr="00A45DEB">
        <w:rPr>
          <w:bCs/>
          <w:lang w:val="en-GB"/>
        </w:rPr>
        <w:t xml:space="preserve"> </w:t>
      </w:r>
      <w:r w:rsidR="0033148B" w:rsidRPr="00A45DEB">
        <w:rPr>
          <w:bCs/>
          <w:color w:val="000000"/>
          <w:lang w:val="en-GB"/>
        </w:rPr>
        <w:t>(NCD-R</w:t>
      </w:r>
      <w:r w:rsidR="00A24EBA" w:rsidRPr="00A45DEB">
        <w:rPr>
          <w:bCs/>
          <w:color w:val="000000"/>
          <w:lang w:val="en-GB"/>
        </w:rPr>
        <w:t>is</w:t>
      </w:r>
      <w:r w:rsidR="0033148B" w:rsidRPr="00A45DEB">
        <w:rPr>
          <w:bCs/>
          <w:color w:val="000000"/>
          <w:lang w:val="en-GB"/>
        </w:rPr>
        <w:t>C)</w:t>
      </w:r>
    </w:p>
    <w:p w:rsidR="00162679" w:rsidRPr="00A45DEB" w:rsidRDefault="00162679" w:rsidP="00AD7B24">
      <w:pPr>
        <w:spacing w:line="480" w:lineRule="auto"/>
        <w:jc w:val="both"/>
        <w:rPr>
          <w:lang w:val="en-GB"/>
        </w:rPr>
      </w:pPr>
    </w:p>
    <w:p w:rsidR="00C462FE" w:rsidRPr="00A45DEB" w:rsidRDefault="00C462FE" w:rsidP="00AD7B24">
      <w:pPr>
        <w:spacing w:line="480" w:lineRule="auto"/>
        <w:jc w:val="both"/>
        <w:rPr>
          <w:lang w:val="en-GB"/>
        </w:rPr>
      </w:pPr>
      <w:r w:rsidRPr="00A45DEB">
        <w:rPr>
          <w:lang w:val="en-GB"/>
        </w:rPr>
        <w:br w:type="page"/>
      </w:r>
    </w:p>
    <w:p w:rsidR="00C462FE" w:rsidRDefault="00A45DEB" w:rsidP="00C51BF0">
      <w:pPr>
        <w:jc w:val="both"/>
        <w:rPr>
          <w:b/>
          <w:lang w:val="en-GB"/>
        </w:rPr>
      </w:pPr>
      <w:r w:rsidRPr="00A45DEB">
        <w:rPr>
          <w:b/>
          <w:lang w:val="en-GB"/>
        </w:rPr>
        <w:lastRenderedPageBreak/>
        <w:t>Summary</w:t>
      </w:r>
    </w:p>
    <w:p w:rsidR="00C51BF0" w:rsidRPr="00C51BF0" w:rsidRDefault="00C51BF0" w:rsidP="00C51BF0">
      <w:pPr>
        <w:jc w:val="both"/>
        <w:rPr>
          <w:lang w:val="en-GB"/>
        </w:rPr>
      </w:pPr>
    </w:p>
    <w:p w:rsidR="00B43240" w:rsidRPr="00A45DEB" w:rsidRDefault="00B43240" w:rsidP="00C51BF0">
      <w:pPr>
        <w:jc w:val="both"/>
        <w:rPr>
          <w:lang w:val="en-GB"/>
        </w:rPr>
      </w:pPr>
      <w:r w:rsidRPr="00A45DEB">
        <w:rPr>
          <w:b/>
          <w:lang w:val="en-GB"/>
        </w:rPr>
        <w:t>Background:</w:t>
      </w:r>
      <w:r w:rsidRPr="00A45DEB">
        <w:rPr>
          <w:lang w:val="en-GB"/>
        </w:rPr>
        <w:t xml:space="preserve"> One of the global targets on non-communicable diseases is to halt, by 2025, the rise in the </w:t>
      </w:r>
      <w:r w:rsidR="00BA0962" w:rsidRPr="00A45DEB">
        <w:rPr>
          <w:lang w:val="en-GB"/>
        </w:rPr>
        <w:t>age-</w:t>
      </w:r>
      <w:r w:rsidR="00A45DEB" w:rsidRPr="00A45DEB">
        <w:rPr>
          <w:lang w:val="en-GB"/>
        </w:rPr>
        <w:t>standardised</w:t>
      </w:r>
      <w:r w:rsidR="00BA0962" w:rsidRPr="00A45DEB">
        <w:rPr>
          <w:lang w:val="en-GB"/>
        </w:rPr>
        <w:t xml:space="preserve"> </w:t>
      </w:r>
      <w:r w:rsidR="00C57259">
        <w:rPr>
          <w:lang w:val="en-GB"/>
        </w:rPr>
        <w:t xml:space="preserve">adult </w:t>
      </w:r>
      <w:r w:rsidRPr="00A45DEB">
        <w:rPr>
          <w:lang w:val="en-GB"/>
        </w:rPr>
        <w:t xml:space="preserve">prevalence of diabetes compared to its 2010 levels. There is limited information on how the prevalence of diabetes </w:t>
      </w:r>
      <w:r w:rsidR="009919DD" w:rsidRPr="00A45DEB">
        <w:rPr>
          <w:lang w:val="en-GB"/>
        </w:rPr>
        <w:t xml:space="preserve">has </w:t>
      </w:r>
      <w:r w:rsidRPr="00A45DEB">
        <w:rPr>
          <w:lang w:val="en-GB"/>
        </w:rPr>
        <w:t xml:space="preserve">changed globally, </w:t>
      </w:r>
      <w:r w:rsidR="00245EAB" w:rsidRPr="00A45DEB">
        <w:rPr>
          <w:lang w:val="en-GB"/>
        </w:rPr>
        <w:t xml:space="preserve">how likely it is for countries to achieve the global target, and how </w:t>
      </w:r>
      <w:r w:rsidR="009919DD" w:rsidRPr="00A45DEB">
        <w:rPr>
          <w:lang w:val="en-GB"/>
        </w:rPr>
        <w:t>changes in prevalence</w:t>
      </w:r>
      <w:r w:rsidR="00245EAB" w:rsidRPr="00A45DEB">
        <w:rPr>
          <w:lang w:val="en-GB"/>
        </w:rPr>
        <w:t>,</w:t>
      </w:r>
      <w:r w:rsidR="009919DD" w:rsidRPr="00A45DEB">
        <w:rPr>
          <w:lang w:val="en-GB"/>
        </w:rPr>
        <w:t xml:space="preserve"> </w:t>
      </w:r>
      <w:r w:rsidR="00245EAB" w:rsidRPr="00A45DEB">
        <w:rPr>
          <w:lang w:val="en-GB"/>
        </w:rPr>
        <w:t>together with</w:t>
      </w:r>
      <w:r w:rsidR="00BA0962" w:rsidRPr="00A45DEB">
        <w:rPr>
          <w:lang w:val="en-GB"/>
        </w:rPr>
        <w:t xml:space="preserve"> </w:t>
      </w:r>
      <w:r w:rsidR="00A7224D" w:rsidRPr="00A45DEB">
        <w:rPr>
          <w:lang w:val="en-GB"/>
        </w:rPr>
        <w:t xml:space="preserve">population </w:t>
      </w:r>
      <w:r w:rsidR="00BA0962" w:rsidRPr="00A45DEB">
        <w:rPr>
          <w:lang w:val="en-GB"/>
        </w:rPr>
        <w:t>grow</w:t>
      </w:r>
      <w:r w:rsidR="00A7224D" w:rsidRPr="00A45DEB">
        <w:rPr>
          <w:lang w:val="en-GB"/>
        </w:rPr>
        <w:t>th</w:t>
      </w:r>
      <w:r w:rsidR="00BA0962" w:rsidRPr="00A45DEB">
        <w:rPr>
          <w:lang w:val="en-GB"/>
        </w:rPr>
        <w:t xml:space="preserve"> and </w:t>
      </w:r>
      <w:r w:rsidR="00A45DEB" w:rsidRPr="00A45DEB">
        <w:rPr>
          <w:lang w:val="en-GB"/>
        </w:rPr>
        <w:t>ageing</w:t>
      </w:r>
      <w:r w:rsidR="00245EAB" w:rsidRPr="00A45DEB">
        <w:rPr>
          <w:lang w:val="en-GB"/>
        </w:rPr>
        <w:t>, are affecting the number of people with diabetes</w:t>
      </w:r>
      <w:r w:rsidRPr="00A45DEB">
        <w:rPr>
          <w:lang w:val="en-GB"/>
        </w:rPr>
        <w:t xml:space="preserve">. </w:t>
      </w:r>
    </w:p>
    <w:p w:rsidR="00B43240" w:rsidRPr="00A45DEB" w:rsidRDefault="00B43240" w:rsidP="00C51BF0">
      <w:pPr>
        <w:jc w:val="both"/>
        <w:rPr>
          <w:lang w:val="en-GB"/>
        </w:rPr>
      </w:pPr>
    </w:p>
    <w:p w:rsidR="00B43240" w:rsidRPr="00A45DEB" w:rsidRDefault="00B43240" w:rsidP="00C51BF0">
      <w:pPr>
        <w:jc w:val="both"/>
        <w:rPr>
          <w:lang w:val="en-GB"/>
        </w:rPr>
      </w:pPr>
      <w:r w:rsidRPr="00A45DEB">
        <w:rPr>
          <w:b/>
          <w:lang w:val="en-GB"/>
        </w:rPr>
        <w:t>Methods:</w:t>
      </w:r>
      <w:r w:rsidRPr="00A45DEB">
        <w:rPr>
          <w:lang w:val="en-GB"/>
        </w:rPr>
        <w:t xml:space="preserve"> We </w:t>
      </w:r>
      <w:r w:rsidR="00874562" w:rsidRPr="00A45DEB">
        <w:rPr>
          <w:lang w:val="en-GB"/>
        </w:rPr>
        <w:t>pooled</w:t>
      </w:r>
      <w:r w:rsidRPr="00A45DEB">
        <w:rPr>
          <w:lang w:val="en-GB"/>
        </w:rPr>
        <w:t xml:space="preserve"> </w:t>
      </w:r>
      <w:r w:rsidR="00A13AA3">
        <w:rPr>
          <w:lang w:val="en-GB"/>
        </w:rPr>
        <w:t>751</w:t>
      </w:r>
      <w:r w:rsidR="00A13AA3" w:rsidRPr="00A45DEB">
        <w:rPr>
          <w:lang w:val="en-GB"/>
        </w:rPr>
        <w:t xml:space="preserve"> </w:t>
      </w:r>
      <w:r w:rsidRPr="00A45DEB">
        <w:rPr>
          <w:lang w:val="en-GB"/>
        </w:rPr>
        <w:t xml:space="preserve">population-based measurement studies conducted </w:t>
      </w:r>
      <w:r w:rsidR="009919DD" w:rsidRPr="00A45DEB">
        <w:rPr>
          <w:lang w:val="en-GB"/>
        </w:rPr>
        <w:t>from</w:t>
      </w:r>
      <w:r w:rsidR="008A372A" w:rsidRPr="00A45DEB">
        <w:rPr>
          <w:lang w:val="en-GB"/>
        </w:rPr>
        <w:t xml:space="preserve"> </w:t>
      </w:r>
      <w:r w:rsidRPr="00A45DEB">
        <w:rPr>
          <w:lang w:val="en-GB"/>
        </w:rPr>
        <w:t xml:space="preserve">1980 </w:t>
      </w:r>
      <w:r w:rsidR="008A372A" w:rsidRPr="00A45DEB">
        <w:rPr>
          <w:lang w:val="en-GB"/>
        </w:rPr>
        <w:t xml:space="preserve">to </w:t>
      </w:r>
      <w:r w:rsidRPr="00A45DEB">
        <w:rPr>
          <w:lang w:val="en-GB"/>
        </w:rPr>
        <w:t xml:space="preserve">2014, with </w:t>
      </w:r>
      <w:r w:rsidR="00AC7CDF" w:rsidRPr="00A45DEB">
        <w:rPr>
          <w:lang w:val="en-GB"/>
        </w:rPr>
        <w:t xml:space="preserve">over </w:t>
      </w:r>
      <w:r w:rsidR="00A13AA3">
        <w:rPr>
          <w:lang w:val="en-GB"/>
        </w:rPr>
        <w:t>4.4</w:t>
      </w:r>
      <w:r w:rsidR="00AC7CDF" w:rsidRPr="00A45DEB">
        <w:rPr>
          <w:lang w:val="en-GB"/>
        </w:rPr>
        <w:t xml:space="preserve"> </w:t>
      </w:r>
      <w:r w:rsidRPr="00A45DEB">
        <w:rPr>
          <w:lang w:val="en-GB"/>
        </w:rPr>
        <w:t xml:space="preserve">million participants aged </w:t>
      </w:r>
      <w:r w:rsidRPr="00A45DEB">
        <w:rPr>
          <w:bCs/>
          <w:color w:val="000000"/>
          <w:lang w:val="en-GB"/>
        </w:rPr>
        <w:t>18 years and older</w:t>
      </w:r>
      <w:r w:rsidRPr="00A45DEB">
        <w:rPr>
          <w:lang w:val="en-GB"/>
        </w:rPr>
        <w:t xml:space="preserve">. We used a Bayesian hierarchical model to estimate trends </w:t>
      </w:r>
      <w:r w:rsidR="00D0339C" w:rsidRPr="00A45DEB">
        <w:rPr>
          <w:lang w:val="en-GB"/>
        </w:rPr>
        <w:t>in the prevalence</w:t>
      </w:r>
      <w:r w:rsidRPr="00A45DEB">
        <w:rPr>
          <w:lang w:val="en-GB"/>
        </w:rPr>
        <w:t xml:space="preserve"> of diabetes, defined as fasting plasma glucose ≥7.0 mmol/L or history of diagnosis with diabetes or using insulin or oral </w:t>
      </w:r>
      <w:r w:rsidR="00914762" w:rsidRPr="00A45DEB">
        <w:rPr>
          <w:lang w:val="en-GB"/>
        </w:rPr>
        <w:t>hypoglycaemic</w:t>
      </w:r>
      <w:r w:rsidRPr="00A45DEB">
        <w:rPr>
          <w:lang w:val="en-GB"/>
        </w:rPr>
        <w:t xml:space="preserve"> drugs, in 200 countries and territories</w:t>
      </w:r>
      <w:r w:rsidR="00C0586F" w:rsidRPr="00A45DEB">
        <w:rPr>
          <w:lang w:val="en-GB"/>
        </w:rPr>
        <w:t xml:space="preserve"> in 21 regions</w:t>
      </w:r>
      <w:r w:rsidRPr="00A45DEB">
        <w:rPr>
          <w:lang w:val="en-GB"/>
        </w:rPr>
        <w:t xml:space="preserve">. </w:t>
      </w:r>
      <w:r w:rsidR="00C51BF0" w:rsidRPr="00C51BF0">
        <w:rPr>
          <w:lang w:val="en-GB"/>
        </w:rPr>
        <w:t xml:space="preserve">We calculated the posterior probability of meeting the </w:t>
      </w:r>
      <w:r w:rsidR="00C51BF0">
        <w:rPr>
          <w:lang w:val="en-GB"/>
        </w:rPr>
        <w:t xml:space="preserve">global diabetes </w:t>
      </w:r>
      <w:r w:rsidR="00C51BF0" w:rsidRPr="00C51BF0">
        <w:rPr>
          <w:lang w:val="en-GB"/>
        </w:rPr>
        <w:t>target, if post-2000 trends continue.</w:t>
      </w:r>
    </w:p>
    <w:p w:rsidR="00B43240" w:rsidRPr="00A45DEB" w:rsidRDefault="00B43240" w:rsidP="00C51BF0">
      <w:pPr>
        <w:jc w:val="both"/>
        <w:rPr>
          <w:lang w:val="en-GB"/>
        </w:rPr>
      </w:pPr>
      <w:r w:rsidRPr="00A45DEB">
        <w:rPr>
          <w:lang w:val="en-GB"/>
        </w:rPr>
        <w:t xml:space="preserve"> </w:t>
      </w:r>
    </w:p>
    <w:p w:rsidR="00B43240" w:rsidRPr="00A45DEB" w:rsidRDefault="00A45DEB" w:rsidP="00C51BF0">
      <w:pPr>
        <w:jc w:val="both"/>
        <w:rPr>
          <w:bCs/>
          <w:color w:val="000000"/>
          <w:lang w:val="en-GB"/>
        </w:rPr>
      </w:pPr>
      <w:r w:rsidRPr="00A45DEB">
        <w:rPr>
          <w:b/>
          <w:lang w:val="en-GB"/>
        </w:rPr>
        <w:t>Findings</w:t>
      </w:r>
      <w:r w:rsidR="00B43240" w:rsidRPr="00A45DEB">
        <w:rPr>
          <w:b/>
          <w:lang w:val="en-GB"/>
        </w:rPr>
        <w:t>:</w:t>
      </w:r>
      <w:r w:rsidR="00B43240" w:rsidRPr="00A45DEB">
        <w:rPr>
          <w:lang w:val="en-GB"/>
        </w:rPr>
        <w:t xml:space="preserve"> </w:t>
      </w:r>
      <w:r w:rsidR="00B43240" w:rsidRPr="00A45DEB">
        <w:rPr>
          <w:bCs/>
          <w:color w:val="000000"/>
          <w:lang w:val="en-GB"/>
        </w:rPr>
        <w:t>Age-</w:t>
      </w:r>
      <w:r w:rsidRPr="00A45DEB">
        <w:rPr>
          <w:bCs/>
          <w:color w:val="000000"/>
          <w:lang w:val="en-GB"/>
        </w:rPr>
        <w:t>standardised</w:t>
      </w:r>
      <w:r w:rsidR="00B43240" w:rsidRPr="00A45DEB">
        <w:rPr>
          <w:bCs/>
          <w:color w:val="000000"/>
          <w:lang w:val="en-GB"/>
        </w:rPr>
        <w:t xml:space="preserve"> </w:t>
      </w:r>
      <w:r w:rsidR="00486F30">
        <w:rPr>
          <w:bCs/>
          <w:color w:val="000000"/>
          <w:lang w:val="en-GB"/>
        </w:rPr>
        <w:t xml:space="preserve">adult </w:t>
      </w:r>
      <w:r w:rsidR="00B43240" w:rsidRPr="00A45DEB">
        <w:rPr>
          <w:bCs/>
          <w:color w:val="000000"/>
          <w:lang w:val="en-GB"/>
        </w:rPr>
        <w:t xml:space="preserve">diabetes prevalence in the world increased from </w:t>
      </w:r>
      <w:r w:rsidR="00A954A2">
        <w:rPr>
          <w:bCs/>
          <w:color w:val="000000"/>
          <w:lang w:val="en-GB"/>
        </w:rPr>
        <w:t>4.3</w:t>
      </w:r>
      <w:r w:rsidR="00B43240" w:rsidRPr="00A45DEB">
        <w:rPr>
          <w:bCs/>
          <w:color w:val="000000"/>
          <w:lang w:val="en-GB"/>
        </w:rPr>
        <w:t>% (95% credible interval</w:t>
      </w:r>
      <w:r w:rsidR="00B02291" w:rsidRPr="00A45DEB">
        <w:rPr>
          <w:bCs/>
          <w:color w:val="000000"/>
          <w:lang w:val="en-GB"/>
        </w:rPr>
        <w:t xml:space="preserve"> 2.</w:t>
      </w:r>
      <w:r w:rsidR="00904026">
        <w:rPr>
          <w:bCs/>
          <w:color w:val="000000"/>
          <w:lang w:val="en-GB"/>
        </w:rPr>
        <w:t>4</w:t>
      </w:r>
      <w:r w:rsidR="00B02291" w:rsidRPr="00A45DEB">
        <w:rPr>
          <w:bCs/>
          <w:color w:val="000000"/>
          <w:lang w:val="en-GB"/>
        </w:rPr>
        <w:t>-</w:t>
      </w:r>
      <w:r w:rsidR="00904026">
        <w:rPr>
          <w:bCs/>
          <w:color w:val="000000"/>
          <w:lang w:val="en-GB"/>
        </w:rPr>
        <w:t>7.0</w:t>
      </w:r>
      <w:r w:rsidR="00B02291" w:rsidRPr="00A45DEB">
        <w:rPr>
          <w:bCs/>
          <w:color w:val="000000"/>
          <w:lang w:val="en-GB"/>
        </w:rPr>
        <w:t>) in 1980 to 9.</w:t>
      </w:r>
      <w:r w:rsidR="00A954A2">
        <w:rPr>
          <w:rFonts w:eastAsia="SimSun"/>
          <w:bCs/>
          <w:color w:val="000000"/>
          <w:lang w:val="en-GB" w:eastAsia="zh-CN"/>
        </w:rPr>
        <w:t>0</w:t>
      </w:r>
      <w:r w:rsidR="00B02291" w:rsidRPr="00A45DEB">
        <w:rPr>
          <w:bCs/>
          <w:color w:val="000000"/>
          <w:lang w:val="en-GB"/>
        </w:rPr>
        <w:t>% (7.</w:t>
      </w:r>
      <w:r w:rsidR="00A954A2">
        <w:rPr>
          <w:rFonts w:eastAsia="SimSun"/>
          <w:bCs/>
          <w:color w:val="000000"/>
          <w:lang w:val="en-GB" w:eastAsia="zh-CN"/>
        </w:rPr>
        <w:t>2</w:t>
      </w:r>
      <w:r w:rsidR="00B02291" w:rsidRPr="00A45DEB">
        <w:rPr>
          <w:bCs/>
          <w:color w:val="000000"/>
          <w:lang w:val="en-GB"/>
        </w:rPr>
        <w:t>-</w:t>
      </w:r>
      <w:r w:rsidR="00B43240" w:rsidRPr="00A45DEB">
        <w:rPr>
          <w:bCs/>
          <w:color w:val="000000"/>
          <w:lang w:val="en-GB"/>
        </w:rPr>
        <w:t>1</w:t>
      </w:r>
      <w:r w:rsidR="00755B1D" w:rsidRPr="00A45DEB">
        <w:rPr>
          <w:bCs/>
          <w:color w:val="000000"/>
          <w:lang w:val="en-GB"/>
        </w:rPr>
        <w:t>1</w:t>
      </w:r>
      <w:r w:rsidR="00B43240" w:rsidRPr="00A45DEB">
        <w:rPr>
          <w:bCs/>
          <w:color w:val="000000"/>
          <w:lang w:val="en-GB"/>
        </w:rPr>
        <w:t>.</w:t>
      </w:r>
      <w:r w:rsidR="00A954A2">
        <w:rPr>
          <w:bCs/>
          <w:color w:val="000000"/>
          <w:lang w:val="en-GB"/>
        </w:rPr>
        <w:t>1</w:t>
      </w:r>
      <w:r w:rsidR="00B43240" w:rsidRPr="00A45DEB">
        <w:rPr>
          <w:bCs/>
          <w:color w:val="000000"/>
          <w:lang w:val="en-GB"/>
        </w:rPr>
        <w:t xml:space="preserve">) in 2014 in men and from </w:t>
      </w:r>
      <w:r w:rsidR="00A954A2">
        <w:rPr>
          <w:bCs/>
          <w:color w:val="000000"/>
          <w:lang w:val="en-GB"/>
        </w:rPr>
        <w:t>5.0</w:t>
      </w:r>
      <w:r w:rsidR="00B43240" w:rsidRPr="00A45DEB">
        <w:rPr>
          <w:bCs/>
          <w:color w:val="000000"/>
          <w:lang w:val="en-GB"/>
        </w:rPr>
        <w:t>% (2.</w:t>
      </w:r>
      <w:r w:rsidR="00A954A2">
        <w:rPr>
          <w:rFonts w:eastAsia="SimSun"/>
          <w:bCs/>
          <w:color w:val="000000"/>
          <w:lang w:val="en-GB" w:eastAsia="zh-CN"/>
        </w:rPr>
        <w:t>9</w:t>
      </w:r>
      <w:r w:rsidR="00B43240" w:rsidRPr="00A45DEB">
        <w:rPr>
          <w:bCs/>
          <w:color w:val="000000"/>
          <w:lang w:val="en-GB"/>
        </w:rPr>
        <w:t>-7.</w:t>
      </w:r>
      <w:r w:rsidR="00904026">
        <w:rPr>
          <w:bCs/>
          <w:color w:val="000000"/>
          <w:lang w:val="en-GB"/>
        </w:rPr>
        <w:t>9</w:t>
      </w:r>
      <w:r w:rsidR="00B43240" w:rsidRPr="00A45DEB">
        <w:rPr>
          <w:bCs/>
          <w:color w:val="000000"/>
          <w:lang w:val="en-GB"/>
        </w:rPr>
        <w:t xml:space="preserve">) to </w:t>
      </w:r>
      <w:r w:rsidR="00904026">
        <w:rPr>
          <w:bCs/>
          <w:color w:val="000000"/>
          <w:lang w:val="en-GB"/>
        </w:rPr>
        <w:t>7.9</w:t>
      </w:r>
      <w:r w:rsidR="00B43240" w:rsidRPr="00A45DEB">
        <w:rPr>
          <w:bCs/>
          <w:color w:val="000000"/>
          <w:lang w:val="en-GB"/>
        </w:rPr>
        <w:t>% (</w:t>
      </w:r>
      <w:r w:rsidR="00A954A2">
        <w:rPr>
          <w:rFonts w:eastAsia="SimSun"/>
          <w:bCs/>
          <w:color w:val="000000"/>
          <w:lang w:val="en-GB" w:eastAsia="zh-CN"/>
        </w:rPr>
        <w:t>6.</w:t>
      </w:r>
      <w:r w:rsidR="00904026">
        <w:rPr>
          <w:rFonts w:eastAsia="SimSun"/>
          <w:bCs/>
          <w:color w:val="000000"/>
          <w:lang w:val="en-GB" w:eastAsia="zh-CN"/>
        </w:rPr>
        <w:t>4</w:t>
      </w:r>
      <w:r w:rsidR="00B43240" w:rsidRPr="00A45DEB">
        <w:rPr>
          <w:bCs/>
          <w:color w:val="000000"/>
          <w:lang w:val="en-GB"/>
        </w:rPr>
        <w:t>-</w:t>
      </w:r>
      <w:r w:rsidR="00A954A2">
        <w:rPr>
          <w:bCs/>
          <w:color w:val="000000"/>
          <w:lang w:val="en-GB"/>
        </w:rPr>
        <w:t>9.7</w:t>
      </w:r>
      <w:r w:rsidR="00B43240" w:rsidRPr="00A45DEB">
        <w:rPr>
          <w:bCs/>
          <w:color w:val="000000"/>
          <w:lang w:val="en-GB"/>
        </w:rPr>
        <w:t xml:space="preserve">) in women. </w:t>
      </w:r>
      <w:r w:rsidR="00B43240" w:rsidRPr="00A45DEB">
        <w:rPr>
          <w:lang w:val="en-GB"/>
        </w:rPr>
        <w:t xml:space="preserve">The number of adults with diabetes in the world increased from </w:t>
      </w:r>
      <w:r w:rsidR="00904026">
        <w:rPr>
          <w:rFonts w:eastAsia="SimSun"/>
          <w:lang w:val="en-GB" w:eastAsia="zh-CN"/>
        </w:rPr>
        <w:t>108</w:t>
      </w:r>
      <w:r w:rsidR="00904026" w:rsidRPr="00A45DEB">
        <w:rPr>
          <w:lang w:val="en-GB"/>
        </w:rPr>
        <w:t xml:space="preserve"> </w:t>
      </w:r>
      <w:r w:rsidR="00B43240" w:rsidRPr="00A45DEB">
        <w:rPr>
          <w:lang w:val="en-GB"/>
        </w:rPr>
        <w:t xml:space="preserve">million in 1980 to </w:t>
      </w:r>
      <w:r w:rsidR="00904026">
        <w:rPr>
          <w:rFonts w:eastAsia="SimSun"/>
          <w:lang w:val="en-GB" w:eastAsia="zh-CN"/>
        </w:rPr>
        <w:t>422</w:t>
      </w:r>
      <w:r w:rsidR="00904026" w:rsidRPr="00A45DEB">
        <w:rPr>
          <w:lang w:val="en-GB"/>
        </w:rPr>
        <w:t xml:space="preserve"> </w:t>
      </w:r>
      <w:r w:rsidR="00B43240" w:rsidRPr="00A45DEB">
        <w:rPr>
          <w:lang w:val="en-GB"/>
        </w:rPr>
        <w:t>million in 2014, with contributions</w:t>
      </w:r>
      <w:r w:rsidR="00AF1004">
        <w:rPr>
          <w:lang w:val="en-GB"/>
        </w:rPr>
        <w:t xml:space="preserve"> of 28%</w:t>
      </w:r>
      <w:r w:rsidR="00B43240" w:rsidRPr="00A45DEB">
        <w:rPr>
          <w:lang w:val="en-GB"/>
        </w:rPr>
        <w:t xml:space="preserve"> from the rise in prevalence</w:t>
      </w:r>
      <w:r w:rsidR="00B419BD">
        <w:rPr>
          <w:lang w:val="en-GB"/>
        </w:rPr>
        <w:t>,</w:t>
      </w:r>
      <w:r w:rsidR="00B43240" w:rsidRPr="00A45DEB">
        <w:rPr>
          <w:lang w:val="en-GB"/>
        </w:rPr>
        <w:t xml:space="preserve"> </w:t>
      </w:r>
      <w:r w:rsidR="00904026">
        <w:rPr>
          <w:lang w:val="en-GB"/>
        </w:rPr>
        <w:t>40</w:t>
      </w:r>
      <w:r w:rsidR="00A954A2">
        <w:rPr>
          <w:lang w:val="en-GB"/>
        </w:rPr>
        <w:t xml:space="preserve">% from </w:t>
      </w:r>
      <w:r w:rsidR="00B43240" w:rsidRPr="00A45DEB">
        <w:rPr>
          <w:lang w:val="en-GB"/>
        </w:rPr>
        <w:t xml:space="preserve">population growth and </w:t>
      </w:r>
      <w:r w:rsidRPr="00A45DEB">
        <w:rPr>
          <w:lang w:val="en-GB"/>
        </w:rPr>
        <w:t>ageing</w:t>
      </w:r>
      <w:r w:rsidR="00B419BD">
        <w:rPr>
          <w:lang w:val="en-GB"/>
        </w:rPr>
        <w:t>,</w:t>
      </w:r>
      <w:r w:rsidR="00B419BD" w:rsidRPr="00B419BD">
        <w:rPr>
          <w:lang w:val="en-GB"/>
        </w:rPr>
        <w:t xml:space="preserve"> </w:t>
      </w:r>
      <w:r w:rsidR="00B419BD" w:rsidRPr="00A45DEB">
        <w:rPr>
          <w:lang w:val="en-GB"/>
        </w:rPr>
        <w:t>and</w:t>
      </w:r>
      <w:r w:rsidR="00B419BD">
        <w:rPr>
          <w:lang w:val="en-GB"/>
        </w:rPr>
        <w:t xml:space="preserve"> 32% from the </w:t>
      </w:r>
      <w:r w:rsidR="00D525AE">
        <w:rPr>
          <w:lang w:val="en-GB"/>
        </w:rPr>
        <w:t>interaction</w:t>
      </w:r>
      <w:r w:rsidR="00B419BD">
        <w:rPr>
          <w:lang w:val="en-GB"/>
        </w:rPr>
        <w:t xml:space="preserve"> of these two factors</w:t>
      </w:r>
      <w:r w:rsidR="00B43240" w:rsidRPr="00A45DEB">
        <w:rPr>
          <w:lang w:val="en-GB"/>
        </w:rPr>
        <w:t xml:space="preserve">. </w:t>
      </w:r>
      <w:r w:rsidR="00B43240" w:rsidRPr="00A45DEB">
        <w:rPr>
          <w:bCs/>
          <w:color w:val="000000"/>
          <w:lang w:val="en-GB"/>
        </w:rPr>
        <w:t>Age-</w:t>
      </w:r>
      <w:r>
        <w:rPr>
          <w:bCs/>
          <w:color w:val="000000"/>
          <w:lang w:val="en-GB"/>
        </w:rPr>
        <w:t>standardised</w:t>
      </w:r>
      <w:r w:rsidR="00B43240" w:rsidRPr="00A45DEB">
        <w:rPr>
          <w:bCs/>
          <w:color w:val="000000"/>
          <w:lang w:val="en-GB"/>
        </w:rPr>
        <w:t xml:space="preserve"> </w:t>
      </w:r>
      <w:r w:rsidR="00486F30">
        <w:rPr>
          <w:bCs/>
          <w:color w:val="000000"/>
          <w:lang w:val="en-GB"/>
        </w:rPr>
        <w:t xml:space="preserve">adult </w:t>
      </w:r>
      <w:r w:rsidR="00B43240" w:rsidRPr="00A45DEB">
        <w:rPr>
          <w:bCs/>
          <w:color w:val="000000"/>
          <w:lang w:val="en-GB"/>
        </w:rPr>
        <w:t xml:space="preserve">diabetes prevalence </w:t>
      </w:r>
      <w:r w:rsidR="00992C99" w:rsidRPr="00A45DEB">
        <w:rPr>
          <w:bCs/>
          <w:color w:val="000000"/>
          <w:lang w:val="en-GB"/>
        </w:rPr>
        <w:t xml:space="preserve">in 2014 </w:t>
      </w:r>
      <w:r w:rsidR="00B43240" w:rsidRPr="00A45DEB">
        <w:rPr>
          <w:lang w:val="en-GB"/>
        </w:rPr>
        <w:t xml:space="preserve">was lowest in </w:t>
      </w:r>
      <w:r w:rsidR="00B43240" w:rsidRPr="00A45DEB">
        <w:rPr>
          <w:bCs/>
          <w:color w:val="000000"/>
          <w:lang w:val="en-GB"/>
        </w:rPr>
        <w:t>North Western Europe</w:t>
      </w:r>
      <w:r w:rsidR="00AA664E" w:rsidRPr="00A45DEB">
        <w:rPr>
          <w:bCs/>
          <w:color w:val="000000"/>
          <w:lang w:val="en-GB"/>
        </w:rPr>
        <w:t>,</w:t>
      </w:r>
      <w:r w:rsidR="00B43240" w:rsidRPr="00A45DEB">
        <w:rPr>
          <w:bCs/>
          <w:color w:val="000000"/>
          <w:lang w:val="en-GB"/>
        </w:rPr>
        <w:t xml:space="preserve"> and </w:t>
      </w:r>
      <w:r w:rsidR="00AA664E" w:rsidRPr="00A45DEB">
        <w:rPr>
          <w:bCs/>
          <w:color w:val="000000"/>
          <w:lang w:val="en-GB"/>
        </w:rPr>
        <w:t>highest</w:t>
      </w:r>
      <w:r w:rsidR="00821062" w:rsidRPr="00A45DEB">
        <w:rPr>
          <w:bCs/>
          <w:color w:val="000000"/>
          <w:lang w:val="en-GB"/>
        </w:rPr>
        <w:t xml:space="preserve"> </w:t>
      </w:r>
      <w:r w:rsidR="00B43240" w:rsidRPr="00A45DEB">
        <w:rPr>
          <w:bCs/>
          <w:color w:val="000000"/>
          <w:lang w:val="en-GB"/>
        </w:rPr>
        <w:t xml:space="preserve">in Polynesia and Micronesia, </w:t>
      </w:r>
      <w:r w:rsidR="00821062" w:rsidRPr="00A45DEB">
        <w:rPr>
          <w:rFonts w:eastAsia="SimSun"/>
          <w:bCs/>
          <w:color w:val="000000"/>
          <w:lang w:val="en-GB" w:eastAsia="zh-CN"/>
        </w:rPr>
        <w:t xml:space="preserve">at </w:t>
      </w:r>
      <w:r w:rsidR="00B43240" w:rsidRPr="00A45DEB">
        <w:rPr>
          <w:bCs/>
          <w:color w:val="000000"/>
          <w:lang w:val="en-GB"/>
        </w:rPr>
        <w:t xml:space="preserve">nearly </w:t>
      </w:r>
      <w:r w:rsidR="00AA664E" w:rsidRPr="00A45DEB">
        <w:rPr>
          <w:bCs/>
          <w:color w:val="000000"/>
          <w:lang w:val="en-GB"/>
        </w:rPr>
        <w:t>25%</w:t>
      </w:r>
      <w:r w:rsidR="00B43240" w:rsidRPr="00A45DEB">
        <w:rPr>
          <w:bCs/>
          <w:color w:val="000000"/>
          <w:lang w:val="en-GB"/>
        </w:rPr>
        <w:t xml:space="preserve">, followed by Melanesia and </w:t>
      </w:r>
      <w:r w:rsidR="00F15702" w:rsidRPr="00A45DEB">
        <w:rPr>
          <w:bCs/>
          <w:color w:val="000000"/>
          <w:lang w:val="en-GB"/>
        </w:rPr>
        <w:t xml:space="preserve">the </w:t>
      </w:r>
      <w:r w:rsidR="00821062" w:rsidRPr="00A45DEB">
        <w:rPr>
          <w:rFonts w:eastAsia="SimSun"/>
          <w:bCs/>
          <w:color w:val="000000"/>
          <w:lang w:val="en-GB" w:eastAsia="zh-CN"/>
        </w:rPr>
        <w:t xml:space="preserve">Middle East and </w:t>
      </w:r>
      <w:r w:rsidR="00B43240" w:rsidRPr="00A45DEB">
        <w:rPr>
          <w:bCs/>
          <w:color w:val="000000"/>
          <w:lang w:val="en-GB"/>
        </w:rPr>
        <w:t xml:space="preserve">North Africa. </w:t>
      </w:r>
      <w:r w:rsidR="00BE1C19" w:rsidRPr="00A45DEB">
        <w:rPr>
          <w:bCs/>
          <w:color w:val="000000"/>
          <w:lang w:val="en-GB"/>
        </w:rPr>
        <w:t>From 1980 to</w:t>
      </w:r>
      <w:r w:rsidR="00AA664E" w:rsidRPr="00A45DEB">
        <w:rPr>
          <w:bCs/>
          <w:color w:val="000000"/>
          <w:lang w:val="en-GB"/>
        </w:rPr>
        <w:t xml:space="preserve"> 2014</w:t>
      </w:r>
      <w:r w:rsidR="00B43240" w:rsidRPr="00A45DEB">
        <w:rPr>
          <w:bCs/>
          <w:color w:val="000000"/>
          <w:lang w:val="en-GB"/>
        </w:rPr>
        <w:t>, there was virtually no change in age-</w:t>
      </w:r>
      <w:r w:rsidRPr="00A45DEB">
        <w:rPr>
          <w:bCs/>
          <w:color w:val="000000"/>
          <w:lang w:val="en-GB"/>
        </w:rPr>
        <w:t>standardised</w:t>
      </w:r>
      <w:r w:rsidR="00B43240" w:rsidRPr="00A45DEB">
        <w:rPr>
          <w:bCs/>
          <w:color w:val="000000"/>
          <w:lang w:val="en-GB"/>
        </w:rPr>
        <w:t xml:space="preserve"> </w:t>
      </w:r>
      <w:r w:rsidR="00AA664E" w:rsidRPr="00A45DEB">
        <w:rPr>
          <w:bCs/>
          <w:color w:val="000000"/>
          <w:lang w:val="en-GB"/>
        </w:rPr>
        <w:t xml:space="preserve">diabetes </w:t>
      </w:r>
      <w:r w:rsidR="00B43240" w:rsidRPr="00A45DEB">
        <w:rPr>
          <w:bCs/>
          <w:color w:val="000000"/>
          <w:lang w:val="en-GB"/>
        </w:rPr>
        <w:t xml:space="preserve">prevalence among </w:t>
      </w:r>
      <w:r w:rsidR="00486F30">
        <w:rPr>
          <w:bCs/>
          <w:color w:val="000000"/>
          <w:lang w:val="en-GB"/>
        </w:rPr>
        <w:t xml:space="preserve">adult </w:t>
      </w:r>
      <w:r w:rsidR="00B43240" w:rsidRPr="00A45DEB">
        <w:rPr>
          <w:bCs/>
          <w:color w:val="000000"/>
          <w:lang w:val="en-GB"/>
        </w:rPr>
        <w:t xml:space="preserve">women in </w:t>
      </w:r>
      <w:r w:rsidR="00965EA5">
        <w:rPr>
          <w:bCs/>
          <w:color w:val="000000"/>
          <w:lang w:val="en-GB"/>
        </w:rPr>
        <w:t xml:space="preserve">continental </w:t>
      </w:r>
      <w:r w:rsidR="00B43240" w:rsidRPr="00A45DEB">
        <w:rPr>
          <w:bCs/>
          <w:color w:val="000000"/>
          <w:lang w:val="en-GB"/>
        </w:rPr>
        <w:t>Western Europe</w:t>
      </w:r>
      <w:r w:rsidR="00965EA5">
        <w:rPr>
          <w:bCs/>
          <w:color w:val="000000"/>
          <w:lang w:val="en-GB"/>
        </w:rPr>
        <w:t>,</w:t>
      </w:r>
      <w:r w:rsidR="00AA664E" w:rsidRPr="00A45DEB">
        <w:rPr>
          <w:bCs/>
          <w:color w:val="000000"/>
          <w:lang w:val="en-GB"/>
        </w:rPr>
        <w:t xml:space="preserve"> although </w:t>
      </w:r>
      <w:r w:rsidR="00BE5D6B" w:rsidRPr="00A45DEB">
        <w:rPr>
          <w:bCs/>
          <w:color w:val="000000"/>
          <w:lang w:val="en-GB"/>
        </w:rPr>
        <w:t xml:space="preserve">crude prevalence rose due to </w:t>
      </w:r>
      <w:r w:rsidRPr="00A45DEB">
        <w:rPr>
          <w:bCs/>
          <w:color w:val="000000"/>
          <w:lang w:val="en-GB"/>
        </w:rPr>
        <w:t>ageing</w:t>
      </w:r>
      <w:r w:rsidR="00AA664E" w:rsidRPr="00A45DEB">
        <w:rPr>
          <w:bCs/>
          <w:color w:val="000000"/>
          <w:lang w:val="en-GB"/>
        </w:rPr>
        <w:t xml:space="preserve"> of the population</w:t>
      </w:r>
      <w:r w:rsidR="00B43240" w:rsidRPr="00A45DEB">
        <w:rPr>
          <w:bCs/>
          <w:color w:val="000000"/>
          <w:lang w:val="en-GB"/>
        </w:rPr>
        <w:t xml:space="preserve">. In contrast, </w:t>
      </w:r>
      <w:r w:rsidR="00AA664E" w:rsidRPr="00A45DEB">
        <w:rPr>
          <w:bCs/>
          <w:color w:val="000000"/>
          <w:lang w:val="en-GB"/>
        </w:rPr>
        <w:t>age-</w:t>
      </w:r>
      <w:r w:rsidRPr="00A45DEB">
        <w:rPr>
          <w:bCs/>
          <w:color w:val="000000"/>
          <w:lang w:val="en-GB"/>
        </w:rPr>
        <w:t>standardised</w:t>
      </w:r>
      <w:r w:rsidR="00AA664E" w:rsidRPr="00A45DEB">
        <w:rPr>
          <w:bCs/>
          <w:color w:val="000000"/>
          <w:lang w:val="en-GB"/>
        </w:rPr>
        <w:t xml:space="preserve"> </w:t>
      </w:r>
      <w:r w:rsidR="00486F30">
        <w:rPr>
          <w:bCs/>
          <w:color w:val="000000"/>
          <w:lang w:val="en-GB"/>
        </w:rPr>
        <w:t xml:space="preserve">adult </w:t>
      </w:r>
      <w:r w:rsidR="00AA664E" w:rsidRPr="00A45DEB">
        <w:rPr>
          <w:bCs/>
          <w:color w:val="000000"/>
          <w:lang w:val="en-GB"/>
        </w:rPr>
        <w:t xml:space="preserve">prevalence </w:t>
      </w:r>
      <w:r w:rsidR="00B43240" w:rsidRPr="00A45DEB">
        <w:rPr>
          <w:bCs/>
          <w:color w:val="000000"/>
          <w:lang w:val="en-GB"/>
        </w:rPr>
        <w:t xml:space="preserve">rose by </w:t>
      </w:r>
      <w:r w:rsidR="00A954A2">
        <w:rPr>
          <w:bCs/>
          <w:color w:val="000000"/>
          <w:lang w:val="en-GB"/>
        </w:rPr>
        <w:t>15</w:t>
      </w:r>
      <w:r w:rsidR="00B43240" w:rsidRPr="00A45DEB">
        <w:rPr>
          <w:bCs/>
          <w:color w:val="000000"/>
          <w:lang w:val="en-GB"/>
        </w:rPr>
        <w:t xml:space="preserve"> percentage points in men and women in Polynesia and Micronesia. In 2014, American Samoa had the highest national prevalence of diabetes (&gt;</w:t>
      </w:r>
      <w:r w:rsidR="003A25CC" w:rsidRPr="00A45DEB">
        <w:rPr>
          <w:rFonts w:eastAsia="SimSun"/>
          <w:bCs/>
          <w:color w:val="000000"/>
          <w:lang w:val="en-GB" w:eastAsia="zh-CN"/>
        </w:rPr>
        <w:t>30</w:t>
      </w:r>
      <w:r w:rsidR="00B43240" w:rsidRPr="00A45DEB">
        <w:rPr>
          <w:bCs/>
          <w:color w:val="000000"/>
          <w:lang w:val="en-GB"/>
        </w:rPr>
        <w:t xml:space="preserve">% in both sexes) with </w:t>
      </w:r>
      <w:r w:rsidR="00AA664E" w:rsidRPr="00A45DEB">
        <w:rPr>
          <w:bCs/>
          <w:color w:val="000000"/>
          <w:lang w:val="en-GB"/>
        </w:rPr>
        <w:t>age-</w:t>
      </w:r>
      <w:r w:rsidRPr="00A45DEB">
        <w:rPr>
          <w:bCs/>
          <w:color w:val="000000"/>
          <w:lang w:val="en-GB"/>
        </w:rPr>
        <w:t>standardised</w:t>
      </w:r>
      <w:r w:rsidR="00AA664E" w:rsidRPr="00A45DEB">
        <w:rPr>
          <w:bCs/>
          <w:color w:val="000000"/>
          <w:lang w:val="en-GB"/>
        </w:rPr>
        <w:t xml:space="preserve"> </w:t>
      </w:r>
      <w:r w:rsidR="00486F30">
        <w:rPr>
          <w:bCs/>
          <w:color w:val="000000"/>
          <w:lang w:val="en-GB"/>
        </w:rPr>
        <w:t xml:space="preserve">adult </w:t>
      </w:r>
      <w:r w:rsidR="00B43240" w:rsidRPr="00A45DEB">
        <w:rPr>
          <w:bCs/>
          <w:color w:val="000000"/>
          <w:lang w:val="en-GB"/>
        </w:rPr>
        <w:t>prevalence also &gt;</w:t>
      </w:r>
      <w:r w:rsidR="00904026" w:rsidRPr="00A45DEB">
        <w:rPr>
          <w:bCs/>
          <w:color w:val="000000"/>
          <w:lang w:val="en-GB"/>
        </w:rPr>
        <w:t>2</w:t>
      </w:r>
      <w:r w:rsidR="00904026">
        <w:rPr>
          <w:bCs/>
          <w:color w:val="000000"/>
          <w:lang w:val="en-GB"/>
        </w:rPr>
        <w:t>5</w:t>
      </w:r>
      <w:r w:rsidR="00B43240" w:rsidRPr="00A45DEB">
        <w:rPr>
          <w:bCs/>
          <w:color w:val="000000"/>
          <w:lang w:val="en-GB"/>
        </w:rPr>
        <w:t xml:space="preserve">% in a few other islands in Polynesia and Micronesia. If post-2000 trends continue, the probability of meeting the global target of halting the rise in the prevalence of diabetes by 2025 </w:t>
      </w:r>
      <w:r w:rsidR="00CF6E7A">
        <w:rPr>
          <w:bCs/>
          <w:color w:val="000000"/>
          <w:lang w:val="en-GB"/>
        </w:rPr>
        <w:t>at the</w:t>
      </w:r>
      <w:r w:rsidR="00B43240" w:rsidRPr="00A45DEB">
        <w:rPr>
          <w:bCs/>
          <w:color w:val="000000"/>
          <w:lang w:val="en-GB"/>
        </w:rPr>
        <w:t xml:space="preserve"> 2010 level </w:t>
      </w:r>
      <w:r w:rsidR="00BB5FC3">
        <w:rPr>
          <w:bCs/>
          <w:color w:val="000000"/>
          <w:lang w:val="en-GB"/>
        </w:rPr>
        <w:t>is</w:t>
      </w:r>
      <w:r w:rsidR="00B43240" w:rsidRPr="00A45DEB">
        <w:rPr>
          <w:bCs/>
          <w:color w:val="000000"/>
          <w:lang w:val="en-GB"/>
        </w:rPr>
        <w:t xml:space="preserve"> </w:t>
      </w:r>
      <w:r w:rsidR="00904026">
        <w:rPr>
          <w:bCs/>
          <w:color w:val="000000"/>
          <w:lang w:val="en-GB"/>
        </w:rPr>
        <w:t>&lt;1</w:t>
      </w:r>
      <w:r w:rsidR="00B43240" w:rsidRPr="00A45DEB">
        <w:rPr>
          <w:bCs/>
          <w:color w:val="000000"/>
          <w:lang w:val="en-GB"/>
        </w:rPr>
        <w:t xml:space="preserve">% for men and </w:t>
      </w:r>
      <w:r w:rsidR="00904026">
        <w:rPr>
          <w:bCs/>
          <w:color w:val="000000"/>
          <w:lang w:val="en-GB"/>
        </w:rPr>
        <w:t>1</w:t>
      </w:r>
      <w:r w:rsidR="00B43240" w:rsidRPr="00A45DEB">
        <w:rPr>
          <w:bCs/>
          <w:color w:val="000000"/>
          <w:lang w:val="en-GB"/>
        </w:rPr>
        <w:t xml:space="preserve">% for women in the world as a whole. </w:t>
      </w:r>
      <w:r w:rsidR="00B15EEB" w:rsidRPr="00A45DEB">
        <w:rPr>
          <w:bCs/>
          <w:color w:val="000000"/>
          <w:lang w:val="en-GB"/>
        </w:rPr>
        <w:t>Only m</w:t>
      </w:r>
      <w:r w:rsidR="00B43240" w:rsidRPr="00A45DEB">
        <w:rPr>
          <w:bCs/>
          <w:color w:val="000000"/>
          <w:lang w:val="en-GB"/>
        </w:rPr>
        <w:t xml:space="preserve">en in </w:t>
      </w:r>
      <w:r w:rsidR="00965EA5">
        <w:rPr>
          <w:rFonts w:eastAsia="SimSun"/>
          <w:bCs/>
          <w:color w:val="000000"/>
          <w:lang w:val="en-GB" w:eastAsia="zh-CN"/>
        </w:rPr>
        <w:t>nine</w:t>
      </w:r>
      <w:r w:rsidR="00965EA5" w:rsidRPr="00A45DEB">
        <w:rPr>
          <w:bCs/>
          <w:color w:val="000000"/>
          <w:lang w:val="en-GB"/>
        </w:rPr>
        <w:t xml:space="preserve"> </w:t>
      </w:r>
      <w:r w:rsidR="00B43240" w:rsidRPr="00A45DEB">
        <w:rPr>
          <w:bCs/>
          <w:color w:val="000000"/>
          <w:lang w:val="en-GB"/>
        </w:rPr>
        <w:t xml:space="preserve">countries and women in </w:t>
      </w:r>
      <w:r w:rsidR="00904026">
        <w:rPr>
          <w:rFonts w:eastAsia="SimSun"/>
          <w:bCs/>
          <w:color w:val="000000"/>
          <w:lang w:val="en-GB" w:eastAsia="zh-CN"/>
        </w:rPr>
        <w:t>29</w:t>
      </w:r>
      <w:r w:rsidR="00904026" w:rsidRPr="00A45DEB">
        <w:rPr>
          <w:bCs/>
          <w:color w:val="000000"/>
          <w:lang w:val="en-GB"/>
        </w:rPr>
        <w:t xml:space="preserve"> </w:t>
      </w:r>
      <w:r w:rsidR="00B43240" w:rsidRPr="00A45DEB">
        <w:rPr>
          <w:bCs/>
          <w:color w:val="000000"/>
          <w:lang w:val="en-GB"/>
        </w:rPr>
        <w:t xml:space="preserve">countries, mostly in Western Europe, have a 50% or more probability of meeting the global target. </w:t>
      </w:r>
    </w:p>
    <w:p w:rsidR="00B43240" w:rsidRPr="00A45DEB" w:rsidRDefault="00B43240" w:rsidP="00C51BF0">
      <w:pPr>
        <w:jc w:val="both"/>
        <w:rPr>
          <w:lang w:val="en-GB"/>
        </w:rPr>
      </w:pPr>
    </w:p>
    <w:p w:rsidR="00B43240" w:rsidRDefault="00A45DEB" w:rsidP="00C51BF0">
      <w:pPr>
        <w:jc w:val="both"/>
        <w:rPr>
          <w:bCs/>
          <w:color w:val="000000"/>
          <w:lang w:val="en-GB"/>
        </w:rPr>
      </w:pPr>
      <w:r w:rsidRPr="00A45DEB">
        <w:rPr>
          <w:b/>
          <w:lang w:val="en-GB"/>
        </w:rPr>
        <w:t>Interpretation</w:t>
      </w:r>
      <w:r w:rsidR="00B43240" w:rsidRPr="00A45DEB">
        <w:rPr>
          <w:b/>
          <w:lang w:val="en-GB"/>
        </w:rPr>
        <w:t>:</w:t>
      </w:r>
      <w:r w:rsidR="00B43240" w:rsidRPr="00A45DEB">
        <w:rPr>
          <w:lang w:val="en-GB"/>
        </w:rPr>
        <w:t xml:space="preserve"> </w:t>
      </w:r>
      <w:r w:rsidR="00B43240" w:rsidRPr="00A45DEB">
        <w:rPr>
          <w:bCs/>
          <w:color w:val="000000"/>
          <w:lang w:val="en-GB"/>
        </w:rPr>
        <w:t>Since 1980, age-</w:t>
      </w:r>
      <w:r w:rsidRPr="00A45DEB">
        <w:rPr>
          <w:bCs/>
          <w:color w:val="000000"/>
          <w:lang w:val="en-GB"/>
        </w:rPr>
        <w:t>standardised</w:t>
      </w:r>
      <w:r w:rsidR="00B43240" w:rsidRPr="00A45DEB">
        <w:rPr>
          <w:bCs/>
          <w:color w:val="000000"/>
          <w:lang w:val="en-GB"/>
        </w:rPr>
        <w:t xml:space="preserve"> diabetes prevalence in adults increased or at best remained unchanged in every country. </w:t>
      </w:r>
      <w:r w:rsidR="00AA664E" w:rsidRPr="00A45DEB">
        <w:rPr>
          <w:bCs/>
          <w:color w:val="000000"/>
          <w:lang w:val="en-GB"/>
        </w:rPr>
        <w:t xml:space="preserve">Together with </w:t>
      </w:r>
      <w:r w:rsidR="00B43240" w:rsidRPr="00A45DEB">
        <w:rPr>
          <w:bCs/>
          <w:color w:val="000000"/>
          <w:lang w:val="en-GB"/>
        </w:rPr>
        <w:t xml:space="preserve">population growth and </w:t>
      </w:r>
      <w:r w:rsidRPr="00A45DEB">
        <w:rPr>
          <w:bCs/>
          <w:color w:val="000000"/>
          <w:lang w:val="en-GB"/>
        </w:rPr>
        <w:t>ageing</w:t>
      </w:r>
      <w:r w:rsidR="00B43240" w:rsidRPr="00A45DEB">
        <w:rPr>
          <w:bCs/>
          <w:color w:val="000000"/>
          <w:lang w:val="en-GB"/>
        </w:rPr>
        <w:t xml:space="preserve">, </w:t>
      </w:r>
      <w:r w:rsidR="00AA664E" w:rsidRPr="00A45DEB">
        <w:rPr>
          <w:bCs/>
          <w:color w:val="000000"/>
          <w:lang w:val="en-GB"/>
        </w:rPr>
        <w:t xml:space="preserve">this rise has led to a </w:t>
      </w:r>
      <w:r w:rsidR="007A2595">
        <w:rPr>
          <w:bCs/>
          <w:color w:val="000000"/>
          <w:lang w:val="en-GB"/>
        </w:rPr>
        <w:t>quadrupling</w:t>
      </w:r>
      <w:r w:rsidR="00B43240" w:rsidRPr="00A45DEB">
        <w:rPr>
          <w:bCs/>
          <w:color w:val="000000"/>
          <w:lang w:val="en-GB"/>
        </w:rPr>
        <w:t xml:space="preserve"> </w:t>
      </w:r>
      <w:r w:rsidR="00AA664E" w:rsidRPr="00A45DEB">
        <w:rPr>
          <w:bCs/>
          <w:color w:val="000000"/>
          <w:lang w:val="en-GB"/>
        </w:rPr>
        <w:t xml:space="preserve">of </w:t>
      </w:r>
      <w:r w:rsidR="00B43240" w:rsidRPr="00A45DEB">
        <w:rPr>
          <w:bCs/>
          <w:color w:val="000000"/>
          <w:lang w:val="en-GB"/>
        </w:rPr>
        <w:t>the number of people with diabetes</w:t>
      </w:r>
      <w:r w:rsidR="00B02291" w:rsidRPr="00A45DEB">
        <w:rPr>
          <w:bCs/>
          <w:color w:val="000000"/>
          <w:lang w:val="en-GB"/>
        </w:rPr>
        <w:t xml:space="preserve"> in the world</w:t>
      </w:r>
      <w:r w:rsidR="00B43240" w:rsidRPr="00A45DEB">
        <w:rPr>
          <w:bCs/>
          <w:color w:val="000000"/>
          <w:lang w:val="en-GB"/>
        </w:rPr>
        <w:t xml:space="preserve">. The burden of diabetes, in terms of both prevalence and number of people, has increased </w:t>
      </w:r>
      <w:r w:rsidR="00F15702" w:rsidRPr="00A45DEB">
        <w:rPr>
          <w:bCs/>
          <w:color w:val="000000"/>
          <w:lang w:val="en-GB"/>
        </w:rPr>
        <w:t xml:space="preserve">faster </w:t>
      </w:r>
      <w:r w:rsidR="00B43240" w:rsidRPr="00A45DEB">
        <w:rPr>
          <w:bCs/>
          <w:color w:val="000000"/>
          <w:lang w:val="en-GB"/>
        </w:rPr>
        <w:t>in low- and middle-income countries than in high-income countries.</w:t>
      </w:r>
    </w:p>
    <w:p w:rsidR="006738BF" w:rsidRPr="00A45DEB" w:rsidRDefault="006738BF" w:rsidP="00C51BF0">
      <w:pPr>
        <w:jc w:val="both"/>
        <w:rPr>
          <w:lang w:val="en-GB"/>
        </w:rPr>
      </w:pPr>
    </w:p>
    <w:p w:rsidR="00C51BF0" w:rsidRDefault="00A45DEB" w:rsidP="00C51BF0">
      <w:pPr>
        <w:jc w:val="both"/>
        <w:rPr>
          <w:lang w:val="en-GB"/>
        </w:rPr>
      </w:pPr>
      <w:r w:rsidRPr="00A45DEB">
        <w:rPr>
          <w:b/>
          <w:lang w:val="en-GB"/>
        </w:rPr>
        <w:t>Funding:</w:t>
      </w:r>
      <w:r w:rsidRPr="00A45DEB">
        <w:rPr>
          <w:lang w:val="en-GB"/>
        </w:rPr>
        <w:t xml:space="preserve"> Wellcome Trust</w:t>
      </w:r>
    </w:p>
    <w:p w:rsidR="00A8062B" w:rsidRPr="00A45DEB" w:rsidRDefault="00A8062B" w:rsidP="00C51BF0">
      <w:pPr>
        <w:jc w:val="both"/>
        <w:rPr>
          <w:lang w:val="en-GB"/>
        </w:rPr>
      </w:pPr>
      <w:r w:rsidRPr="00A45DEB">
        <w:rPr>
          <w:lang w:val="en-GB"/>
        </w:rPr>
        <w:br w:type="page"/>
      </w:r>
    </w:p>
    <w:p w:rsidR="006B058D" w:rsidRPr="00A45DEB" w:rsidRDefault="006B058D" w:rsidP="00AD7B24">
      <w:pPr>
        <w:spacing w:line="480" w:lineRule="auto"/>
        <w:jc w:val="both"/>
        <w:rPr>
          <w:b/>
          <w:lang w:val="en-GB"/>
        </w:rPr>
      </w:pPr>
      <w:r w:rsidRPr="00A45DEB">
        <w:rPr>
          <w:b/>
          <w:lang w:val="en-GB"/>
        </w:rPr>
        <w:lastRenderedPageBreak/>
        <w:t>Introduction</w:t>
      </w:r>
    </w:p>
    <w:p w:rsidR="007566E5" w:rsidRPr="00A45DEB" w:rsidRDefault="00453A2B" w:rsidP="00AD7B24">
      <w:pPr>
        <w:spacing w:line="480" w:lineRule="auto"/>
        <w:jc w:val="both"/>
        <w:rPr>
          <w:bCs/>
          <w:color w:val="000000"/>
          <w:lang w:val="en-GB"/>
        </w:rPr>
      </w:pPr>
      <w:r w:rsidRPr="00A45DEB">
        <w:rPr>
          <w:bCs/>
          <w:color w:val="000000"/>
          <w:lang w:val="en-GB"/>
        </w:rPr>
        <w:t>Diabetes is</w:t>
      </w:r>
      <w:r w:rsidR="006313FF" w:rsidRPr="00A45DEB">
        <w:rPr>
          <w:bCs/>
          <w:color w:val="000000"/>
          <w:lang w:val="en-GB"/>
        </w:rPr>
        <w:t xml:space="preserve"> </w:t>
      </w:r>
      <w:r w:rsidR="00BE1C19" w:rsidRPr="00A45DEB">
        <w:rPr>
          <w:bCs/>
          <w:color w:val="000000"/>
          <w:lang w:val="en-GB"/>
        </w:rPr>
        <w:t>an important</w:t>
      </w:r>
      <w:r w:rsidRPr="00A45DEB">
        <w:rPr>
          <w:bCs/>
          <w:color w:val="000000"/>
          <w:lang w:val="en-GB"/>
        </w:rPr>
        <w:t xml:space="preserve"> cause of mortality, morbidity</w:t>
      </w:r>
      <w:r w:rsidR="0016755F" w:rsidRPr="00A45DEB">
        <w:rPr>
          <w:bCs/>
          <w:color w:val="000000"/>
          <w:lang w:val="en-GB"/>
        </w:rPr>
        <w:t>,</w:t>
      </w:r>
      <w:r w:rsidRPr="00A45DEB">
        <w:rPr>
          <w:bCs/>
          <w:color w:val="000000"/>
          <w:lang w:val="en-GB"/>
        </w:rPr>
        <w:t xml:space="preserve"> and health systems cost</w:t>
      </w:r>
      <w:r w:rsidR="0016755F" w:rsidRPr="00A45DEB">
        <w:rPr>
          <w:bCs/>
          <w:color w:val="000000"/>
          <w:lang w:val="en-GB"/>
        </w:rPr>
        <w:t>s</w:t>
      </w:r>
      <w:r w:rsidRPr="00A45DEB">
        <w:rPr>
          <w:bCs/>
          <w:color w:val="000000"/>
          <w:lang w:val="en-GB"/>
        </w:rPr>
        <w:t xml:space="preserve"> in the world.</w:t>
      </w:r>
      <w:r w:rsidR="00A72B53" w:rsidRPr="00A45DEB">
        <w:rPr>
          <w:bCs/>
          <w:color w:val="000000"/>
          <w:lang w:val="en-GB"/>
        </w:rPr>
        <w:fldChar w:fldCharType="begin">
          <w:fldData xml:space="preserve">PEVuZE5vdGU+PENpdGU+PEF1dGhvcj5HbG9iYWwgQnVyZGVuIG9mIE1ldGFib2xpYyBSaXNrIEZh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4MTEtMzE8L3BhZ2VzPjx2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</w:fldData>
        </w:fldChar>
      </w:r>
      <w:r w:rsidR="00E41B1D">
        <w:rPr>
          <w:bCs/>
          <w:color w:val="000000"/>
          <w:lang w:val="en-GB"/>
        </w:rPr>
        <w:instrText xml:space="preserve"> ADDIN EN.CITE </w:instrText>
      </w:r>
      <w:r w:rsidR="00E41B1D">
        <w:rPr>
          <w:bCs/>
          <w:color w:val="000000"/>
          <w:lang w:val="en-GB"/>
        </w:rPr>
        <w:fldChar w:fldCharType="begin">
          <w:fldData xml:space="preserve">PEVuZE5vdGU+PENpdGU+PEF1dGhvcj5HbG9iYWwgQnVyZGVuIG9mIE1ldGFib2xpYyBSaXNrIEZh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</w:fldData>
        </w:fldChar>
      </w:r>
      <w:r w:rsidR="00E41B1D">
        <w:rPr>
          <w:bCs/>
          <w:color w:val="000000"/>
          <w:lang w:val="en-GB"/>
        </w:rPr>
        <w:instrText xml:space="preserve"> ADDIN EN.CITE.DATA </w:instrText>
      </w:r>
      <w:r w:rsidR="00E41B1D">
        <w:rPr>
          <w:bCs/>
          <w:color w:val="000000"/>
          <w:lang w:val="en-GB"/>
        </w:rPr>
      </w:r>
      <w:r w:rsidR="00E41B1D">
        <w:rPr>
          <w:bCs/>
          <w:color w:val="000000"/>
          <w:lang w:val="en-GB"/>
        </w:rPr>
        <w:fldChar w:fldCharType="end"/>
      </w:r>
      <w:r w:rsidR="00A72B53" w:rsidRPr="00A45DEB">
        <w:rPr>
          <w:bCs/>
          <w:color w:val="000000"/>
          <w:lang w:val="en-GB"/>
        </w:rPr>
      </w:r>
      <w:r w:rsidR="00A72B53" w:rsidRPr="00A45DEB">
        <w:rPr>
          <w:bCs/>
          <w:color w:val="000000"/>
          <w:lang w:val="en-GB"/>
        </w:rPr>
        <w:fldChar w:fldCharType="separate"/>
      </w:r>
      <w:hyperlink w:anchor="_ENREF_1" w:tooltip="Global Burden of Metabolic Risk Factors for Chronic Diseases Collaboration, 2014 #1" w:history="1">
        <w:r w:rsidR="008537CA" w:rsidRPr="00A45DEB">
          <w:rPr>
            <w:bCs/>
            <w:noProof/>
            <w:color w:val="000000"/>
            <w:vertAlign w:val="superscript"/>
            <w:lang w:val="en-GB"/>
          </w:rPr>
          <w:t>1</w:t>
        </w:r>
      </w:hyperlink>
      <w:r w:rsidR="00A72B53" w:rsidRPr="00A45DEB">
        <w:rPr>
          <w:bCs/>
          <w:noProof/>
          <w:color w:val="000000"/>
          <w:vertAlign w:val="superscript"/>
          <w:lang w:val="en-GB"/>
        </w:rPr>
        <w:t>,</w:t>
      </w:r>
      <w:hyperlink w:anchor="_ENREF_2" w:tooltip="Seuring, 2015 #2" w:history="1">
        <w:r w:rsidR="008537CA" w:rsidRPr="00A45DEB">
          <w:rPr>
            <w:bCs/>
            <w:noProof/>
            <w:color w:val="000000"/>
            <w:vertAlign w:val="superscript"/>
            <w:lang w:val="en-GB"/>
          </w:rPr>
          <w:t>2</w:t>
        </w:r>
      </w:hyperlink>
      <w:r w:rsidR="00A72B53" w:rsidRPr="00A45DEB">
        <w:rPr>
          <w:bCs/>
          <w:color w:val="000000"/>
          <w:lang w:val="en-GB"/>
        </w:rPr>
        <w:fldChar w:fldCharType="end"/>
      </w:r>
      <w:r w:rsidR="00624D03" w:rsidRPr="00A45DEB">
        <w:rPr>
          <w:bCs/>
          <w:color w:val="000000"/>
          <w:lang w:val="en-GB"/>
        </w:rPr>
        <w:t xml:space="preserve"> </w:t>
      </w:r>
      <w:r w:rsidR="007566E5" w:rsidRPr="00A45DEB">
        <w:rPr>
          <w:bCs/>
          <w:color w:val="000000"/>
          <w:lang w:val="en-GB"/>
        </w:rPr>
        <w:t>Therefore</w:t>
      </w:r>
      <w:r w:rsidR="00097019" w:rsidRPr="00A45DEB">
        <w:rPr>
          <w:bCs/>
          <w:color w:val="000000"/>
          <w:lang w:val="en-GB"/>
        </w:rPr>
        <w:t>,</w:t>
      </w:r>
      <w:r w:rsidR="007566E5" w:rsidRPr="00A45DEB">
        <w:rPr>
          <w:bCs/>
          <w:color w:val="000000"/>
          <w:lang w:val="en-GB"/>
        </w:rPr>
        <w:t xml:space="preserve"> there is a</w:t>
      </w:r>
      <w:r w:rsidR="007405BD" w:rsidRPr="00A45DEB">
        <w:rPr>
          <w:bCs/>
          <w:color w:val="000000"/>
          <w:lang w:val="en-GB"/>
        </w:rPr>
        <w:t>n</w:t>
      </w:r>
      <w:r w:rsidR="007566E5" w:rsidRPr="00A45DEB">
        <w:rPr>
          <w:bCs/>
          <w:color w:val="000000"/>
          <w:lang w:val="en-GB"/>
        </w:rPr>
        <w:t xml:space="preserve"> urgen</w:t>
      </w:r>
      <w:r w:rsidR="003A6D87" w:rsidRPr="00A45DEB">
        <w:rPr>
          <w:bCs/>
          <w:color w:val="000000"/>
          <w:lang w:val="en-GB"/>
        </w:rPr>
        <w:t>t need</w:t>
      </w:r>
      <w:r w:rsidR="007566E5" w:rsidRPr="00A45DEB">
        <w:rPr>
          <w:bCs/>
          <w:color w:val="000000"/>
          <w:lang w:val="en-GB"/>
        </w:rPr>
        <w:t xml:space="preserve"> to </w:t>
      </w:r>
      <w:r w:rsidR="00F76B35" w:rsidRPr="00A45DEB">
        <w:rPr>
          <w:bCs/>
          <w:color w:val="000000"/>
          <w:lang w:val="en-GB"/>
        </w:rPr>
        <w:t>implement</w:t>
      </w:r>
      <w:r w:rsidR="007566E5" w:rsidRPr="00A45DEB">
        <w:rPr>
          <w:bCs/>
          <w:color w:val="000000"/>
          <w:lang w:val="en-GB"/>
        </w:rPr>
        <w:t xml:space="preserve"> population-based interventions </w:t>
      </w:r>
      <w:r w:rsidR="00AF1004">
        <w:rPr>
          <w:bCs/>
          <w:color w:val="000000"/>
          <w:lang w:val="en-GB"/>
        </w:rPr>
        <w:t>that prevent</w:t>
      </w:r>
      <w:r w:rsidR="007566E5" w:rsidRPr="00A45DEB">
        <w:rPr>
          <w:bCs/>
          <w:color w:val="000000"/>
          <w:lang w:val="en-GB"/>
        </w:rPr>
        <w:t xml:space="preserve"> diabetes, </w:t>
      </w:r>
      <w:r w:rsidR="003F5D7B" w:rsidRPr="00A45DEB">
        <w:rPr>
          <w:bCs/>
          <w:color w:val="000000"/>
          <w:lang w:val="en-GB"/>
        </w:rPr>
        <w:t xml:space="preserve">enhance its early detection, </w:t>
      </w:r>
      <w:r w:rsidR="007566E5" w:rsidRPr="00A45DEB">
        <w:rPr>
          <w:bCs/>
          <w:color w:val="000000"/>
          <w:lang w:val="en-GB"/>
        </w:rPr>
        <w:t xml:space="preserve">and </w:t>
      </w:r>
      <w:r w:rsidR="006B2FF3" w:rsidRPr="00A45DEB">
        <w:rPr>
          <w:bCs/>
          <w:color w:val="000000"/>
          <w:lang w:val="en-GB"/>
        </w:rPr>
        <w:t xml:space="preserve">use </w:t>
      </w:r>
      <w:r w:rsidR="007566E5" w:rsidRPr="00A45DEB">
        <w:rPr>
          <w:bCs/>
          <w:color w:val="000000"/>
          <w:lang w:val="en-GB"/>
        </w:rPr>
        <w:t xml:space="preserve">lifestyle and pharmacological interventions to </w:t>
      </w:r>
      <w:r w:rsidR="0078287C" w:rsidRPr="00A45DEB">
        <w:rPr>
          <w:bCs/>
          <w:color w:val="000000"/>
          <w:lang w:val="en-GB"/>
        </w:rPr>
        <w:t xml:space="preserve">prevent or </w:t>
      </w:r>
      <w:r w:rsidR="007566E5" w:rsidRPr="00A45DEB">
        <w:rPr>
          <w:bCs/>
          <w:color w:val="000000"/>
          <w:lang w:val="en-GB"/>
        </w:rPr>
        <w:t xml:space="preserve">delay its progression </w:t>
      </w:r>
      <w:r w:rsidR="008E668A" w:rsidRPr="00A45DEB">
        <w:rPr>
          <w:bCs/>
          <w:color w:val="000000"/>
          <w:lang w:val="en-GB"/>
        </w:rPr>
        <w:t>to complications</w:t>
      </w:r>
      <w:r w:rsidR="007566E5" w:rsidRPr="00A45DEB">
        <w:rPr>
          <w:bCs/>
          <w:color w:val="000000"/>
          <w:lang w:val="en-GB"/>
        </w:rPr>
        <w:t xml:space="preserve">. </w:t>
      </w:r>
      <w:r w:rsidR="006313FF" w:rsidRPr="00A45DEB">
        <w:rPr>
          <w:bCs/>
          <w:color w:val="000000"/>
          <w:lang w:val="en-GB"/>
        </w:rPr>
        <w:t xml:space="preserve">To further motivate </w:t>
      </w:r>
      <w:r w:rsidR="00F76B35" w:rsidRPr="00A45DEB">
        <w:rPr>
          <w:bCs/>
          <w:color w:val="000000"/>
          <w:lang w:val="en-GB"/>
        </w:rPr>
        <w:t xml:space="preserve">such </w:t>
      </w:r>
      <w:r w:rsidR="0087217E" w:rsidRPr="00A45DEB">
        <w:rPr>
          <w:bCs/>
          <w:color w:val="000000"/>
          <w:lang w:val="en-GB"/>
        </w:rPr>
        <w:t>actions</w:t>
      </w:r>
      <w:r w:rsidR="007566E5" w:rsidRPr="00A45DEB">
        <w:rPr>
          <w:bCs/>
          <w:color w:val="000000"/>
          <w:lang w:val="en-GB"/>
        </w:rPr>
        <w:t xml:space="preserve">, one of the global targets set after the 2011 United Nations </w:t>
      </w:r>
      <w:r w:rsidR="0043531D">
        <w:rPr>
          <w:bCs/>
          <w:color w:val="000000"/>
          <w:lang w:val="en-GB"/>
        </w:rPr>
        <w:t>H</w:t>
      </w:r>
      <w:r w:rsidR="0043531D" w:rsidRPr="00A45DEB">
        <w:rPr>
          <w:bCs/>
          <w:color w:val="000000"/>
          <w:lang w:val="en-GB"/>
        </w:rPr>
        <w:t>igh</w:t>
      </w:r>
      <w:r w:rsidR="00F83405" w:rsidRPr="00A45DEB">
        <w:rPr>
          <w:bCs/>
          <w:color w:val="000000"/>
          <w:lang w:val="en-GB"/>
        </w:rPr>
        <w:t>-</w:t>
      </w:r>
      <w:r w:rsidR="0043531D">
        <w:rPr>
          <w:bCs/>
          <w:color w:val="000000"/>
          <w:lang w:val="en-GB"/>
        </w:rPr>
        <w:t>L</w:t>
      </w:r>
      <w:r w:rsidR="007566E5" w:rsidRPr="00A45DEB">
        <w:rPr>
          <w:bCs/>
          <w:color w:val="000000"/>
          <w:lang w:val="en-GB"/>
        </w:rPr>
        <w:t xml:space="preserve">evel </w:t>
      </w:r>
      <w:r w:rsidR="0043531D">
        <w:rPr>
          <w:bCs/>
          <w:color w:val="000000"/>
          <w:lang w:val="en-GB"/>
        </w:rPr>
        <w:t>M</w:t>
      </w:r>
      <w:r w:rsidR="007566E5" w:rsidRPr="00A45DEB">
        <w:rPr>
          <w:bCs/>
          <w:color w:val="000000"/>
          <w:lang w:val="en-GB"/>
        </w:rPr>
        <w:t xml:space="preserve">eeting on </w:t>
      </w:r>
      <w:r w:rsidR="0043531D">
        <w:rPr>
          <w:bCs/>
          <w:color w:val="000000"/>
          <w:lang w:val="en-GB"/>
        </w:rPr>
        <w:t>N</w:t>
      </w:r>
      <w:r w:rsidR="00EA3D53" w:rsidRPr="00A45DEB">
        <w:rPr>
          <w:bCs/>
          <w:color w:val="000000"/>
          <w:lang w:val="en-GB"/>
        </w:rPr>
        <w:t>on</w:t>
      </w:r>
      <w:r w:rsidR="00FF398D" w:rsidRPr="00A45DEB">
        <w:rPr>
          <w:bCs/>
          <w:color w:val="000000"/>
          <w:lang w:val="en-GB"/>
        </w:rPr>
        <w:t>-</w:t>
      </w:r>
      <w:r w:rsidR="0043531D">
        <w:rPr>
          <w:bCs/>
          <w:color w:val="000000"/>
          <w:lang w:val="en-GB"/>
        </w:rPr>
        <w:t>C</w:t>
      </w:r>
      <w:r w:rsidR="00EA3D53" w:rsidRPr="00A45DEB">
        <w:rPr>
          <w:bCs/>
          <w:color w:val="000000"/>
          <w:lang w:val="en-GB"/>
        </w:rPr>
        <w:t xml:space="preserve">ommunicable </w:t>
      </w:r>
      <w:r w:rsidR="0043531D">
        <w:rPr>
          <w:bCs/>
          <w:color w:val="000000"/>
          <w:lang w:val="en-GB"/>
        </w:rPr>
        <w:t>D</w:t>
      </w:r>
      <w:r w:rsidR="00EA3D53" w:rsidRPr="00A45DEB">
        <w:rPr>
          <w:bCs/>
          <w:color w:val="000000"/>
          <w:lang w:val="en-GB"/>
        </w:rPr>
        <w:t>iseases (</w:t>
      </w:r>
      <w:r w:rsidR="007566E5" w:rsidRPr="00A45DEB">
        <w:rPr>
          <w:bCs/>
          <w:color w:val="000000"/>
          <w:lang w:val="en-GB"/>
        </w:rPr>
        <w:t>NCDs</w:t>
      </w:r>
      <w:r w:rsidR="00EA3D53" w:rsidRPr="00A45DEB">
        <w:rPr>
          <w:bCs/>
          <w:color w:val="000000"/>
          <w:lang w:val="en-GB"/>
        </w:rPr>
        <w:t>)</w:t>
      </w:r>
      <w:r w:rsidR="007566E5" w:rsidRPr="00A45DEB">
        <w:rPr>
          <w:bCs/>
          <w:color w:val="000000"/>
          <w:lang w:val="en-GB"/>
        </w:rPr>
        <w:t xml:space="preserve"> is to halt</w:t>
      </w:r>
      <w:r w:rsidR="00F76B35" w:rsidRPr="00A45DEB">
        <w:rPr>
          <w:bCs/>
          <w:color w:val="000000"/>
          <w:lang w:val="en-GB"/>
        </w:rPr>
        <w:t>, by 2025,</w:t>
      </w:r>
      <w:r w:rsidR="007566E5" w:rsidRPr="00A45DEB">
        <w:rPr>
          <w:bCs/>
          <w:color w:val="000000"/>
          <w:lang w:val="en-GB"/>
        </w:rPr>
        <w:t xml:space="preserve"> the rise in the </w:t>
      </w:r>
      <w:r w:rsidR="00975C0D" w:rsidRPr="00A45DEB">
        <w:rPr>
          <w:bCs/>
          <w:color w:val="000000"/>
          <w:lang w:val="en-GB"/>
        </w:rPr>
        <w:t>age-</w:t>
      </w:r>
      <w:r w:rsidR="00A45DEB" w:rsidRPr="00A45DEB">
        <w:rPr>
          <w:bCs/>
          <w:color w:val="000000"/>
          <w:lang w:val="en-GB"/>
        </w:rPr>
        <w:t>standardised</w:t>
      </w:r>
      <w:r w:rsidR="00975C0D" w:rsidRPr="00A45DEB">
        <w:rPr>
          <w:bCs/>
          <w:color w:val="000000"/>
          <w:lang w:val="en-GB"/>
        </w:rPr>
        <w:t xml:space="preserve"> </w:t>
      </w:r>
      <w:r w:rsidR="00C57259">
        <w:rPr>
          <w:bCs/>
          <w:color w:val="000000"/>
          <w:lang w:val="en-GB"/>
        </w:rPr>
        <w:t xml:space="preserve">adult </w:t>
      </w:r>
      <w:r w:rsidR="007566E5" w:rsidRPr="00A45DEB">
        <w:rPr>
          <w:bCs/>
          <w:color w:val="000000"/>
          <w:lang w:val="en-GB"/>
        </w:rPr>
        <w:t xml:space="preserve">prevalence of diabetes </w:t>
      </w:r>
      <w:r w:rsidR="00CF6E7A">
        <w:rPr>
          <w:bCs/>
          <w:color w:val="000000"/>
          <w:lang w:val="en-GB"/>
        </w:rPr>
        <w:t xml:space="preserve">at </w:t>
      </w:r>
      <w:r w:rsidR="007566E5" w:rsidRPr="00A45DEB">
        <w:rPr>
          <w:bCs/>
          <w:color w:val="000000"/>
          <w:lang w:val="en-GB"/>
        </w:rPr>
        <w:t>its 2010 levels.</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003E3741" w:rsidRPr="00A45DEB">
        <w:rPr>
          <w:bCs/>
          <w:color w:val="000000"/>
          <w:lang w:val="en-GB"/>
        </w:rPr>
        <w:t xml:space="preserve"> </w:t>
      </w:r>
      <w:r w:rsidR="00E24F76" w:rsidRPr="00A45DEB">
        <w:rPr>
          <w:bCs/>
          <w:color w:val="000000"/>
          <w:lang w:val="en-GB"/>
        </w:rPr>
        <w:t>V</w:t>
      </w:r>
      <w:r w:rsidR="0087217E" w:rsidRPr="00A45DEB">
        <w:rPr>
          <w:bCs/>
          <w:color w:val="000000"/>
          <w:lang w:val="en-GB"/>
        </w:rPr>
        <w:t>alid and consistent estimates of diabetes prevalence over time are needed t</w:t>
      </w:r>
      <w:r w:rsidR="003E3741" w:rsidRPr="00A45DEB">
        <w:rPr>
          <w:bCs/>
          <w:color w:val="000000"/>
          <w:lang w:val="en-GB"/>
        </w:rPr>
        <w:t xml:space="preserve">o </w:t>
      </w:r>
      <w:r w:rsidR="003A6D87" w:rsidRPr="00A45DEB">
        <w:rPr>
          <w:bCs/>
          <w:color w:val="000000"/>
          <w:lang w:val="en-GB"/>
        </w:rPr>
        <w:t xml:space="preserve">evaluate the impacts of </w:t>
      </w:r>
      <w:r w:rsidR="00C63F55" w:rsidRPr="00A45DEB">
        <w:rPr>
          <w:bCs/>
          <w:color w:val="000000"/>
          <w:lang w:val="en-GB"/>
        </w:rPr>
        <w:t>interventions</w:t>
      </w:r>
      <w:r w:rsidR="00AA664E" w:rsidRPr="00A45DEB">
        <w:rPr>
          <w:bCs/>
          <w:color w:val="000000"/>
          <w:lang w:val="en-GB"/>
        </w:rPr>
        <w:t>, conduct international comparisons of trends,</w:t>
      </w:r>
      <w:r w:rsidR="003A6D87" w:rsidRPr="00A45DEB">
        <w:rPr>
          <w:bCs/>
          <w:color w:val="000000"/>
          <w:lang w:val="en-GB"/>
        </w:rPr>
        <w:t xml:space="preserve"> </w:t>
      </w:r>
      <w:r w:rsidR="004C474A" w:rsidRPr="00A45DEB">
        <w:rPr>
          <w:bCs/>
          <w:color w:val="000000"/>
          <w:lang w:val="en-GB"/>
        </w:rPr>
        <w:t>and measure progress towards the agreed target</w:t>
      </w:r>
      <w:r w:rsidR="00C63F55" w:rsidRPr="00A45DEB">
        <w:rPr>
          <w:bCs/>
          <w:color w:val="000000"/>
          <w:lang w:val="en-GB"/>
        </w:rPr>
        <w:t>.</w:t>
      </w:r>
      <w:r w:rsidR="00E24F76" w:rsidRPr="00A45DEB">
        <w:rPr>
          <w:bCs/>
          <w:color w:val="000000"/>
          <w:lang w:val="en-GB"/>
        </w:rPr>
        <w:t xml:space="preserve"> </w:t>
      </w:r>
    </w:p>
    <w:p w:rsidR="004B166B" w:rsidRPr="00A45DEB" w:rsidRDefault="004B166B" w:rsidP="00AD7B24">
      <w:pPr>
        <w:spacing w:line="480" w:lineRule="auto"/>
        <w:jc w:val="both"/>
        <w:rPr>
          <w:bCs/>
          <w:color w:val="000000"/>
          <w:lang w:val="en-GB"/>
        </w:rPr>
      </w:pPr>
    </w:p>
    <w:p w:rsidR="0003202F" w:rsidRPr="00A45DEB" w:rsidRDefault="00C63F55" w:rsidP="00AD7B24">
      <w:pPr>
        <w:spacing w:line="480" w:lineRule="auto"/>
        <w:jc w:val="both"/>
        <w:rPr>
          <w:bCs/>
          <w:color w:val="000000"/>
          <w:lang w:val="en-GB"/>
        </w:rPr>
      </w:pPr>
      <w:r w:rsidRPr="00A45DEB">
        <w:rPr>
          <w:bCs/>
          <w:color w:val="000000"/>
          <w:lang w:val="en-GB"/>
        </w:rPr>
        <w:t>A</w:t>
      </w:r>
      <w:r w:rsidR="00D7735A" w:rsidRPr="00A45DEB">
        <w:rPr>
          <w:bCs/>
          <w:color w:val="000000"/>
          <w:lang w:val="en-GB"/>
        </w:rPr>
        <w:t xml:space="preserve"> previous study </w:t>
      </w:r>
      <w:r w:rsidR="003C33BB" w:rsidRPr="00A45DEB">
        <w:rPr>
          <w:bCs/>
          <w:color w:val="000000"/>
          <w:lang w:val="en-GB"/>
        </w:rPr>
        <w:t>estimated</w:t>
      </w:r>
      <w:r w:rsidR="003C33BB" w:rsidRPr="00A45DEB" w:rsidDel="00C63F55">
        <w:rPr>
          <w:bCs/>
          <w:color w:val="000000"/>
          <w:lang w:val="en-GB"/>
        </w:rPr>
        <w:t xml:space="preserve"> </w:t>
      </w:r>
      <w:r w:rsidR="00D7735A" w:rsidRPr="00A45DEB">
        <w:rPr>
          <w:bCs/>
          <w:color w:val="000000"/>
          <w:lang w:val="en-GB"/>
        </w:rPr>
        <w:t xml:space="preserve">trends in </w:t>
      </w:r>
      <w:r w:rsidR="002D1975" w:rsidRPr="00A45DEB">
        <w:rPr>
          <w:bCs/>
          <w:color w:val="000000"/>
          <w:lang w:val="en-GB"/>
        </w:rPr>
        <w:t xml:space="preserve">mean </w:t>
      </w:r>
      <w:r w:rsidR="002D1975" w:rsidRPr="00A45DEB">
        <w:rPr>
          <w:lang w:val="en-GB"/>
        </w:rPr>
        <w:t xml:space="preserve">fasting plasma glucose (FPG) </w:t>
      </w:r>
      <w:r w:rsidRPr="00A45DEB">
        <w:rPr>
          <w:bCs/>
          <w:color w:val="000000"/>
          <w:lang w:val="en-GB"/>
        </w:rPr>
        <w:t xml:space="preserve">from 1980 </w:t>
      </w:r>
      <w:r w:rsidR="001A5D84" w:rsidRPr="00A45DEB">
        <w:rPr>
          <w:bCs/>
          <w:color w:val="000000"/>
          <w:lang w:val="en-GB"/>
        </w:rPr>
        <w:t>to 2008</w:t>
      </w:r>
      <w:r w:rsidR="002D1975" w:rsidRPr="00A45DEB">
        <w:rPr>
          <w:bCs/>
          <w:color w:val="000000"/>
          <w:lang w:val="en-GB"/>
        </w:rPr>
        <w:t xml:space="preserve"> and also reported diabetes prevalence</w:t>
      </w:r>
      <w:r w:rsidR="00CF6E7A">
        <w:rPr>
          <w:bCs/>
          <w:color w:val="000000"/>
          <w:lang w:val="en-GB"/>
        </w:rPr>
        <w:t>,</w:t>
      </w:r>
      <w:r w:rsidR="002D1975" w:rsidRPr="00A45DEB">
        <w:rPr>
          <w:bCs/>
          <w:color w:val="000000"/>
          <w:lang w:val="en-GB"/>
        </w:rPr>
        <w:t xml:space="preserve"> but only as a secondary outcome and estimated based on mean FPG.</w:t>
      </w:r>
      <w:hyperlink w:anchor="_ENREF_4" w:tooltip="Danaei, 2011 #4" w:history="1">
        <w:r w:rsidR="008537CA" w:rsidRPr="00A45DEB">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4</w:t>
        </w:r>
        <w:r w:rsidR="008537CA" w:rsidRPr="00A45DEB">
          <w:rPr>
            <w:bCs/>
            <w:color w:val="000000"/>
            <w:lang w:val="en-GB"/>
          </w:rPr>
          <w:fldChar w:fldCharType="end"/>
        </w:r>
      </w:hyperlink>
      <w:hyperlink w:anchor="_ENREF_5" w:tooltip="Danaei, 2011 #50" w:history="1"/>
      <w:r w:rsidR="000C4A7B" w:rsidRPr="00A45DEB">
        <w:rPr>
          <w:bCs/>
          <w:color w:val="000000"/>
          <w:lang w:val="en-GB"/>
        </w:rPr>
        <w:t xml:space="preserve"> </w:t>
      </w:r>
      <w:r w:rsidR="00AF1004">
        <w:rPr>
          <w:bCs/>
          <w:color w:val="000000"/>
          <w:lang w:val="en-GB"/>
        </w:rPr>
        <w:t xml:space="preserve">The </w:t>
      </w:r>
      <w:r w:rsidR="00C07662" w:rsidRPr="00A45DEB">
        <w:rPr>
          <w:bCs/>
          <w:color w:val="000000"/>
          <w:lang w:val="en-GB"/>
        </w:rPr>
        <w:t>International Diabetes Federation</w:t>
      </w:r>
      <w:r w:rsidR="001C75E7">
        <w:rPr>
          <w:bCs/>
          <w:color w:val="000000"/>
          <w:lang w:val="en-GB"/>
        </w:rPr>
        <w:t xml:space="preserve"> (IDF)</w:t>
      </w:r>
      <w:r w:rsidR="002D1975" w:rsidRPr="00A45DEB">
        <w:rPr>
          <w:bCs/>
          <w:color w:val="000000"/>
          <w:lang w:val="en-GB"/>
        </w:rPr>
        <w:t xml:space="preserve"> periodically reports diabetes prevalence</w:t>
      </w:r>
      <w:r w:rsidR="009937CC">
        <w:rPr>
          <w:bCs/>
          <w:color w:val="000000"/>
          <w:lang w:val="en-GB"/>
        </w:rPr>
        <w:t xml:space="preserve"> (see panel)</w:t>
      </w:r>
      <w:r w:rsidR="00650619" w:rsidRPr="00A45DEB">
        <w:rPr>
          <w:bCs/>
          <w:color w:val="000000"/>
          <w:lang w:val="en-GB"/>
        </w:rPr>
        <w:t>,</w:t>
      </w:r>
      <w:r w:rsidR="00E87281" w:rsidRPr="00A45DEB">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E41B1D">
        <w:rPr>
          <w:bCs/>
          <w:color w:val="000000"/>
          <w:lang w:val="en-GB"/>
        </w:rPr>
        <w:instrText xml:space="preserve"> ADDIN EN.CITE </w:instrText>
      </w:r>
      <w:r w:rsidR="00E41B1D">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E41B1D">
        <w:rPr>
          <w:bCs/>
          <w:color w:val="000000"/>
          <w:lang w:val="en-GB"/>
        </w:rPr>
        <w:instrText xml:space="preserve"> ADDIN EN.CITE.DATA </w:instrText>
      </w:r>
      <w:r w:rsidR="00E41B1D">
        <w:rPr>
          <w:bCs/>
          <w:color w:val="000000"/>
          <w:lang w:val="en-GB"/>
        </w:rPr>
      </w:r>
      <w:r w:rsidR="00E41B1D">
        <w:rPr>
          <w:bCs/>
          <w:color w:val="000000"/>
          <w:lang w:val="en-GB"/>
        </w:rPr>
        <w:fldChar w:fldCharType="end"/>
      </w:r>
      <w:r w:rsidR="00E87281" w:rsidRPr="00A45DEB">
        <w:rPr>
          <w:bCs/>
          <w:color w:val="000000"/>
          <w:lang w:val="en-GB"/>
        </w:rPr>
      </w:r>
      <w:r w:rsidR="00E87281" w:rsidRPr="00A45DEB">
        <w:rPr>
          <w:bCs/>
          <w:color w:val="000000"/>
          <w:lang w:val="en-GB"/>
        </w:rPr>
        <w:fldChar w:fldCharType="separate"/>
      </w:r>
      <w:hyperlink w:anchor="_ENREF_5" w:tooltip="Guariguata, 2014 #5" w:history="1">
        <w:r w:rsidR="008537CA" w:rsidRPr="00A45DEB">
          <w:rPr>
            <w:bCs/>
            <w:noProof/>
            <w:color w:val="000000"/>
            <w:vertAlign w:val="superscript"/>
            <w:lang w:val="en-GB"/>
          </w:rPr>
          <w:t>5</w:t>
        </w:r>
      </w:hyperlink>
      <w:r w:rsidR="00BE070C" w:rsidRPr="00A45DEB">
        <w:rPr>
          <w:bCs/>
          <w:noProof/>
          <w:color w:val="000000"/>
          <w:vertAlign w:val="superscript"/>
          <w:lang w:val="en-GB"/>
        </w:rPr>
        <w:t>,</w:t>
      </w:r>
      <w:hyperlink w:anchor="_ENREF_6" w:tooltip="International Diabetes Federation, 2013 #6" w:history="1">
        <w:r w:rsidR="008537CA" w:rsidRPr="00A45DEB">
          <w:rPr>
            <w:bCs/>
            <w:noProof/>
            <w:color w:val="000000"/>
            <w:vertAlign w:val="superscript"/>
            <w:lang w:val="en-GB"/>
          </w:rPr>
          <w:t>6</w:t>
        </w:r>
      </w:hyperlink>
      <w:r w:rsidR="00E87281" w:rsidRPr="00A45DEB">
        <w:rPr>
          <w:bCs/>
          <w:color w:val="000000"/>
          <w:lang w:val="en-GB"/>
        </w:rPr>
        <w:fldChar w:fldCharType="end"/>
      </w:r>
      <w:hyperlink w:anchor="_ENREF_7" w:tooltip="International Diabetes Federation, 2013 #41" w:history="1"/>
      <w:r w:rsidR="00D7735A" w:rsidRPr="00A45DEB">
        <w:rPr>
          <w:bCs/>
          <w:color w:val="000000"/>
          <w:lang w:val="en-GB"/>
        </w:rPr>
        <w:t xml:space="preserve"> </w:t>
      </w:r>
      <w:r w:rsidR="002D1975" w:rsidRPr="00A45DEB">
        <w:rPr>
          <w:bCs/>
          <w:color w:val="000000"/>
          <w:lang w:val="en-GB"/>
        </w:rPr>
        <w:t xml:space="preserve">but does not </w:t>
      </w:r>
      <w:r w:rsidR="00A45DEB" w:rsidRPr="00A45DEB">
        <w:rPr>
          <w:bCs/>
          <w:color w:val="000000"/>
          <w:lang w:val="en-GB"/>
        </w:rPr>
        <w:t xml:space="preserve">analyse </w:t>
      </w:r>
      <w:r w:rsidR="002D1975" w:rsidRPr="00A45DEB">
        <w:rPr>
          <w:bCs/>
          <w:color w:val="000000"/>
          <w:lang w:val="en-GB"/>
        </w:rPr>
        <w:t>trends</w:t>
      </w:r>
      <w:r w:rsidR="004C3183" w:rsidRPr="00A45DEB">
        <w:rPr>
          <w:bCs/>
          <w:color w:val="000000"/>
          <w:lang w:val="en-GB"/>
        </w:rPr>
        <w:t>, uses some sources that are solely based on self-reported diabetes,</w:t>
      </w:r>
      <w:r w:rsidR="002D1975" w:rsidRPr="00A45DEB">
        <w:rPr>
          <w:bCs/>
          <w:color w:val="000000"/>
          <w:lang w:val="en-GB"/>
        </w:rPr>
        <w:t xml:space="preserve"> and does not </w:t>
      </w:r>
      <w:r w:rsidR="00472CC8" w:rsidRPr="00A45DEB">
        <w:rPr>
          <w:bCs/>
          <w:color w:val="000000"/>
          <w:lang w:val="en-GB"/>
        </w:rPr>
        <w:t xml:space="preserve">fully </w:t>
      </w:r>
      <w:r w:rsidR="002D1975" w:rsidRPr="00A45DEB">
        <w:rPr>
          <w:bCs/>
          <w:color w:val="000000"/>
          <w:lang w:val="en-GB"/>
        </w:rPr>
        <w:t xml:space="preserve">account for </w:t>
      </w:r>
      <w:r w:rsidR="00A30C9F" w:rsidRPr="00A45DEB">
        <w:rPr>
          <w:bCs/>
          <w:color w:val="000000"/>
          <w:lang w:val="en-GB"/>
        </w:rPr>
        <w:t xml:space="preserve">differences in </w:t>
      </w:r>
      <w:r w:rsidR="001A5D84" w:rsidRPr="00A45DEB">
        <w:rPr>
          <w:bCs/>
          <w:color w:val="000000"/>
          <w:lang w:val="en-GB"/>
        </w:rPr>
        <w:t xml:space="preserve">diabetes </w:t>
      </w:r>
      <w:r w:rsidR="00F83405" w:rsidRPr="00A45DEB">
        <w:rPr>
          <w:bCs/>
          <w:color w:val="000000"/>
          <w:lang w:val="en-GB"/>
        </w:rPr>
        <w:t xml:space="preserve">definitions </w:t>
      </w:r>
      <w:r w:rsidR="00D92185" w:rsidRPr="00A45DEB">
        <w:rPr>
          <w:bCs/>
          <w:color w:val="000000"/>
          <w:lang w:val="en-GB"/>
        </w:rPr>
        <w:t>in different data sources</w:t>
      </w:r>
      <w:r w:rsidR="002D1975" w:rsidRPr="00A45DEB">
        <w:rPr>
          <w:bCs/>
          <w:color w:val="000000"/>
          <w:lang w:val="en-GB"/>
        </w:rPr>
        <w:t>,</w:t>
      </w:r>
      <w:hyperlink w:anchor="_ENREF_7" w:tooltip="Guariguata, 2011 #7" w:history="1">
        <w:r w:rsidR="008537CA" w:rsidRPr="00A45DEB">
          <w:rPr>
            <w:bCs/>
            <w:color w:val="000000"/>
            <w:lang w:val="en-GB"/>
          </w:rPr>
          <w:fldChar w:fldCharType="begin"/>
        </w:r>
        <w:r w:rsidR="008537CA">
          <w:rPr>
            <w:bCs/>
            <w:color w:val="000000"/>
            <w:lang w:val="en-GB"/>
          </w:rPr>
          <w:instrText xml:space="preserve"> ADDIN EN.CITE &lt;EndNote&gt;&lt;Cite&gt;&lt;Author&gt;Guariguata&lt;/Author&gt;&lt;Year&gt;2011&lt;/Year&gt;&lt;RecNum&gt;7&lt;/RecNum&gt;&lt;DisplayText&gt;&lt;style face="superscript"&gt;7&lt;/style&gt;&lt;/DisplayText&gt;&lt;record&gt;&lt;rec-number&gt;7&lt;/rec-number&gt;&lt;foreign-keys&gt;&lt;key app="EN" db-id="dpea92e5v9s0rqeftxz5zpzvtee52evrv5s0" timestamp="1446394016"&gt;7&lt;/key&gt;&lt;/foreign-keys&gt;&lt;ref-type name="Journal Article"&gt;17&lt;/ref-type&gt;&lt;contributors&gt;&lt;authors&gt;&lt;author&gt;Guariguata, L.&lt;/author&gt;&lt;author&gt;Whiting, D.&lt;/author&gt;&lt;author&gt;Weil, C.&lt;/author&gt;&lt;author&gt;Unwin, N.&lt;/author&gt;&lt;/authors&gt;&lt;/contributors&gt;&lt;auth-address&gt;International Diabetes Federation, Brussels, Belgium.&lt;/auth-address&gt;&lt;titles&gt;&lt;title&gt;The International Diabetes Federation Diabetes Atlas methodology for estimating global and national prevalence of diabetes in adults&lt;/title&gt;&lt;secondary-title&gt;Diabetes Res Clin Pract&lt;/secondary-title&gt;&lt;/titles&gt;&lt;periodical&gt;&lt;full-title&gt;Diabetes Res Clin Pract&lt;/full-title&gt;&lt;/periodical&gt;&lt;pages&gt;322-32&lt;/pages&gt;&lt;volume&gt;94&lt;/volume&gt;&lt;number&gt;3&lt;/number&gt;&lt;keywords&gt;&lt;keyword&gt;Adult&lt;/keyword&gt;&lt;keyword&gt;Aged&lt;/keyword&gt;&lt;keyword&gt;Diabetes Mellitus/*epidemiology&lt;/keyword&gt;&lt;keyword&gt;Female&lt;/keyword&gt;&lt;keyword&gt;*Global Health&lt;/keyword&gt;&lt;keyword&gt;Humans&lt;/keyword&gt;&lt;keyword&gt;International Agencies&lt;/keyword&gt;&lt;keyword&gt;Male&lt;/keyword&gt;&lt;keyword&gt;Middle Aged&lt;/keyword&gt;&lt;keyword&gt;Models, Statistical&lt;/keyword&gt;&lt;keyword&gt;Prevalence&lt;/keyword&gt;&lt;keyword&gt;Time Factors&lt;/keyword&gt;&lt;keyword&gt;World Health Organization&lt;/keyword&gt;&lt;keyword&gt;Young Adult&lt;/keyword&gt;&lt;/keywords&gt;&lt;dates&gt;&lt;year&gt;2011&lt;/year&gt;&lt;pub-dates&gt;&lt;date&gt;Dec&lt;/date&gt;&lt;/pub-dates&gt;&lt;/dates&gt;&lt;isbn&gt;1872-8227 (Electronic)&amp;#xD;0168-8227 (Linking)&lt;/isbn&gt;&lt;accession-num&gt;22100977&lt;/accession-num&gt;&lt;urls&gt;&lt;related-urls&gt;&lt;url&gt;http://www.ncbi.nlm.nih.gov/pubmed/22100977&lt;/url&gt;&lt;/related-urls&gt;&lt;/urls&gt;&lt;electronic-resource-num&gt;10.1016/j.diabres.2011.10.04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7</w:t>
        </w:r>
        <w:r w:rsidR="008537CA" w:rsidRPr="00A45DEB">
          <w:rPr>
            <w:bCs/>
            <w:color w:val="000000"/>
            <w:lang w:val="en-GB"/>
          </w:rPr>
          <w:fldChar w:fldCharType="end"/>
        </w:r>
      </w:hyperlink>
      <w:r w:rsidR="002D1975" w:rsidRPr="00A45DEB">
        <w:rPr>
          <w:bCs/>
          <w:color w:val="000000"/>
          <w:lang w:val="en-GB"/>
        </w:rPr>
        <w:t xml:space="preserve"> </w:t>
      </w:r>
      <w:r w:rsidR="005A7F7B" w:rsidRPr="00A45DEB">
        <w:rPr>
          <w:bCs/>
          <w:color w:val="000000"/>
          <w:lang w:val="en-GB"/>
        </w:rPr>
        <w:t xml:space="preserve">even though </w:t>
      </w:r>
      <w:r w:rsidR="00E24F76" w:rsidRPr="00A45DEB">
        <w:rPr>
          <w:bCs/>
          <w:color w:val="000000"/>
          <w:lang w:val="en-GB"/>
        </w:rPr>
        <w:t>diabetes prevalence</w:t>
      </w:r>
      <w:r w:rsidR="00E15B0F" w:rsidRPr="00A45DEB">
        <w:rPr>
          <w:bCs/>
          <w:color w:val="000000"/>
          <w:lang w:val="en-GB"/>
        </w:rPr>
        <w:t xml:space="preserve"> </w:t>
      </w:r>
      <w:r w:rsidR="00CA5AA5" w:rsidRPr="00A45DEB">
        <w:rPr>
          <w:bCs/>
          <w:color w:val="000000"/>
          <w:lang w:val="en-GB"/>
        </w:rPr>
        <w:t>var</w:t>
      </w:r>
      <w:r w:rsidR="00E24F76" w:rsidRPr="00A45DEB">
        <w:rPr>
          <w:bCs/>
          <w:color w:val="000000"/>
          <w:lang w:val="en-GB"/>
        </w:rPr>
        <w:t>ies</w:t>
      </w:r>
      <w:r w:rsidR="00CA5AA5" w:rsidRPr="00A45DEB">
        <w:rPr>
          <w:bCs/>
          <w:color w:val="000000"/>
          <w:lang w:val="en-GB"/>
        </w:rPr>
        <w:t xml:space="preserve"> </w:t>
      </w:r>
      <w:r w:rsidR="00E24F76" w:rsidRPr="00A45DEB">
        <w:rPr>
          <w:bCs/>
          <w:color w:val="000000"/>
          <w:lang w:val="en-GB"/>
        </w:rPr>
        <w:t xml:space="preserve">depending on </w:t>
      </w:r>
      <w:r w:rsidR="00BE1C19" w:rsidRPr="00A45DEB">
        <w:rPr>
          <w:bCs/>
          <w:color w:val="000000"/>
          <w:lang w:val="en-GB"/>
        </w:rPr>
        <w:t>whether</w:t>
      </w:r>
      <w:r w:rsidR="00E24F76" w:rsidRPr="00A45DEB">
        <w:rPr>
          <w:bCs/>
          <w:color w:val="000000"/>
          <w:lang w:val="en-GB"/>
        </w:rPr>
        <w:t xml:space="preserve"> </w:t>
      </w:r>
      <w:r w:rsidR="00D92185" w:rsidRPr="00A45DEB">
        <w:rPr>
          <w:bCs/>
          <w:color w:val="000000"/>
          <w:lang w:val="en-GB"/>
        </w:rPr>
        <w:t>it</w:t>
      </w:r>
      <w:r w:rsidR="00E24F76" w:rsidRPr="00A45DEB">
        <w:rPr>
          <w:bCs/>
          <w:color w:val="000000"/>
          <w:lang w:val="en-GB"/>
        </w:rPr>
        <w:t xml:space="preserve"> is defined</w:t>
      </w:r>
      <w:r w:rsidR="00BE1C19" w:rsidRPr="00A45DEB">
        <w:rPr>
          <w:bCs/>
          <w:color w:val="000000"/>
          <w:lang w:val="en-GB"/>
        </w:rPr>
        <w:t xml:space="preserve"> based on FPG</w:t>
      </w:r>
      <w:r w:rsidR="00BE1C19" w:rsidRPr="00A45DEB">
        <w:rPr>
          <w:lang w:val="en-GB"/>
        </w:rPr>
        <w:t xml:space="preserve">, 2-hour plasma glucose in an oral glucose tolerance test (2hOGTT), or </w:t>
      </w:r>
      <w:r w:rsidR="00914762" w:rsidRPr="00A45DEB">
        <w:rPr>
          <w:lang w:val="en-GB"/>
        </w:rPr>
        <w:t>haemoglobin</w:t>
      </w:r>
      <w:r w:rsidR="00BE1C19" w:rsidRPr="00A45DEB">
        <w:rPr>
          <w:lang w:val="en-GB"/>
        </w:rPr>
        <w:t xml:space="preserve"> A1c (HbA1c)</w:t>
      </w:r>
      <w:r w:rsidR="00A30C9F" w:rsidRPr="00A45DEB">
        <w:rPr>
          <w:bCs/>
          <w:color w:val="000000"/>
          <w:lang w:val="en-GB"/>
        </w:rPr>
        <w:t>.</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0C4A7B" w:rsidRPr="00A45DEB">
        <w:rPr>
          <w:bCs/>
          <w:color w:val="000000"/>
          <w:lang w:val="en-GB"/>
        </w:rPr>
        <w:t xml:space="preserve"> </w:t>
      </w:r>
      <w:r w:rsidR="002D1975" w:rsidRPr="00A45DEB">
        <w:rPr>
          <w:bCs/>
          <w:color w:val="000000"/>
          <w:lang w:val="en-GB"/>
        </w:rPr>
        <w:t>Further, it is not known</w:t>
      </w:r>
      <w:r w:rsidR="00A24ABC" w:rsidRPr="00A45DEB">
        <w:rPr>
          <w:bCs/>
          <w:color w:val="000000"/>
          <w:lang w:val="en-GB"/>
        </w:rPr>
        <w:t xml:space="preserve"> how trends in prevalence togethe</w:t>
      </w:r>
      <w:r w:rsidR="00B458A4" w:rsidRPr="00A45DEB">
        <w:rPr>
          <w:bCs/>
          <w:color w:val="000000"/>
          <w:lang w:val="en-GB"/>
        </w:rPr>
        <w:t xml:space="preserve">r with population growth and </w:t>
      </w:r>
      <w:r w:rsidR="00A45DEB" w:rsidRPr="00A45DEB">
        <w:rPr>
          <w:bCs/>
          <w:color w:val="000000"/>
          <w:lang w:val="en-GB"/>
        </w:rPr>
        <w:t>ageing</w:t>
      </w:r>
      <w:r w:rsidR="00A24ABC" w:rsidRPr="00A45DEB">
        <w:rPr>
          <w:bCs/>
          <w:color w:val="000000"/>
          <w:lang w:val="en-GB"/>
        </w:rPr>
        <w:t xml:space="preserve"> have affected the number of people with diabetes. </w:t>
      </w:r>
      <w:r w:rsidR="00A30C9F" w:rsidRPr="00A45DEB">
        <w:rPr>
          <w:bCs/>
          <w:color w:val="000000"/>
          <w:lang w:val="en-GB"/>
        </w:rPr>
        <w:t xml:space="preserve">Our aim was to estimate </w:t>
      </w:r>
      <w:r w:rsidR="00F33CAA" w:rsidRPr="00A45DEB">
        <w:rPr>
          <w:bCs/>
          <w:color w:val="000000"/>
          <w:lang w:val="en-GB"/>
        </w:rPr>
        <w:t xml:space="preserve">worldwide </w:t>
      </w:r>
      <w:r w:rsidR="00A30C9F" w:rsidRPr="00A45DEB">
        <w:rPr>
          <w:bCs/>
          <w:color w:val="000000"/>
          <w:lang w:val="en-GB"/>
        </w:rPr>
        <w:t xml:space="preserve">trends in </w:t>
      </w:r>
      <w:r w:rsidR="00F47258" w:rsidRPr="00A45DEB">
        <w:rPr>
          <w:bCs/>
          <w:color w:val="000000"/>
          <w:lang w:val="en-GB"/>
        </w:rPr>
        <w:t xml:space="preserve">the </w:t>
      </w:r>
      <w:r w:rsidR="00A30C9F" w:rsidRPr="00A45DEB">
        <w:rPr>
          <w:bCs/>
          <w:color w:val="000000"/>
          <w:lang w:val="en-GB"/>
        </w:rPr>
        <w:t>prevalence</w:t>
      </w:r>
      <w:r w:rsidR="00E83EEF" w:rsidRPr="00A45DEB">
        <w:rPr>
          <w:bCs/>
          <w:color w:val="000000"/>
          <w:lang w:val="en-GB"/>
        </w:rPr>
        <w:t xml:space="preserve"> </w:t>
      </w:r>
      <w:r w:rsidR="00F33CAA" w:rsidRPr="00A45DEB">
        <w:rPr>
          <w:bCs/>
          <w:color w:val="000000"/>
          <w:lang w:val="en-GB"/>
        </w:rPr>
        <w:t>and number of people with diabetes</w:t>
      </w:r>
      <w:r w:rsidR="007E2ADB" w:rsidRPr="00A45DEB">
        <w:rPr>
          <w:bCs/>
          <w:color w:val="000000"/>
          <w:lang w:val="en-GB"/>
        </w:rPr>
        <w:t xml:space="preserve">. We also </w:t>
      </w:r>
      <w:r w:rsidR="00397148" w:rsidRPr="00A45DEB">
        <w:rPr>
          <w:bCs/>
          <w:color w:val="000000"/>
          <w:lang w:val="en-GB"/>
        </w:rPr>
        <w:t>estimated</w:t>
      </w:r>
      <w:r w:rsidR="007E2ADB" w:rsidRPr="00A45DEB">
        <w:rPr>
          <w:bCs/>
          <w:color w:val="000000"/>
          <w:lang w:val="en-GB"/>
        </w:rPr>
        <w:t xml:space="preserve"> the probability of achieving </w:t>
      </w:r>
      <w:r w:rsidR="00F47258" w:rsidRPr="00A45DEB">
        <w:rPr>
          <w:bCs/>
          <w:color w:val="000000"/>
          <w:lang w:val="en-GB"/>
        </w:rPr>
        <w:t xml:space="preserve">the </w:t>
      </w:r>
      <w:r w:rsidR="00BE1C19" w:rsidRPr="00A45DEB">
        <w:rPr>
          <w:bCs/>
          <w:color w:val="000000"/>
          <w:lang w:val="en-GB"/>
        </w:rPr>
        <w:t xml:space="preserve">global diabetes </w:t>
      </w:r>
      <w:r w:rsidR="007E2ADB" w:rsidRPr="00A45DEB">
        <w:rPr>
          <w:bCs/>
          <w:color w:val="000000"/>
          <w:lang w:val="en-GB"/>
        </w:rPr>
        <w:t>target.</w:t>
      </w:r>
    </w:p>
    <w:p w:rsidR="000C4A7B" w:rsidRPr="00A45DEB" w:rsidRDefault="000C4A7B" w:rsidP="00AD7B24">
      <w:pPr>
        <w:spacing w:line="480" w:lineRule="auto"/>
        <w:jc w:val="both"/>
        <w:rPr>
          <w:bCs/>
          <w:color w:val="000000"/>
          <w:lang w:val="en-GB"/>
        </w:rPr>
      </w:pPr>
    </w:p>
    <w:p w:rsidR="0000473D" w:rsidRPr="00A45DEB" w:rsidRDefault="0000473D" w:rsidP="003C33BB">
      <w:pPr>
        <w:tabs>
          <w:tab w:val="left" w:pos="1930"/>
        </w:tabs>
        <w:spacing w:line="480" w:lineRule="auto"/>
        <w:jc w:val="both"/>
        <w:rPr>
          <w:b/>
          <w:bCs/>
          <w:color w:val="000000"/>
          <w:lang w:val="en-GB"/>
        </w:rPr>
      </w:pPr>
      <w:r w:rsidRPr="00A45DEB">
        <w:rPr>
          <w:b/>
          <w:bCs/>
          <w:color w:val="000000"/>
          <w:lang w:val="en-GB"/>
        </w:rPr>
        <w:t>Methods</w:t>
      </w:r>
    </w:p>
    <w:p w:rsidR="00397148" w:rsidRPr="00A45DEB" w:rsidRDefault="00397148" w:rsidP="00397148">
      <w:pPr>
        <w:spacing w:line="480" w:lineRule="auto"/>
        <w:jc w:val="both"/>
        <w:rPr>
          <w:bCs/>
          <w:i/>
          <w:color w:val="000000"/>
          <w:lang w:val="en-GB"/>
        </w:rPr>
      </w:pPr>
      <w:r w:rsidRPr="00A45DEB">
        <w:rPr>
          <w:bCs/>
          <w:i/>
          <w:color w:val="000000"/>
          <w:lang w:val="en-GB"/>
        </w:rPr>
        <w:t>Overview</w:t>
      </w:r>
    </w:p>
    <w:p w:rsidR="00397148" w:rsidRPr="00A45DEB" w:rsidRDefault="00397148" w:rsidP="00397148">
      <w:pPr>
        <w:spacing w:line="480" w:lineRule="auto"/>
        <w:jc w:val="both"/>
        <w:rPr>
          <w:bCs/>
          <w:color w:val="000000"/>
          <w:lang w:val="en-GB"/>
        </w:rPr>
      </w:pPr>
      <w:r w:rsidRPr="00A45DEB">
        <w:rPr>
          <w:bCs/>
          <w:color w:val="000000"/>
          <w:lang w:val="en-GB"/>
        </w:rPr>
        <w:t xml:space="preserve">We estimated trends </w:t>
      </w:r>
      <w:r w:rsidR="006B16CD" w:rsidRPr="00A45DEB">
        <w:rPr>
          <w:bCs/>
          <w:color w:val="000000"/>
          <w:lang w:val="en-GB"/>
        </w:rPr>
        <w:t xml:space="preserve">in diabetes prevalence </w:t>
      </w:r>
      <w:r w:rsidRPr="00A45DEB">
        <w:rPr>
          <w:bCs/>
          <w:color w:val="000000"/>
          <w:lang w:val="en-GB"/>
        </w:rPr>
        <w:t xml:space="preserve">– defined as FPG </w:t>
      </w:r>
      <w:r w:rsidR="00862EAD" w:rsidRPr="00A45DEB">
        <w:rPr>
          <w:lang w:val="en-GB"/>
        </w:rPr>
        <w:t>≥</w:t>
      </w:r>
      <w:r w:rsidR="00163022" w:rsidRPr="00A45DEB">
        <w:rPr>
          <w:bCs/>
          <w:color w:val="000000"/>
          <w:lang w:val="en-GB"/>
        </w:rPr>
        <w:t>7.0 mmol/L</w:t>
      </w:r>
      <w:r w:rsidR="002275A0" w:rsidRPr="00A45DEB">
        <w:rPr>
          <w:bCs/>
          <w:color w:val="000000"/>
          <w:lang w:val="en-GB"/>
        </w:rPr>
        <w:t xml:space="preserve"> or history of diagnosis with diabetes or using insulin or oral </w:t>
      </w:r>
      <w:r w:rsidR="00914762" w:rsidRPr="00A45DEB">
        <w:rPr>
          <w:bCs/>
          <w:color w:val="000000"/>
          <w:lang w:val="en-GB"/>
        </w:rPr>
        <w:t>hypoglycaemic</w:t>
      </w:r>
      <w:r w:rsidR="002275A0" w:rsidRPr="00A45DEB">
        <w:rPr>
          <w:bCs/>
          <w:color w:val="000000"/>
          <w:lang w:val="en-GB"/>
        </w:rPr>
        <w:t xml:space="preserve"> drugs </w:t>
      </w:r>
      <w:r w:rsidRPr="00A45DEB">
        <w:rPr>
          <w:bCs/>
          <w:color w:val="000000"/>
          <w:lang w:val="en-GB"/>
        </w:rPr>
        <w:t>–</w:t>
      </w:r>
      <w:r w:rsidR="00346939" w:rsidRPr="00A45DEB">
        <w:rPr>
          <w:bCs/>
          <w:color w:val="000000"/>
          <w:lang w:val="en-GB"/>
        </w:rPr>
        <w:t xml:space="preserve"> </w:t>
      </w:r>
      <w:r w:rsidR="006B16CD" w:rsidRPr="00A45DEB">
        <w:rPr>
          <w:bCs/>
          <w:color w:val="000000"/>
          <w:lang w:val="en-GB"/>
        </w:rPr>
        <w:t>from 1980 to 2014</w:t>
      </w:r>
      <w:r w:rsidR="00B458A4" w:rsidRPr="00A45DEB">
        <w:rPr>
          <w:bCs/>
          <w:color w:val="000000"/>
          <w:lang w:val="en-GB"/>
        </w:rPr>
        <w:t xml:space="preserve"> </w:t>
      </w:r>
      <w:r w:rsidRPr="00A45DEB">
        <w:rPr>
          <w:bCs/>
          <w:color w:val="000000"/>
          <w:lang w:val="en-GB"/>
        </w:rPr>
        <w:t>in 200 countries and territories</w:t>
      </w:r>
      <w:r w:rsidR="00392661" w:rsidRPr="00A45DEB">
        <w:rPr>
          <w:bCs/>
          <w:color w:val="000000"/>
          <w:lang w:val="en-GB"/>
        </w:rPr>
        <w:t xml:space="preserve"> </w:t>
      </w:r>
      <w:r w:rsidR="00A45DEB" w:rsidRPr="00A45DEB">
        <w:rPr>
          <w:bCs/>
          <w:color w:val="000000"/>
          <w:lang w:val="en-GB"/>
        </w:rPr>
        <w:t xml:space="preserve">organised </w:t>
      </w:r>
      <w:r w:rsidR="00392661" w:rsidRPr="00A45DEB">
        <w:rPr>
          <w:bCs/>
          <w:color w:val="000000"/>
          <w:lang w:val="en-GB"/>
        </w:rPr>
        <w:t>into 21 regions, based on geography and epidemiological similarity (</w:t>
      </w:r>
      <w:r w:rsidR="00914762">
        <w:rPr>
          <w:bCs/>
          <w:color w:val="000000"/>
          <w:lang w:val="en-GB"/>
        </w:rPr>
        <w:t xml:space="preserve">Appendix </w:t>
      </w:r>
      <w:r w:rsidR="00392661" w:rsidRPr="00A45DEB">
        <w:rPr>
          <w:bCs/>
          <w:color w:val="000000"/>
          <w:lang w:val="en-GB"/>
        </w:rPr>
        <w:t>Table 1)</w:t>
      </w:r>
      <w:r w:rsidRPr="00A45DEB">
        <w:rPr>
          <w:bCs/>
          <w:color w:val="000000"/>
          <w:lang w:val="en-GB"/>
        </w:rPr>
        <w:t>. This definition of diabetes is used in the Global Monitoring Framework for NCDs</w:t>
      </w:r>
      <w:r w:rsidR="00CA5AA5" w:rsidRPr="00A45DEB">
        <w:rPr>
          <w:bCs/>
          <w:color w:val="000000"/>
          <w:lang w:val="en-GB"/>
        </w:rPr>
        <w:t>;</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00CA5AA5" w:rsidRPr="00A45DEB">
        <w:rPr>
          <w:bCs/>
          <w:color w:val="000000"/>
          <w:lang w:val="en-GB"/>
        </w:rPr>
        <w:t xml:space="preserve"> it also relies more directly on data from population-based health examination surveys which are more likely to measure FPG than 2hOGTT for logistical reasons</w:t>
      </w:r>
      <w:r w:rsidR="006B2FF3" w:rsidRPr="00A45DEB">
        <w:rPr>
          <w:bCs/>
          <w:color w:val="000000"/>
          <w:lang w:val="en-GB"/>
        </w:rPr>
        <w:t xml:space="preserve">. </w:t>
      </w:r>
      <w:r w:rsidRPr="00A45DEB">
        <w:rPr>
          <w:bCs/>
          <w:color w:val="000000"/>
          <w:lang w:val="en-GB"/>
        </w:rPr>
        <w:t>Our analysis covered men and women 18 years of age and older, consistent with the Global Monitoring Framework for NCDs.</w:t>
      </w:r>
      <w:hyperlink w:anchor="_ENREF_3" w:tooltip="World Health Organization, 2013 #3" w:history="1">
        <w:r w:rsidR="008537CA" w:rsidRPr="00A45DEB">
          <w:rPr>
            <w:bCs/>
            <w:color w:val="000000"/>
            <w:lang w:val="en-GB"/>
          </w:rPr>
          <w:fldChar w:fldCharType="begin"/>
        </w:r>
        <w:r w:rsidR="008537CA">
          <w:rPr>
            <w:bCs/>
            <w:color w:val="000000"/>
            <w:lang w:val="en-GB"/>
          </w:rPr>
          <w:instrText xml:space="preserve"> ADDIN EN.CITE &lt;EndNote&gt;&lt;Cite&gt;&lt;Author&gt;World Health Organization&lt;/Author&gt;&lt;Year&gt;2013&lt;/Year&gt;&lt;RecNum&gt;3&lt;/RecNum&gt;&lt;DisplayText&gt;&lt;style face="superscript"&gt;3&lt;/style&gt;&lt;/DisplayText&gt;&lt;record&gt;&lt;rec-number&gt;3&lt;/rec-number&gt;&lt;foreign-keys&gt;&lt;key app="EN" db-id="dpea92e5v9s0rqeftxz5zpzvtee52evrv5s0" timestamp="1446394015"&gt;3&lt;/key&gt;&lt;/foreign-keys&gt;&lt;ref-type name="Web Page"&gt;12&lt;/ref-type&gt;&lt;contributors&gt;&lt;authors&gt;&lt;author&gt;World Health Organization, &lt;/author&gt;&lt;/authors&gt;&lt;/contributors&gt;&lt;titles&gt;&lt;title&gt;Global action plan for the prevention and control of noncommunicable diseases 2013-2020&lt;/title&gt;&lt;/titles&gt;&lt;volume&gt;2015&lt;/volume&gt;&lt;number&gt;August 14&lt;/number&gt;&lt;dates&gt;&lt;year&gt;2013&lt;/year&gt;&lt;/dates&gt;&lt;pub-location&gt;World Health Organization, Geneva, Switzerland. &lt;/pub-location&gt;&lt;urls&gt;&lt;related-urls&gt;&lt;url&gt;http://apps.who.int/iris/bitstream/10665/94384/1/9789241506236_eng.pdf?ua=1&lt;/url&gt;&lt;/related-urls&gt;&lt;/urls&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3</w:t>
        </w:r>
        <w:r w:rsidR="008537CA" w:rsidRPr="00A45DEB">
          <w:rPr>
            <w:bCs/>
            <w:color w:val="000000"/>
            <w:lang w:val="en-GB"/>
          </w:rPr>
          <w:fldChar w:fldCharType="end"/>
        </w:r>
      </w:hyperlink>
      <w:r w:rsidRPr="00A45DEB">
        <w:rPr>
          <w:bCs/>
          <w:color w:val="000000"/>
          <w:lang w:val="en-GB"/>
        </w:rPr>
        <w:t xml:space="preserve"> </w:t>
      </w:r>
    </w:p>
    <w:p w:rsidR="00397148" w:rsidRPr="00A45DEB" w:rsidRDefault="00397148" w:rsidP="00397148">
      <w:pPr>
        <w:spacing w:line="480" w:lineRule="auto"/>
        <w:jc w:val="both"/>
        <w:rPr>
          <w:bCs/>
          <w:color w:val="000000"/>
          <w:lang w:val="en-GB"/>
        </w:rPr>
      </w:pPr>
    </w:p>
    <w:p w:rsidR="00397148" w:rsidRPr="00A45DEB" w:rsidRDefault="00397148" w:rsidP="00397148">
      <w:pPr>
        <w:spacing w:line="480" w:lineRule="auto"/>
        <w:jc w:val="both"/>
        <w:rPr>
          <w:bCs/>
          <w:color w:val="000000"/>
          <w:lang w:val="en-GB"/>
        </w:rPr>
      </w:pPr>
      <w:r w:rsidRPr="00A45DEB">
        <w:rPr>
          <w:bCs/>
          <w:color w:val="000000"/>
          <w:lang w:val="en-GB"/>
        </w:rPr>
        <w:t xml:space="preserve">Our study had three steps, </w:t>
      </w:r>
      <w:r w:rsidR="00E83EEF" w:rsidRPr="00A45DEB">
        <w:rPr>
          <w:bCs/>
          <w:color w:val="000000"/>
          <w:lang w:val="en-GB"/>
        </w:rPr>
        <w:t xml:space="preserve">each </w:t>
      </w:r>
      <w:r w:rsidRPr="00A45DEB">
        <w:rPr>
          <w:bCs/>
          <w:color w:val="000000"/>
          <w:lang w:val="en-GB"/>
        </w:rPr>
        <w:t>described in detail below</w:t>
      </w:r>
      <w:r w:rsidR="00CA5AA5" w:rsidRPr="00A45DEB">
        <w:rPr>
          <w:bCs/>
          <w:color w:val="000000"/>
          <w:lang w:val="en-GB"/>
        </w:rPr>
        <w:t xml:space="preserve"> and in the Appendix</w:t>
      </w:r>
      <w:r w:rsidRPr="00A45DEB">
        <w:rPr>
          <w:bCs/>
          <w:color w:val="000000"/>
          <w:lang w:val="en-GB"/>
        </w:rPr>
        <w:t xml:space="preserve">. </w:t>
      </w:r>
      <w:r w:rsidR="00E83EEF" w:rsidRPr="00A45DEB">
        <w:rPr>
          <w:bCs/>
          <w:color w:val="000000"/>
          <w:lang w:val="en-GB"/>
        </w:rPr>
        <w:t>First, w</w:t>
      </w:r>
      <w:r w:rsidRPr="00A45DEB">
        <w:rPr>
          <w:bCs/>
          <w:color w:val="000000"/>
          <w:lang w:val="en-GB"/>
        </w:rPr>
        <w:t xml:space="preserve">e identified, accessed, and </w:t>
      </w:r>
      <w:r w:rsidR="00C06000" w:rsidRPr="00A45DEB">
        <w:rPr>
          <w:bCs/>
          <w:color w:val="000000"/>
          <w:lang w:val="en-GB"/>
        </w:rPr>
        <w:t>re</w:t>
      </w:r>
      <w:r w:rsidR="00D0339C" w:rsidRPr="00A45DEB">
        <w:rPr>
          <w:bCs/>
          <w:color w:val="000000"/>
          <w:lang w:val="en-GB"/>
        </w:rPr>
        <w:t>-</w:t>
      </w:r>
      <w:r w:rsidR="00A45DEB" w:rsidRPr="00A45DEB">
        <w:rPr>
          <w:bCs/>
          <w:color w:val="000000"/>
          <w:lang w:val="en-GB"/>
        </w:rPr>
        <w:t xml:space="preserve">analysed </w:t>
      </w:r>
      <w:r w:rsidRPr="00A45DEB">
        <w:rPr>
          <w:bCs/>
          <w:color w:val="000000"/>
          <w:lang w:val="en-GB"/>
        </w:rPr>
        <w:t xml:space="preserve">population-based </w:t>
      </w:r>
      <w:r w:rsidR="00CA5AA5" w:rsidRPr="00A45DEB">
        <w:rPr>
          <w:bCs/>
          <w:color w:val="000000"/>
          <w:lang w:val="en-GB"/>
        </w:rPr>
        <w:t>health examination surveys with measured data on diabetes</w:t>
      </w:r>
      <w:r w:rsidRPr="00A45DEB">
        <w:rPr>
          <w:bCs/>
          <w:color w:val="000000"/>
          <w:lang w:val="en-GB"/>
        </w:rPr>
        <w:t xml:space="preserve">. We </w:t>
      </w:r>
      <w:r w:rsidR="00E83EEF" w:rsidRPr="00A45DEB">
        <w:rPr>
          <w:bCs/>
          <w:color w:val="000000"/>
          <w:lang w:val="en-GB"/>
        </w:rPr>
        <w:t xml:space="preserve">then </w:t>
      </w:r>
      <w:r w:rsidRPr="00A45DEB">
        <w:rPr>
          <w:bCs/>
          <w:color w:val="000000"/>
          <w:lang w:val="en-GB"/>
        </w:rPr>
        <w:t xml:space="preserve">converted </w:t>
      </w:r>
      <w:r w:rsidR="009D07D3" w:rsidRPr="00A45DEB">
        <w:rPr>
          <w:bCs/>
          <w:color w:val="000000"/>
          <w:lang w:val="en-GB"/>
        </w:rPr>
        <w:t>diabetes prevalence</w:t>
      </w:r>
      <w:r w:rsidRPr="00A45DEB">
        <w:rPr>
          <w:bCs/>
          <w:color w:val="000000"/>
          <w:lang w:val="en-GB"/>
        </w:rPr>
        <w:t xml:space="preserve"> </w:t>
      </w:r>
      <w:r w:rsidR="00CA5AA5" w:rsidRPr="00A45DEB">
        <w:rPr>
          <w:bCs/>
          <w:color w:val="000000"/>
          <w:lang w:val="en-GB"/>
        </w:rPr>
        <w:t xml:space="preserve">in </w:t>
      </w:r>
      <w:r w:rsidRPr="00A45DEB">
        <w:rPr>
          <w:bCs/>
          <w:color w:val="000000"/>
          <w:lang w:val="en-GB"/>
        </w:rPr>
        <w:t xml:space="preserve">those sources that had </w:t>
      </w:r>
      <w:r w:rsidR="003A6D87" w:rsidRPr="00A45DEB">
        <w:rPr>
          <w:bCs/>
          <w:color w:val="000000"/>
          <w:lang w:val="en-GB"/>
        </w:rPr>
        <w:t>defined diabetes based on 2hOGTT or HbA1c, or had reported an</w:t>
      </w:r>
      <w:r w:rsidR="00C06000" w:rsidRPr="00A45DEB">
        <w:rPr>
          <w:bCs/>
          <w:color w:val="000000"/>
          <w:lang w:val="en-GB"/>
        </w:rPr>
        <w:t xml:space="preserve"> FPG-based</w:t>
      </w:r>
      <w:r w:rsidR="003A6D87" w:rsidRPr="00A45DEB">
        <w:rPr>
          <w:bCs/>
          <w:color w:val="000000"/>
          <w:lang w:val="en-GB"/>
        </w:rPr>
        <w:t xml:space="preserve"> definition</w:t>
      </w:r>
      <w:r w:rsidR="00C06000" w:rsidRPr="00A45DEB">
        <w:rPr>
          <w:bCs/>
          <w:color w:val="000000"/>
          <w:lang w:val="en-GB"/>
        </w:rPr>
        <w:t xml:space="preserve"> </w:t>
      </w:r>
      <w:r w:rsidR="006B16CD" w:rsidRPr="00A45DEB">
        <w:rPr>
          <w:bCs/>
          <w:color w:val="000000"/>
          <w:lang w:val="en-GB"/>
        </w:rPr>
        <w:t>using a cut-off other than 7.0 mmol/L</w:t>
      </w:r>
      <w:r w:rsidR="003A6D87" w:rsidRPr="00A45DEB">
        <w:rPr>
          <w:bCs/>
          <w:color w:val="000000"/>
          <w:lang w:val="en-GB"/>
        </w:rPr>
        <w:t xml:space="preserve">, </w:t>
      </w:r>
      <w:r w:rsidR="009D07D3" w:rsidRPr="00A45DEB">
        <w:rPr>
          <w:bCs/>
          <w:color w:val="000000"/>
          <w:lang w:val="en-GB"/>
        </w:rPr>
        <w:t xml:space="preserve">to </w:t>
      </w:r>
      <w:r w:rsidR="009F59B2" w:rsidRPr="00A45DEB">
        <w:rPr>
          <w:bCs/>
          <w:color w:val="000000"/>
          <w:lang w:val="en-GB"/>
        </w:rPr>
        <w:t xml:space="preserve">prevalence based on </w:t>
      </w:r>
      <w:r w:rsidR="003A6D87" w:rsidRPr="00A45DEB">
        <w:rPr>
          <w:bCs/>
          <w:color w:val="000000"/>
          <w:lang w:val="en-GB"/>
        </w:rPr>
        <w:t xml:space="preserve">the </w:t>
      </w:r>
      <w:r w:rsidR="006B16CD" w:rsidRPr="00A45DEB">
        <w:rPr>
          <w:bCs/>
          <w:color w:val="000000"/>
          <w:lang w:val="en-GB"/>
        </w:rPr>
        <w:t xml:space="preserve">above </w:t>
      </w:r>
      <w:r w:rsidR="003A6D87" w:rsidRPr="00A45DEB">
        <w:rPr>
          <w:bCs/>
          <w:color w:val="000000"/>
          <w:lang w:val="en-GB"/>
        </w:rPr>
        <w:t xml:space="preserve">primary </w:t>
      </w:r>
      <w:r w:rsidR="00D74467" w:rsidRPr="00A45DEB">
        <w:rPr>
          <w:bCs/>
          <w:color w:val="000000"/>
          <w:lang w:val="en-GB"/>
        </w:rPr>
        <w:t>definition</w:t>
      </w:r>
      <w:r w:rsidR="009F59B2" w:rsidRPr="00A45DEB">
        <w:rPr>
          <w:bCs/>
          <w:color w:val="000000"/>
          <w:lang w:val="en-GB"/>
        </w:rPr>
        <w:t xml:space="preserve">. </w:t>
      </w:r>
      <w:r w:rsidR="00E83EEF" w:rsidRPr="00A45DEB">
        <w:rPr>
          <w:bCs/>
          <w:color w:val="000000"/>
          <w:lang w:val="en-GB"/>
        </w:rPr>
        <w:t>Finally, w</w:t>
      </w:r>
      <w:r w:rsidR="009F59B2" w:rsidRPr="00A45DEB">
        <w:rPr>
          <w:bCs/>
          <w:color w:val="000000"/>
          <w:lang w:val="en-GB"/>
        </w:rPr>
        <w:t xml:space="preserve">e </w:t>
      </w:r>
      <w:r w:rsidR="00252B80" w:rsidRPr="00A45DEB">
        <w:rPr>
          <w:bCs/>
          <w:color w:val="000000"/>
          <w:lang w:val="en-GB"/>
        </w:rPr>
        <w:t>applied</w:t>
      </w:r>
      <w:r w:rsidRPr="00A45DEB">
        <w:rPr>
          <w:bCs/>
          <w:color w:val="000000"/>
          <w:lang w:val="en-GB"/>
        </w:rPr>
        <w:t xml:space="preserve"> a statistical model to </w:t>
      </w:r>
      <w:r w:rsidR="00E83EEF" w:rsidRPr="00A45DEB">
        <w:rPr>
          <w:bCs/>
          <w:color w:val="000000"/>
          <w:lang w:val="en-GB"/>
        </w:rPr>
        <w:t>the pooled</w:t>
      </w:r>
      <w:r w:rsidR="00252B80" w:rsidRPr="00A45DEB">
        <w:rPr>
          <w:bCs/>
          <w:color w:val="000000"/>
          <w:lang w:val="en-GB"/>
        </w:rPr>
        <w:t xml:space="preserve"> data</w:t>
      </w:r>
      <w:r w:rsidR="009F59B2" w:rsidRPr="00A45DEB">
        <w:rPr>
          <w:bCs/>
          <w:color w:val="000000"/>
          <w:lang w:val="en-GB"/>
        </w:rPr>
        <w:t xml:space="preserve"> to </w:t>
      </w:r>
      <w:r w:rsidRPr="00A45DEB">
        <w:rPr>
          <w:bCs/>
          <w:color w:val="000000"/>
          <w:lang w:val="en-GB"/>
        </w:rPr>
        <w:t>estimate trends for all countries and years.</w:t>
      </w:r>
    </w:p>
    <w:p w:rsidR="007E2ADB" w:rsidRPr="00A45DEB" w:rsidRDefault="007E2ADB" w:rsidP="00AD7B24">
      <w:pPr>
        <w:spacing w:line="480" w:lineRule="auto"/>
        <w:jc w:val="both"/>
        <w:rPr>
          <w:bCs/>
          <w:color w:val="000000"/>
          <w:lang w:val="en-GB"/>
        </w:rPr>
      </w:pPr>
    </w:p>
    <w:p w:rsidR="0099323D" w:rsidRPr="00A45DEB" w:rsidRDefault="0099323D" w:rsidP="00AD7B24">
      <w:pPr>
        <w:spacing w:line="480" w:lineRule="auto"/>
        <w:jc w:val="both"/>
        <w:rPr>
          <w:bCs/>
          <w:i/>
          <w:color w:val="000000"/>
          <w:lang w:val="en-GB"/>
        </w:rPr>
      </w:pPr>
      <w:r w:rsidRPr="00A45DEB">
        <w:rPr>
          <w:bCs/>
          <w:i/>
          <w:color w:val="000000"/>
          <w:lang w:val="en-GB"/>
        </w:rPr>
        <w:t>Data sources</w:t>
      </w:r>
    </w:p>
    <w:p w:rsidR="009E7BB1" w:rsidRPr="00A45DEB" w:rsidRDefault="00AB0A54" w:rsidP="00AD7B24">
      <w:pPr>
        <w:spacing w:line="480" w:lineRule="auto"/>
        <w:jc w:val="both"/>
        <w:rPr>
          <w:bCs/>
          <w:color w:val="000000"/>
          <w:lang w:val="en-GB"/>
        </w:rPr>
      </w:pPr>
      <w:r w:rsidRPr="00A45DEB">
        <w:rPr>
          <w:bCs/>
          <w:color w:val="000000"/>
          <w:lang w:val="en-GB"/>
        </w:rPr>
        <w:t>We included data sources that were representative of a national, sub</w:t>
      </w:r>
      <w:r w:rsidR="002F1C00">
        <w:rPr>
          <w:bCs/>
          <w:color w:val="000000"/>
          <w:lang w:val="en-GB"/>
        </w:rPr>
        <w:t>-</w:t>
      </w:r>
      <w:r w:rsidRPr="00A45DEB">
        <w:rPr>
          <w:bCs/>
          <w:color w:val="000000"/>
          <w:lang w:val="en-GB"/>
        </w:rPr>
        <w:t xml:space="preserve">national, or community population and had measured </w:t>
      </w:r>
      <w:r w:rsidR="009A2DAB" w:rsidRPr="00A45DEB">
        <w:rPr>
          <w:bCs/>
          <w:color w:val="000000"/>
          <w:lang w:val="en-GB"/>
        </w:rPr>
        <w:t xml:space="preserve">at least one of the following diabetes biomarkers: </w:t>
      </w:r>
      <w:r w:rsidRPr="00A45DEB">
        <w:rPr>
          <w:bCs/>
          <w:color w:val="000000"/>
          <w:lang w:val="en-GB"/>
        </w:rPr>
        <w:t xml:space="preserve">FPG, 2hOGTT </w:t>
      </w:r>
      <w:r w:rsidR="00CA1DB6" w:rsidRPr="00A45DEB">
        <w:rPr>
          <w:bCs/>
          <w:color w:val="000000"/>
          <w:lang w:val="en-GB"/>
        </w:rPr>
        <w:t>and</w:t>
      </w:r>
      <w:r w:rsidRPr="00A45DEB">
        <w:rPr>
          <w:bCs/>
          <w:color w:val="000000"/>
          <w:lang w:val="en-GB"/>
        </w:rPr>
        <w:t xml:space="preserve"> HbA1c. </w:t>
      </w:r>
      <w:r w:rsidR="009A2DAB" w:rsidRPr="00A45DEB">
        <w:rPr>
          <w:bCs/>
          <w:color w:val="000000"/>
          <w:lang w:val="en-GB"/>
        </w:rPr>
        <w:t>We did not use data</w:t>
      </w:r>
      <w:r w:rsidR="00F57BBA" w:rsidRPr="00A45DEB">
        <w:rPr>
          <w:bCs/>
          <w:color w:val="000000"/>
          <w:lang w:val="en-GB"/>
        </w:rPr>
        <w:t xml:space="preserve"> </w:t>
      </w:r>
      <w:r w:rsidR="00CF6E7A">
        <w:rPr>
          <w:bCs/>
          <w:color w:val="000000"/>
          <w:lang w:val="en-GB"/>
        </w:rPr>
        <w:t>from sources that did not measure biomarkers and</w:t>
      </w:r>
      <w:r w:rsidR="009A2DAB" w:rsidRPr="00A45DEB">
        <w:rPr>
          <w:bCs/>
          <w:color w:val="000000"/>
          <w:lang w:val="en-GB"/>
        </w:rPr>
        <w:t xml:space="preserve"> relied entirely on </w:t>
      </w:r>
      <w:r w:rsidR="009E7BB1" w:rsidRPr="00A45DEB">
        <w:rPr>
          <w:bCs/>
          <w:color w:val="000000"/>
          <w:lang w:val="en-GB"/>
        </w:rPr>
        <w:t>self-reported history of diagnosis</w:t>
      </w:r>
      <w:r w:rsidR="00C62FD8">
        <w:rPr>
          <w:bCs/>
          <w:color w:val="000000"/>
          <w:lang w:val="en-GB"/>
        </w:rPr>
        <w:t xml:space="preserve"> </w:t>
      </w:r>
      <w:r w:rsidR="009E7BB1" w:rsidRPr="00A45DEB">
        <w:rPr>
          <w:bCs/>
          <w:color w:val="000000"/>
          <w:lang w:val="en-GB"/>
        </w:rPr>
        <w:t>because this approach would miss undiagnosed diabetes, whic</w:t>
      </w:r>
      <w:r w:rsidR="00C07662" w:rsidRPr="00A45DEB">
        <w:rPr>
          <w:bCs/>
          <w:color w:val="000000"/>
          <w:lang w:val="en-GB"/>
        </w:rPr>
        <w:t>h form</w:t>
      </w:r>
      <w:r w:rsidR="00821062" w:rsidRPr="00A45DEB">
        <w:rPr>
          <w:rFonts w:eastAsia="SimSun"/>
          <w:bCs/>
          <w:color w:val="000000"/>
          <w:lang w:val="en-GB" w:eastAsia="zh-CN"/>
        </w:rPr>
        <w:t>s</w:t>
      </w:r>
      <w:r w:rsidR="009E7BB1" w:rsidRPr="00A45DEB">
        <w:rPr>
          <w:bCs/>
          <w:color w:val="000000"/>
          <w:lang w:val="en-GB"/>
        </w:rPr>
        <w:t xml:space="preserve"> a substantial share of all people with diabetes, especially where healthcare </w:t>
      </w:r>
      <w:r w:rsidR="006B16CD" w:rsidRPr="00A45DEB">
        <w:rPr>
          <w:bCs/>
          <w:color w:val="000000"/>
          <w:lang w:val="en-GB"/>
        </w:rPr>
        <w:t xml:space="preserve">access </w:t>
      </w:r>
      <w:r w:rsidR="009E7BB1" w:rsidRPr="00A45DEB">
        <w:rPr>
          <w:bCs/>
          <w:color w:val="000000"/>
          <w:lang w:val="en-GB"/>
        </w:rPr>
        <w:t>is limited.</w:t>
      </w:r>
      <w:hyperlink w:anchor="_ENREF_9" w:tooltip="Beagley, 2014 #9" w:history="1">
        <w:r w:rsidR="008537CA" w:rsidRPr="00A45DEB">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9-11</w:t>
        </w:r>
        <w:r w:rsidR="008537CA" w:rsidRPr="00A45DEB">
          <w:rPr>
            <w:bCs/>
            <w:color w:val="000000"/>
            <w:lang w:val="en-GB"/>
          </w:rPr>
          <w:fldChar w:fldCharType="end"/>
        </w:r>
      </w:hyperlink>
      <w:r w:rsidR="00C07662" w:rsidRPr="00A45DEB">
        <w:rPr>
          <w:bCs/>
          <w:color w:val="000000"/>
          <w:lang w:val="en-GB"/>
        </w:rPr>
        <w:t xml:space="preserve"> Our methods for identifying and accessing data sources </w:t>
      </w:r>
      <w:r w:rsidR="0047186A" w:rsidRPr="00A45DEB">
        <w:rPr>
          <w:bCs/>
          <w:color w:val="000000"/>
          <w:lang w:val="en-GB"/>
        </w:rPr>
        <w:t xml:space="preserve">are </w:t>
      </w:r>
      <w:r w:rsidR="00C07662" w:rsidRPr="00A45DEB">
        <w:rPr>
          <w:bCs/>
          <w:color w:val="000000"/>
          <w:lang w:val="en-GB"/>
        </w:rPr>
        <w:t xml:space="preserve">described in </w:t>
      </w:r>
      <w:r w:rsidR="00EE448F" w:rsidRPr="00A45DEB">
        <w:rPr>
          <w:bCs/>
          <w:color w:val="000000"/>
          <w:lang w:val="en-GB"/>
        </w:rPr>
        <w:t xml:space="preserve">the </w:t>
      </w:r>
      <w:r w:rsidR="00C07662" w:rsidRPr="00A45DEB">
        <w:rPr>
          <w:bCs/>
          <w:color w:val="000000"/>
          <w:lang w:val="en-GB"/>
        </w:rPr>
        <w:t>Appendix.</w:t>
      </w:r>
    </w:p>
    <w:p w:rsidR="00D249A3" w:rsidRDefault="00D249A3" w:rsidP="00AD7B24">
      <w:pPr>
        <w:spacing w:line="480" w:lineRule="auto"/>
        <w:jc w:val="both"/>
        <w:rPr>
          <w:bCs/>
          <w:color w:val="000000"/>
          <w:lang w:val="en-GB"/>
        </w:rPr>
      </w:pPr>
    </w:p>
    <w:p w:rsidR="00FC4F38" w:rsidRDefault="00FC4F38" w:rsidP="00887167">
      <w:pPr>
        <w:spacing w:line="480" w:lineRule="auto"/>
        <w:jc w:val="both"/>
        <w:rPr>
          <w:bCs/>
          <w:color w:val="000000"/>
          <w:lang w:val="en-GB"/>
        </w:rPr>
      </w:pPr>
      <w:r w:rsidRPr="00FC4F38">
        <w:rPr>
          <w:bCs/>
          <w:color w:val="000000"/>
          <w:lang w:val="en-GB"/>
        </w:rPr>
        <w:t>Hi</w:t>
      </w:r>
      <w:r>
        <w:rPr>
          <w:bCs/>
          <w:color w:val="000000"/>
          <w:lang w:val="en-GB"/>
        </w:rPr>
        <w:t>story of diabetes diagnosis was established with survey-specifi</w:t>
      </w:r>
      <w:r w:rsidRPr="00FC4F38">
        <w:rPr>
          <w:bCs/>
          <w:color w:val="000000"/>
          <w:lang w:val="en-GB"/>
        </w:rPr>
        <w:t>c questions, such as “have</w:t>
      </w:r>
      <w:r>
        <w:rPr>
          <w:bCs/>
          <w:color w:val="000000"/>
          <w:lang w:val="en-GB"/>
        </w:rPr>
        <w:t xml:space="preserve"> </w:t>
      </w:r>
      <w:r w:rsidRPr="00FC4F38">
        <w:rPr>
          <w:bCs/>
          <w:color w:val="000000"/>
          <w:lang w:val="en-GB"/>
        </w:rPr>
        <w:t>you ever been told by a doct</w:t>
      </w:r>
      <w:r>
        <w:rPr>
          <w:bCs/>
          <w:color w:val="000000"/>
          <w:lang w:val="en-GB"/>
        </w:rPr>
        <w:t xml:space="preserve">or or other health professional </w:t>
      </w:r>
      <w:r w:rsidRPr="00FC4F38">
        <w:rPr>
          <w:bCs/>
          <w:color w:val="000000"/>
          <w:lang w:val="en-GB"/>
        </w:rPr>
        <w:t>that you have diabetes?” or the combination of “do you</w:t>
      </w:r>
      <w:r>
        <w:rPr>
          <w:bCs/>
          <w:color w:val="000000"/>
          <w:lang w:val="en-GB"/>
        </w:rPr>
        <w:t xml:space="preserve"> </w:t>
      </w:r>
      <w:r w:rsidRPr="00FC4F38">
        <w:rPr>
          <w:bCs/>
          <w:color w:val="000000"/>
          <w:lang w:val="en-GB"/>
        </w:rPr>
        <w:t>now have, or have you ever had diabetes?” and “were you</w:t>
      </w:r>
      <w:r>
        <w:rPr>
          <w:bCs/>
          <w:color w:val="000000"/>
          <w:lang w:val="en-GB"/>
        </w:rPr>
        <w:t xml:space="preserve"> </w:t>
      </w:r>
      <w:r w:rsidRPr="00FC4F38">
        <w:rPr>
          <w:bCs/>
          <w:color w:val="000000"/>
          <w:lang w:val="en-GB"/>
        </w:rPr>
        <w:t>told by a doctor that you had diabetes?”.</w:t>
      </w:r>
      <w:r>
        <w:rPr>
          <w:bCs/>
          <w:color w:val="000000"/>
          <w:lang w:val="en-GB"/>
        </w:rPr>
        <w:t xml:space="preserve"> Similarly</w:t>
      </w:r>
      <w:r w:rsidR="00AF1004">
        <w:rPr>
          <w:bCs/>
          <w:color w:val="000000"/>
          <w:lang w:val="en-GB"/>
        </w:rPr>
        <w:t xml:space="preserve">, </w:t>
      </w:r>
      <w:r w:rsidR="00CF6E7A">
        <w:rPr>
          <w:bCs/>
          <w:color w:val="000000"/>
          <w:lang w:val="en-GB"/>
        </w:rPr>
        <w:t xml:space="preserve">the </w:t>
      </w:r>
      <w:r w:rsidR="00AF1004">
        <w:rPr>
          <w:bCs/>
          <w:color w:val="000000"/>
          <w:lang w:val="en-GB"/>
        </w:rPr>
        <w:t>use of</w:t>
      </w:r>
      <w:r w:rsidR="00613330">
        <w:rPr>
          <w:bCs/>
          <w:color w:val="000000"/>
          <w:lang w:val="en-GB"/>
        </w:rPr>
        <w:t xml:space="preserve"> diabetes medication was </w:t>
      </w:r>
      <w:r w:rsidR="00387B59">
        <w:rPr>
          <w:bCs/>
          <w:color w:val="000000"/>
          <w:lang w:val="en-GB"/>
        </w:rPr>
        <w:t>established with</w:t>
      </w:r>
      <w:r w:rsidR="00613330">
        <w:rPr>
          <w:bCs/>
          <w:color w:val="000000"/>
          <w:lang w:val="en-GB"/>
        </w:rPr>
        <w:t xml:space="preserve"> survey-specifi</w:t>
      </w:r>
      <w:r w:rsidR="00613330" w:rsidRPr="00FC4F38">
        <w:rPr>
          <w:bCs/>
          <w:color w:val="000000"/>
          <w:lang w:val="en-GB"/>
        </w:rPr>
        <w:t>c questions</w:t>
      </w:r>
      <w:r w:rsidR="00613330">
        <w:rPr>
          <w:bCs/>
          <w:color w:val="000000"/>
          <w:lang w:val="en-GB"/>
        </w:rPr>
        <w:t>, such as</w:t>
      </w:r>
      <w:r w:rsidR="001415F8" w:rsidRPr="001415F8">
        <w:t xml:space="preserve"> </w:t>
      </w:r>
      <w:r w:rsidR="001415F8">
        <w:rPr>
          <w:bCs/>
          <w:color w:val="000000"/>
          <w:lang w:val="en-GB"/>
        </w:rPr>
        <w:t>“</w:t>
      </w:r>
      <w:r w:rsidR="001415F8" w:rsidRPr="006C6B10">
        <w:rPr>
          <w:bCs/>
          <w:color w:val="000000"/>
          <w:lang w:val="en-GB"/>
        </w:rPr>
        <w:t xml:space="preserve">Are you currently taking medication for </w:t>
      </w:r>
      <w:r w:rsidR="00750A6C">
        <w:rPr>
          <w:bCs/>
          <w:color w:val="000000"/>
          <w:lang w:val="en-GB"/>
        </w:rPr>
        <w:t>d</w:t>
      </w:r>
      <w:r w:rsidR="001415F8" w:rsidRPr="006C6B10">
        <w:rPr>
          <w:bCs/>
          <w:color w:val="000000"/>
          <w:lang w:val="en-GB"/>
        </w:rPr>
        <w:t>iabetes</w:t>
      </w:r>
      <w:r w:rsidR="001415F8">
        <w:rPr>
          <w:bCs/>
          <w:color w:val="000000"/>
          <w:lang w:val="en-GB"/>
        </w:rPr>
        <w:t xml:space="preserve"> </w:t>
      </w:r>
      <w:r w:rsidR="001415F8" w:rsidRPr="006C6B10">
        <w:rPr>
          <w:bCs/>
          <w:color w:val="000000"/>
          <w:lang w:val="en-GB"/>
        </w:rPr>
        <w:t>or high blood sugar?</w:t>
      </w:r>
      <w:r w:rsidR="001415F8">
        <w:rPr>
          <w:bCs/>
          <w:color w:val="000000"/>
          <w:lang w:val="en-GB"/>
        </w:rPr>
        <w:t>”</w:t>
      </w:r>
      <w:r w:rsidR="009D4D2B">
        <w:rPr>
          <w:bCs/>
          <w:color w:val="000000"/>
          <w:lang w:val="en-GB"/>
        </w:rPr>
        <w:t xml:space="preserve"> or the combination of </w:t>
      </w:r>
      <w:r w:rsidR="009D4D2B">
        <w:t>“</w:t>
      </w:r>
      <w:r w:rsidR="009D4D2B" w:rsidRPr="009B16E2">
        <w:rPr>
          <w:bCs/>
          <w:color w:val="000000"/>
          <w:lang w:val="en-GB"/>
        </w:rPr>
        <w:t>Do you currently inject insulin for diabetes?</w:t>
      </w:r>
      <w:r w:rsidR="009D4D2B">
        <w:rPr>
          <w:bCs/>
          <w:color w:val="000000"/>
          <w:lang w:val="en-GB"/>
        </w:rPr>
        <w:t>” and “</w:t>
      </w:r>
      <w:r w:rsidR="009D4D2B" w:rsidRPr="009B16E2">
        <w:rPr>
          <w:bCs/>
          <w:color w:val="000000"/>
          <w:lang w:val="en-GB"/>
        </w:rPr>
        <w:t>Are you currently taking any medicines, tablets or pills for diabetes</w:t>
      </w:r>
      <w:r w:rsidR="009D4D2B">
        <w:rPr>
          <w:bCs/>
          <w:color w:val="000000"/>
          <w:lang w:val="en-GB"/>
        </w:rPr>
        <w:t>”.</w:t>
      </w:r>
      <w:r w:rsidR="00613330">
        <w:rPr>
          <w:bCs/>
          <w:color w:val="000000"/>
          <w:lang w:val="en-GB"/>
        </w:rPr>
        <w:t xml:space="preserve"> Some surveys had </w:t>
      </w:r>
      <w:r w:rsidR="00DD4B19">
        <w:rPr>
          <w:bCs/>
          <w:color w:val="000000"/>
          <w:lang w:val="en-GB"/>
        </w:rPr>
        <w:t xml:space="preserve">also </w:t>
      </w:r>
      <w:r w:rsidR="00387B59">
        <w:rPr>
          <w:bCs/>
          <w:color w:val="000000"/>
          <w:lang w:val="en-GB"/>
        </w:rPr>
        <w:t>verified medications with use of visual inspection</w:t>
      </w:r>
      <w:r w:rsidR="00DD4B19">
        <w:rPr>
          <w:bCs/>
          <w:color w:val="000000"/>
          <w:lang w:val="en-GB"/>
        </w:rPr>
        <w:t xml:space="preserve"> and/or medical records, or used this approach for establishing the use of diabetes medicines</w:t>
      </w:r>
      <w:r w:rsidR="00387B59">
        <w:rPr>
          <w:bCs/>
          <w:color w:val="000000"/>
          <w:lang w:val="en-GB"/>
        </w:rPr>
        <w:t>.</w:t>
      </w:r>
    </w:p>
    <w:p w:rsidR="00FC4F38" w:rsidRPr="00A45DEB" w:rsidRDefault="00FC4F38" w:rsidP="00AD7B24">
      <w:pPr>
        <w:spacing w:line="480" w:lineRule="auto"/>
        <w:jc w:val="both"/>
        <w:rPr>
          <w:bCs/>
          <w:color w:val="000000"/>
          <w:lang w:val="en-GB"/>
        </w:rPr>
      </w:pPr>
    </w:p>
    <w:p w:rsidR="009F59B2" w:rsidRPr="00A45DEB" w:rsidRDefault="009F59B2" w:rsidP="00AD7B24">
      <w:pPr>
        <w:spacing w:line="480" w:lineRule="auto"/>
        <w:jc w:val="both"/>
        <w:rPr>
          <w:bCs/>
          <w:i/>
          <w:color w:val="000000"/>
          <w:lang w:val="en-GB"/>
        </w:rPr>
      </w:pPr>
      <w:r w:rsidRPr="00793654">
        <w:rPr>
          <w:bCs/>
          <w:i/>
          <w:color w:val="000000"/>
          <w:lang w:val="en-GB"/>
        </w:rPr>
        <w:t>Conversion to a co</w:t>
      </w:r>
      <w:r w:rsidR="006B16CD" w:rsidRPr="00793654">
        <w:rPr>
          <w:bCs/>
          <w:i/>
          <w:color w:val="000000"/>
          <w:lang w:val="en-GB"/>
        </w:rPr>
        <w:t>nsistent definition of diabetes</w:t>
      </w:r>
    </w:p>
    <w:p w:rsidR="00C8610B" w:rsidRDefault="00A13AA3" w:rsidP="00C8610B">
      <w:pPr>
        <w:spacing w:line="480" w:lineRule="auto"/>
        <w:jc w:val="both"/>
        <w:rPr>
          <w:bCs/>
          <w:color w:val="000000"/>
          <w:lang w:val="en-GB"/>
        </w:rPr>
      </w:pPr>
      <w:r>
        <w:rPr>
          <w:bCs/>
          <w:color w:val="000000"/>
          <w:lang w:val="en-GB"/>
        </w:rPr>
        <w:t>9</w:t>
      </w:r>
      <w:r w:rsidR="00997619" w:rsidRPr="00A45DEB">
        <w:rPr>
          <w:bCs/>
          <w:color w:val="000000"/>
          <w:lang w:val="en-GB"/>
        </w:rPr>
        <w:t xml:space="preserve">% of our data were from sources that had </w:t>
      </w:r>
      <w:r w:rsidR="00CA1DB6" w:rsidRPr="00A45DEB">
        <w:rPr>
          <w:bCs/>
          <w:color w:val="000000"/>
          <w:lang w:val="en-GB"/>
        </w:rPr>
        <w:t xml:space="preserve">reported the prevalence of diabetes based on </w:t>
      </w:r>
      <w:r w:rsidR="00997619" w:rsidRPr="00A45DEB">
        <w:rPr>
          <w:bCs/>
          <w:color w:val="000000"/>
          <w:lang w:val="en-GB"/>
        </w:rPr>
        <w:t>2hOGT</w:t>
      </w:r>
      <w:r w:rsidR="00543BAE" w:rsidRPr="00A45DEB">
        <w:rPr>
          <w:bCs/>
          <w:color w:val="000000"/>
          <w:lang w:val="en-GB"/>
        </w:rPr>
        <w:t xml:space="preserve">T or HbA1c but not FPG. </w:t>
      </w:r>
      <w:r w:rsidR="00AF7F36" w:rsidRPr="00A45DEB">
        <w:rPr>
          <w:bCs/>
          <w:color w:val="000000"/>
          <w:lang w:val="en-GB"/>
        </w:rPr>
        <w:t xml:space="preserve">Another </w:t>
      </w:r>
      <w:r>
        <w:rPr>
          <w:bCs/>
          <w:color w:val="000000"/>
          <w:lang w:val="en-GB"/>
        </w:rPr>
        <w:t>29</w:t>
      </w:r>
      <w:r w:rsidR="00AF7F36" w:rsidRPr="00A45DEB">
        <w:rPr>
          <w:bCs/>
          <w:color w:val="000000"/>
          <w:lang w:val="en-GB"/>
        </w:rPr>
        <w:t>% of data</w:t>
      </w:r>
      <w:r w:rsidR="00F57BBA" w:rsidRPr="00A45DEB">
        <w:rPr>
          <w:bCs/>
          <w:color w:val="000000"/>
          <w:lang w:val="en-GB"/>
        </w:rPr>
        <w:t xml:space="preserve"> were</w:t>
      </w:r>
      <w:r w:rsidR="00AF7F36" w:rsidRPr="00A45DEB">
        <w:rPr>
          <w:bCs/>
          <w:color w:val="000000"/>
          <w:lang w:val="en-GB"/>
        </w:rPr>
        <w:t xml:space="preserve"> from a previous global pooling or extracted from published reports</w:t>
      </w:r>
      <w:r w:rsidR="00793654">
        <w:rPr>
          <w:bCs/>
          <w:color w:val="000000"/>
          <w:lang w:val="en-GB"/>
        </w:rPr>
        <w:t xml:space="preserve"> and papers</w:t>
      </w:r>
      <w:r w:rsidR="00AF7F36" w:rsidRPr="00A45DEB">
        <w:rPr>
          <w:bCs/>
          <w:color w:val="000000"/>
          <w:lang w:val="en-GB"/>
        </w:rPr>
        <w:t xml:space="preserve">, </w:t>
      </w:r>
      <w:r w:rsidR="00F57BBA" w:rsidRPr="00A45DEB">
        <w:rPr>
          <w:bCs/>
          <w:color w:val="000000"/>
          <w:lang w:val="en-GB"/>
        </w:rPr>
        <w:t xml:space="preserve">and </w:t>
      </w:r>
      <w:r w:rsidR="00CA1DB6" w:rsidRPr="00A45DEB">
        <w:rPr>
          <w:bCs/>
          <w:color w:val="000000"/>
          <w:lang w:val="en-GB"/>
        </w:rPr>
        <w:t>had used</w:t>
      </w:r>
      <w:r w:rsidR="00AF7F36" w:rsidRPr="00A45DEB">
        <w:rPr>
          <w:bCs/>
          <w:color w:val="000000"/>
          <w:lang w:val="en-GB"/>
        </w:rPr>
        <w:t xml:space="preserve"> FPG but reported only mean FPG or an FPG-based diabetes prevalence </w:t>
      </w:r>
      <w:r w:rsidR="00163022" w:rsidRPr="00A45DEB">
        <w:rPr>
          <w:bCs/>
          <w:color w:val="000000"/>
          <w:lang w:val="en-GB"/>
        </w:rPr>
        <w:t>using a cut-off other than 7.0 mmol/L</w:t>
      </w:r>
      <w:r w:rsidR="00AF7F36" w:rsidRPr="00A45DEB">
        <w:rPr>
          <w:bCs/>
          <w:color w:val="000000"/>
          <w:lang w:val="en-GB"/>
        </w:rPr>
        <w:t>, e.g. diabetes defined as</w:t>
      </w:r>
      <w:r w:rsidR="00F83405" w:rsidRPr="00A45DEB">
        <w:rPr>
          <w:bCs/>
          <w:color w:val="000000"/>
          <w:lang w:val="en-GB"/>
        </w:rPr>
        <w:t xml:space="preserve"> FPG </w:t>
      </w:r>
      <w:r w:rsidR="00F83405" w:rsidRPr="00A45DEB">
        <w:rPr>
          <w:lang w:val="en-GB"/>
        </w:rPr>
        <w:t>≥</w:t>
      </w:r>
      <w:r w:rsidR="00F83405" w:rsidRPr="00A45DEB">
        <w:rPr>
          <w:bCs/>
          <w:color w:val="000000"/>
          <w:lang w:val="en-GB"/>
        </w:rPr>
        <w:t>7.</w:t>
      </w:r>
      <w:r w:rsidR="007B68EB" w:rsidRPr="00A45DEB">
        <w:rPr>
          <w:bCs/>
          <w:color w:val="000000"/>
          <w:lang w:val="en-GB"/>
        </w:rPr>
        <w:t>8</w:t>
      </w:r>
      <w:r w:rsidR="00F83405" w:rsidRPr="00A45DEB">
        <w:rPr>
          <w:bCs/>
          <w:color w:val="000000"/>
          <w:lang w:val="en-GB"/>
        </w:rPr>
        <w:t xml:space="preserve"> mmol/L</w:t>
      </w:r>
      <w:r w:rsidR="00AF7F36" w:rsidRPr="00A45DEB">
        <w:rPr>
          <w:bCs/>
          <w:color w:val="000000"/>
          <w:lang w:val="en-GB"/>
        </w:rPr>
        <w:t xml:space="preserve">. </w:t>
      </w:r>
      <w:r w:rsidR="00543BAE" w:rsidRPr="00A45DEB">
        <w:rPr>
          <w:bCs/>
          <w:color w:val="000000"/>
          <w:lang w:val="en-GB"/>
        </w:rPr>
        <w:t xml:space="preserve">To </w:t>
      </w:r>
      <w:r w:rsidR="007210E9" w:rsidRPr="00A45DEB">
        <w:rPr>
          <w:bCs/>
          <w:color w:val="000000"/>
          <w:lang w:val="en-GB"/>
        </w:rPr>
        <w:t>correct for</w:t>
      </w:r>
      <w:r w:rsidR="0006346B" w:rsidRPr="00A45DEB">
        <w:rPr>
          <w:bCs/>
          <w:color w:val="000000"/>
          <w:lang w:val="en-GB"/>
        </w:rPr>
        <w:t xml:space="preserve"> incomparability</w:t>
      </w:r>
      <w:r w:rsidR="00F57BBA" w:rsidRPr="00A45DEB">
        <w:rPr>
          <w:bCs/>
          <w:color w:val="000000"/>
          <w:lang w:val="en-GB"/>
        </w:rPr>
        <w:t xml:space="preserve"> in definition of diabetes</w:t>
      </w:r>
      <w:r w:rsidR="00543BAE" w:rsidRPr="00A45DEB">
        <w:rPr>
          <w:bCs/>
          <w:color w:val="000000"/>
          <w:lang w:val="en-GB"/>
        </w:rPr>
        <w:t>, we used regressions that convert</w:t>
      </w:r>
      <w:r w:rsidR="00AF7F36" w:rsidRPr="00A45DEB">
        <w:rPr>
          <w:bCs/>
          <w:color w:val="000000"/>
          <w:lang w:val="en-GB"/>
        </w:rPr>
        <w:t>ed</w:t>
      </w:r>
      <w:r w:rsidR="00543BAE" w:rsidRPr="00A45DEB">
        <w:rPr>
          <w:bCs/>
          <w:color w:val="000000"/>
          <w:lang w:val="en-GB"/>
        </w:rPr>
        <w:t xml:space="preserve"> prevalence from these</w:t>
      </w:r>
      <w:r w:rsidR="00CA5AA5" w:rsidRPr="00A45DEB">
        <w:rPr>
          <w:bCs/>
          <w:color w:val="000000"/>
          <w:lang w:val="en-GB"/>
        </w:rPr>
        <w:t xml:space="preserve"> sources to our primary outcome</w:t>
      </w:r>
      <w:r w:rsidR="006555DE">
        <w:rPr>
          <w:bCs/>
          <w:color w:val="000000"/>
          <w:lang w:val="en-GB"/>
        </w:rPr>
        <w:t xml:space="preserve">. </w:t>
      </w:r>
      <w:r w:rsidR="00FC4F38" w:rsidRPr="00FC4F38">
        <w:rPr>
          <w:rFonts w:hint="eastAsia"/>
          <w:bCs/>
          <w:color w:val="000000"/>
          <w:lang w:val="en-GB"/>
        </w:rPr>
        <w:t>The dependent variable in each of these regressions</w:t>
      </w:r>
      <w:r w:rsidR="006555DE">
        <w:rPr>
          <w:bCs/>
          <w:color w:val="000000"/>
          <w:lang w:val="en-GB"/>
        </w:rPr>
        <w:t>, which</w:t>
      </w:r>
      <w:r w:rsidR="00CA5AA5" w:rsidRPr="00A45DEB">
        <w:rPr>
          <w:bCs/>
          <w:color w:val="000000"/>
          <w:lang w:val="en-GB"/>
        </w:rPr>
        <w:t xml:space="preserve"> a</w:t>
      </w:r>
      <w:r w:rsidR="006555DE">
        <w:rPr>
          <w:bCs/>
          <w:color w:val="000000"/>
          <w:lang w:val="en-GB"/>
        </w:rPr>
        <w:t>re</w:t>
      </w:r>
      <w:r w:rsidR="00CA5AA5" w:rsidRPr="00A45DEB">
        <w:rPr>
          <w:bCs/>
          <w:color w:val="000000"/>
          <w:lang w:val="en-GB"/>
        </w:rPr>
        <w:t xml:space="preserve"> described in detail elsewhere</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9E643F" w:rsidRPr="00A45DEB">
        <w:rPr>
          <w:bCs/>
          <w:color w:val="000000"/>
          <w:lang w:val="en-GB"/>
        </w:rPr>
        <w:t xml:space="preserve"> and </w:t>
      </w:r>
      <w:r w:rsidR="006555DE">
        <w:rPr>
          <w:bCs/>
          <w:color w:val="000000"/>
          <w:lang w:val="en-GB"/>
        </w:rPr>
        <w:t xml:space="preserve">presented </w:t>
      </w:r>
      <w:r w:rsidR="009E643F" w:rsidRPr="00A45DEB">
        <w:rPr>
          <w:bCs/>
          <w:color w:val="000000"/>
          <w:lang w:val="en-GB"/>
        </w:rPr>
        <w:t>in the</w:t>
      </w:r>
      <w:r w:rsidR="00262E4E" w:rsidRPr="00A45DEB">
        <w:rPr>
          <w:bCs/>
          <w:color w:val="000000"/>
          <w:lang w:val="en-GB"/>
        </w:rPr>
        <w:t xml:space="preserve"> Appendix</w:t>
      </w:r>
      <w:r w:rsidR="00FC4F38">
        <w:rPr>
          <w:bCs/>
          <w:color w:val="000000"/>
          <w:lang w:val="en-GB"/>
        </w:rPr>
        <w:t xml:space="preserve">, </w:t>
      </w:r>
      <w:r w:rsidR="00FC4F38" w:rsidRPr="00FC4F38">
        <w:rPr>
          <w:rFonts w:hint="eastAsia"/>
          <w:bCs/>
          <w:color w:val="000000"/>
          <w:lang w:val="en-GB"/>
        </w:rPr>
        <w:t xml:space="preserve">was the primary outcome (prevalence of FPG </w:t>
      </w:r>
      <w:r w:rsidR="00FC4F38" w:rsidRPr="00D0447F">
        <w:rPr>
          <w:rFonts w:hint="eastAsia"/>
          <w:bCs/>
          <w:color w:val="000000"/>
          <w:lang w:val="en-GB"/>
        </w:rPr>
        <w:t>≥</w:t>
      </w:r>
      <w:r w:rsidR="00FC4F38" w:rsidRPr="00FC4F38">
        <w:rPr>
          <w:rFonts w:hint="eastAsia"/>
          <w:bCs/>
          <w:color w:val="000000"/>
          <w:lang w:val="en-GB"/>
        </w:rPr>
        <w:t xml:space="preserve">7.0 mmol/L or history of diabetes diagnosis or use of diabetes medication), and the main independent variable was </w:t>
      </w:r>
      <w:r w:rsidR="004466BB">
        <w:rPr>
          <w:bCs/>
          <w:color w:val="000000"/>
          <w:lang w:val="en-GB"/>
        </w:rPr>
        <w:t xml:space="preserve">a </w:t>
      </w:r>
      <w:r w:rsidR="00FC4F38">
        <w:rPr>
          <w:bCs/>
          <w:color w:val="000000"/>
          <w:lang w:val="en-GB"/>
        </w:rPr>
        <w:t xml:space="preserve">prevalence based on the definitions </w:t>
      </w:r>
      <w:r w:rsidR="00FC4F38" w:rsidRPr="00FC4F38">
        <w:rPr>
          <w:rFonts w:hint="eastAsia"/>
          <w:bCs/>
          <w:color w:val="000000"/>
          <w:lang w:val="en-GB"/>
        </w:rPr>
        <w:t>in at least o</w:t>
      </w:r>
      <w:r w:rsidR="00FC4F38" w:rsidRPr="00FC4F38">
        <w:rPr>
          <w:bCs/>
          <w:color w:val="000000"/>
          <w:lang w:val="en-GB"/>
        </w:rPr>
        <w:t>ne study which did not report the primary outcome but had some form of d</w:t>
      </w:r>
      <w:r w:rsidR="00FC4F38">
        <w:rPr>
          <w:bCs/>
          <w:color w:val="000000"/>
          <w:lang w:val="en-GB"/>
        </w:rPr>
        <w:t xml:space="preserve">ata on diabetes and glycaemia. </w:t>
      </w:r>
      <w:r w:rsidR="00FC4F38" w:rsidRPr="00FC4F38">
        <w:rPr>
          <w:bCs/>
          <w:color w:val="000000"/>
          <w:lang w:val="en-GB"/>
        </w:rPr>
        <w:t>The coefficients of these regressions were estimated from data sources with individual-level data which could be used to calculate prevalence using both definitions</w:t>
      </w:r>
      <w:r w:rsidR="00306CB1">
        <w:rPr>
          <w:bCs/>
          <w:color w:val="000000"/>
          <w:lang w:val="en-GB"/>
        </w:rPr>
        <w:t>.</w:t>
      </w:r>
      <w:r w:rsidR="00FC4F38" w:rsidRPr="00FC4F38">
        <w:rPr>
          <w:bCs/>
          <w:color w:val="000000"/>
          <w:lang w:val="en-GB"/>
        </w:rPr>
        <w:t xml:space="preserve"> </w:t>
      </w:r>
      <w:r w:rsidR="00663C65">
        <w:rPr>
          <w:bCs/>
          <w:color w:val="000000"/>
          <w:lang w:val="en-GB"/>
        </w:rPr>
        <w:t>Details of conversion</w:t>
      </w:r>
      <w:r w:rsidR="00FA1D1A">
        <w:rPr>
          <w:bCs/>
          <w:color w:val="000000"/>
          <w:lang w:val="en-GB"/>
        </w:rPr>
        <w:t xml:space="preserve"> (or “</w:t>
      </w:r>
      <w:r w:rsidR="00AC4AED">
        <w:rPr>
          <w:bCs/>
          <w:color w:val="000000"/>
          <w:lang w:val="en-GB"/>
        </w:rPr>
        <w:t>c</w:t>
      </w:r>
      <w:r w:rsidR="00FA1D1A">
        <w:rPr>
          <w:bCs/>
          <w:color w:val="000000"/>
          <w:lang w:val="en-GB"/>
        </w:rPr>
        <w:t>r</w:t>
      </w:r>
      <w:r w:rsidR="00AC4AED">
        <w:rPr>
          <w:bCs/>
          <w:color w:val="000000"/>
          <w:lang w:val="en-GB"/>
        </w:rPr>
        <w:t>o</w:t>
      </w:r>
      <w:r w:rsidR="00FA1D1A">
        <w:rPr>
          <w:bCs/>
          <w:color w:val="000000"/>
          <w:lang w:val="en-GB"/>
        </w:rPr>
        <w:t>ss-walking”)</w:t>
      </w:r>
      <w:r w:rsidR="00663C65">
        <w:rPr>
          <w:bCs/>
          <w:color w:val="000000"/>
          <w:lang w:val="en-GB"/>
        </w:rPr>
        <w:t xml:space="preserve"> regressions, and their specification and coefficients, are presented in the Appendix. </w:t>
      </w:r>
      <w:r w:rsidR="00C8610B">
        <w:rPr>
          <w:bCs/>
          <w:color w:val="000000"/>
          <w:lang w:val="en-GB"/>
        </w:rPr>
        <w:t xml:space="preserve"> D</w:t>
      </w:r>
      <w:r w:rsidR="00C8610B" w:rsidRPr="00FC4F38">
        <w:rPr>
          <w:bCs/>
          <w:color w:val="000000"/>
          <w:lang w:val="en-GB"/>
        </w:rPr>
        <w:t xml:space="preserve">ata points </w:t>
      </w:r>
      <w:r w:rsidR="00C8610B">
        <w:rPr>
          <w:bCs/>
          <w:color w:val="000000"/>
          <w:lang w:val="en-GB"/>
        </w:rPr>
        <w:t>based on</w:t>
      </w:r>
      <w:r w:rsidR="00C8610B" w:rsidRPr="00FC4F38">
        <w:rPr>
          <w:bCs/>
          <w:color w:val="000000"/>
          <w:lang w:val="en-GB"/>
        </w:rPr>
        <w:t xml:space="preserve"> fewer than 25 subjects</w:t>
      </w:r>
      <w:r w:rsidR="00C8610B">
        <w:rPr>
          <w:bCs/>
          <w:color w:val="000000"/>
          <w:lang w:val="en-GB"/>
        </w:rPr>
        <w:t xml:space="preserve"> were excluded</w:t>
      </w:r>
      <w:r w:rsidR="00C8610B" w:rsidRPr="00FC4F38">
        <w:rPr>
          <w:bCs/>
          <w:color w:val="000000"/>
          <w:lang w:val="en-GB"/>
        </w:rPr>
        <w:t>. All regressions included terms for age, sex, country’s income (natural logarithm of per-capita gross domestic product</w:t>
      </w:r>
      <w:r w:rsidR="00C8610B">
        <w:rPr>
          <w:bCs/>
          <w:color w:val="000000"/>
          <w:lang w:val="en-GB"/>
        </w:rPr>
        <w:t xml:space="preserve"> adjusted for purchasing power and inflation</w:t>
      </w:r>
      <w:r w:rsidR="00C8610B" w:rsidRPr="00FC4F38">
        <w:rPr>
          <w:bCs/>
          <w:color w:val="000000"/>
          <w:lang w:val="en-GB"/>
        </w:rPr>
        <w:t>), and the year of study. When more than 400 data points were used to estimate the regression coefficients, the regressions also included regional random effects. Finally, we included interaction terms in the regressions if the interaction terms provided a better fit to the data as determined by the Bayesian Information Criteria (BIC).</w:t>
      </w:r>
    </w:p>
    <w:p w:rsidR="00FC4F38" w:rsidRPr="00A45DEB" w:rsidRDefault="00FC4F38" w:rsidP="00AD7B24">
      <w:pPr>
        <w:spacing w:line="480" w:lineRule="auto"/>
        <w:jc w:val="both"/>
        <w:rPr>
          <w:bCs/>
          <w:color w:val="000000"/>
          <w:lang w:val="en-GB"/>
        </w:rPr>
      </w:pPr>
      <w:bookmarkStart w:id="0" w:name="_GoBack"/>
      <w:bookmarkEnd w:id="0"/>
    </w:p>
    <w:p w:rsidR="0099323D" w:rsidRPr="00A45DEB" w:rsidRDefault="008D4264" w:rsidP="00AD7B24">
      <w:pPr>
        <w:spacing w:line="480" w:lineRule="auto"/>
        <w:jc w:val="both"/>
        <w:rPr>
          <w:bCs/>
          <w:i/>
          <w:color w:val="000000"/>
          <w:lang w:val="en-GB"/>
        </w:rPr>
      </w:pPr>
      <w:r w:rsidRPr="00A45DEB">
        <w:rPr>
          <w:bCs/>
          <w:i/>
          <w:color w:val="000000"/>
          <w:lang w:val="en-GB"/>
        </w:rPr>
        <w:t>Statistical m</w:t>
      </w:r>
      <w:r w:rsidR="00701CB4" w:rsidRPr="00A45DEB">
        <w:rPr>
          <w:bCs/>
          <w:i/>
          <w:color w:val="000000"/>
          <w:lang w:val="en-GB"/>
        </w:rPr>
        <w:t>ethods</w:t>
      </w:r>
    </w:p>
    <w:p w:rsidR="0058578D" w:rsidRDefault="00252B80" w:rsidP="00B1259F">
      <w:pPr>
        <w:spacing w:line="480" w:lineRule="auto"/>
        <w:jc w:val="both"/>
        <w:rPr>
          <w:bCs/>
          <w:color w:val="000000"/>
          <w:lang w:val="en-GB"/>
        </w:rPr>
      </w:pPr>
      <w:r w:rsidRPr="00A45DEB">
        <w:rPr>
          <w:bCs/>
          <w:color w:val="000000"/>
          <w:lang w:val="en-GB"/>
        </w:rPr>
        <w:t>The</w:t>
      </w:r>
      <w:r w:rsidR="00B705EB" w:rsidRPr="00A45DEB">
        <w:rPr>
          <w:bCs/>
          <w:color w:val="000000"/>
          <w:lang w:val="en-GB"/>
        </w:rPr>
        <w:t xml:space="preserve"> statistical</w:t>
      </w:r>
      <w:r w:rsidRPr="00A45DEB">
        <w:rPr>
          <w:bCs/>
          <w:color w:val="000000"/>
          <w:lang w:val="en-GB"/>
        </w:rPr>
        <w:t xml:space="preserve"> model used to estimate diabetes prevalence by country, year, and age is described in detail in </w:t>
      </w:r>
      <w:r w:rsidR="002D05B2" w:rsidRPr="00A45DEB">
        <w:rPr>
          <w:bCs/>
          <w:color w:val="000000"/>
          <w:lang w:val="en-GB"/>
        </w:rPr>
        <w:t xml:space="preserve">a </w:t>
      </w:r>
      <w:r w:rsidRPr="00A45DEB">
        <w:rPr>
          <w:bCs/>
          <w:color w:val="000000"/>
          <w:lang w:val="en-GB"/>
        </w:rPr>
        <w:t>statistical</w:t>
      </w:r>
      <w:r w:rsidR="00B705EB" w:rsidRPr="00A45DEB">
        <w:rPr>
          <w:bCs/>
          <w:color w:val="000000"/>
          <w:lang w:val="en-GB"/>
        </w:rPr>
        <w:t xml:space="preserve"> paper</w:t>
      </w:r>
      <w:r w:rsidR="002D05B2" w:rsidRPr="00A45DEB">
        <w:rPr>
          <w:bCs/>
          <w:color w:val="000000"/>
          <w:lang w:val="en-GB"/>
        </w:rPr>
        <w:t xml:space="preserve"> and in related substantive papers</w:t>
      </w:r>
      <w:r w:rsidRPr="00A45DEB">
        <w:rPr>
          <w:bCs/>
          <w:color w:val="000000"/>
          <w:lang w:val="en-GB"/>
        </w:rPr>
        <w:t>.</w:t>
      </w:r>
      <w:hyperlink w:anchor="_ENREF_12" w:tooltip="Finucane, 2014 #12" w:history="1">
        <w:r w:rsidR="008537CA" w:rsidRPr="00A45DEB">
          <w:rPr>
            <w:bCs/>
            <w:color w:val="000000"/>
            <w:lang w:val="en-GB"/>
          </w:rPr>
          <w:fldChar w:fldCharType="begin">
            <w:fldData xml:space="preserve">PEVuZE5vdGU+PENpdGU+PEF1dGhvcj5GaW51Y2FuZTwvQXV0aG9yPjxZZWFyPjIwMTQ8L1llYXI+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GaW51Y2FuZTwvQXV0aG9yPjxZZWFyPjIwMTQ8L1llYXI+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12-14</w:t>
        </w:r>
        <w:r w:rsidR="008537CA" w:rsidRPr="00A45DEB">
          <w:rPr>
            <w:bCs/>
            <w:color w:val="000000"/>
            <w:lang w:val="en-GB"/>
          </w:rPr>
          <w:fldChar w:fldCharType="end"/>
        </w:r>
      </w:hyperlink>
      <w:r w:rsidR="00BE070C" w:rsidRPr="00A45DEB">
        <w:rPr>
          <w:bCs/>
          <w:color w:val="000000"/>
          <w:lang w:val="en-GB"/>
        </w:rPr>
        <w:t xml:space="preserve"> </w:t>
      </w:r>
      <w:r w:rsidR="00B705EB" w:rsidRPr="00A45DEB">
        <w:rPr>
          <w:bCs/>
          <w:color w:val="000000"/>
          <w:lang w:val="en-GB"/>
        </w:rPr>
        <w:t xml:space="preserve">In summary, </w:t>
      </w:r>
      <w:r w:rsidR="0058578D" w:rsidRPr="00A45DEB">
        <w:rPr>
          <w:bCs/>
          <w:color w:val="000000"/>
          <w:lang w:val="en-GB"/>
        </w:rPr>
        <w:t>the model had a hierarchical structure in which</w:t>
      </w:r>
      <w:r w:rsidR="00B1259F">
        <w:rPr>
          <w:bCs/>
          <w:color w:val="000000"/>
          <w:lang w:val="en-GB"/>
        </w:rPr>
        <w:t xml:space="preserve"> diabetes </w:t>
      </w:r>
      <w:r w:rsidR="00B1259F" w:rsidRPr="00B1259F">
        <w:rPr>
          <w:bCs/>
          <w:color w:val="000000"/>
          <w:lang w:val="en-GB"/>
        </w:rPr>
        <w:t>levels and</w:t>
      </w:r>
      <w:r w:rsidR="00B1259F">
        <w:rPr>
          <w:bCs/>
          <w:color w:val="000000"/>
          <w:lang w:val="en-GB"/>
        </w:rPr>
        <w:t xml:space="preserve"> </w:t>
      </w:r>
      <w:r w:rsidR="00B1259F" w:rsidRPr="00B1259F">
        <w:rPr>
          <w:bCs/>
          <w:color w:val="000000"/>
          <w:lang w:val="en-GB"/>
        </w:rPr>
        <w:t>trends in countries were nested in regional</w:t>
      </w:r>
      <w:r w:rsidR="00B1259F">
        <w:rPr>
          <w:bCs/>
          <w:color w:val="000000"/>
          <w:lang w:val="en-GB"/>
        </w:rPr>
        <w:t xml:space="preserve"> </w:t>
      </w:r>
      <w:r w:rsidR="00B1259F" w:rsidRPr="00B1259F">
        <w:rPr>
          <w:bCs/>
          <w:color w:val="000000"/>
          <w:lang w:val="en-GB"/>
        </w:rPr>
        <w:t>levels and</w:t>
      </w:r>
      <w:r w:rsidR="00B1259F">
        <w:rPr>
          <w:bCs/>
          <w:color w:val="000000"/>
          <w:lang w:val="en-GB"/>
        </w:rPr>
        <w:t xml:space="preserve"> </w:t>
      </w:r>
      <w:r w:rsidR="00B1259F" w:rsidRPr="00B1259F">
        <w:rPr>
          <w:bCs/>
          <w:color w:val="000000"/>
          <w:lang w:val="en-GB"/>
        </w:rPr>
        <w:t>trends</w:t>
      </w:r>
      <w:r w:rsidR="00AD018B">
        <w:rPr>
          <w:bCs/>
          <w:color w:val="000000"/>
          <w:lang w:val="en-GB"/>
        </w:rPr>
        <w:t>,</w:t>
      </w:r>
      <w:r w:rsidR="00B1259F" w:rsidRPr="00B1259F">
        <w:rPr>
          <w:bCs/>
          <w:color w:val="000000"/>
          <w:lang w:val="en-GB"/>
        </w:rPr>
        <w:t xml:space="preserve"> </w:t>
      </w:r>
      <w:r w:rsidR="00B1259F">
        <w:rPr>
          <w:bCs/>
          <w:color w:val="000000"/>
          <w:lang w:val="en-GB"/>
        </w:rPr>
        <w:t xml:space="preserve">with use of random intercepts and slopes, which were in turn nested in those of “super-regions” and the globe. </w:t>
      </w:r>
      <w:r w:rsidR="00AD018B">
        <w:rPr>
          <w:bCs/>
          <w:color w:val="000000"/>
          <w:lang w:val="en-GB"/>
        </w:rPr>
        <w:t xml:space="preserve">In this structure, </w:t>
      </w:r>
      <w:r w:rsidR="0058578D" w:rsidRPr="00A45DEB">
        <w:rPr>
          <w:lang w:val="en-GB"/>
        </w:rPr>
        <w:t xml:space="preserve">estimates </w:t>
      </w:r>
      <w:r w:rsidR="00AD018B">
        <w:rPr>
          <w:lang w:val="en-GB"/>
        </w:rPr>
        <w:t xml:space="preserve">of diabetes levels and trends </w:t>
      </w:r>
      <w:r w:rsidR="0058578D" w:rsidRPr="00A45DEB">
        <w:rPr>
          <w:lang w:val="en-GB"/>
        </w:rPr>
        <w:t xml:space="preserve">for each country and year were informed by its own data, </w:t>
      </w:r>
      <w:r w:rsidR="0058578D" w:rsidRPr="00A45DEB">
        <w:rPr>
          <w:bCs/>
          <w:color w:val="000000"/>
          <w:lang w:val="en-GB"/>
        </w:rPr>
        <w:t>if available, and by data from other years in the same country and in other countries, especially those in the same region</w:t>
      </w:r>
      <w:r w:rsidR="00C070B2" w:rsidRPr="00A45DEB">
        <w:rPr>
          <w:bCs/>
          <w:color w:val="000000"/>
          <w:lang w:val="en-GB"/>
        </w:rPr>
        <w:t>,</w:t>
      </w:r>
      <w:r w:rsidR="0058578D" w:rsidRPr="00A45DEB">
        <w:rPr>
          <w:bCs/>
          <w:color w:val="000000"/>
          <w:lang w:val="en-GB"/>
        </w:rPr>
        <w:t xml:space="preserve"> with data for similar time periods. The hierarchical </w:t>
      </w:r>
      <w:r w:rsidR="00D00B97" w:rsidRPr="00A45DEB">
        <w:rPr>
          <w:bCs/>
          <w:color w:val="000000"/>
          <w:lang w:val="en-GB"/>
        </w:rPr>
        <w:t>structure</w:t>
      </w:r>
      <w:r w:rsidR="0058578D" w:rsidRPr="00A45DEB">
        <w:rPr>
          <w:bCs/>
          <w:color w:val="000000"/>
          <w:lang w:val="en-GB"/>
        </w:rPr>
        <w:t xml:space="preserve"> </w:t>
      </w:r>
      <w:r w:rsidR="00984B4F" w:rsidRPr="00A45DEB">
        <w:rPr>
          <w:bCs/>
          <w:color w:val="000000"/>
          <w:lang w:val="en-GB"/>
        </w:rPr>
        <w:t xml:space="preserve">borrows </w:t>
      </w:r>
      <w:r w:rsidR="0058578D" w:rsidRPr="00A45DEB">
        <w:rPr>
          <w:bCs/>
          <w:color w:val="000000"/>
          <w:lang w:val="en-GB"/>
        </w:rPr>
        <w:t xml:space="preserve">information to a greater </w:t>
      </w:r>
      <w:r w:rsidR="00D00B97" w:rsidRPr="00A45DEB">
        <w:rPr>
          <w:bCs/>
          <w:color w:val="000000"/>
          <w:lang w:val="en-GB"/>
        </w:rPr>
        <w:t xml:space="preserve">degree </w:t>
      </w:r>
      <w:r w:rsidR="0058578D" w:rsidRPr="00A45DEB">
        <w:rPr>
          <w:bCs/>
          <w:color w:val="000000"/>
          <w:lang w:val="en-GB"/>
        </w:rPr>
        <w:t>when data are non-existent or weakly informative (e.g. because they have a small sample size or</w:t>
      </w:r>
      <w:r w:rsidR="00984B4F" w:rsidRPr="00A45DEB">
        <w:rPr>
          <w:bCs/>
          <w:color w:val="000000"/>
          <w:lang w:val="en-GB"/>
        </w:rPr>
        <w:t xml:space="preserve"> </w:t>
      </w:r>
      <w:r w:rsidR="0058578D" w:rsidRPr="00A45DEB">
        <w:rPr>
          <w:bCs/>
          <w:color w:val="000000"/>
          <w:lang w:val="en-GB"/>
        </w:rPr>
        <w:t>are not national), and to a lesser extent in data-rich countries and regions.</w:t>
      </w:r>
    </w:p>
    <w:p w:rsidR="00156AD2" w:rsidRDefault="00156AD2" w:rsidP="00B1259F">
      <w:pPr>
        <w:spacing w:line="480" w:lineRule="auto"/>
        <w:jc w:val="both"/>
        <w:rPr>
          <w:bCs/>
          <w:color w:val="000000"/>
          <w:lang w:val="en-GB"/>
        </w:rPr>
      </w:pPr>
    </w:p>
    <w:p w:rsidR="000C2135" w:rsidRPr="00A45DEB" w:rsidRDefault="00AD0AEA" w:rsidP="000C031F">
      <w:pPr>
        <w:spacing w:line="480" w:lineRule="auto"/>
        <w:jc w:val="both"/>
        <w:rPr>
          <w:bCs/>
          <w:color w:val="000000"/>
          <w:lang w:val="en-GB"/>
        </w:rPr>
      </w:pPr>
      <w:r w:rsidRPr="00A45DEB">
        <w:rPr>
          <w:bCs/>
          <w:color w:val="000000"/>
          <w:lang w:val="en-GB"/>
        </w:rPr>
        <w:t>The model incorporated non</w:t>
      </w:r>
      <w:r w:rsidR="0058578D" w:rsidRPr="00A45DEB">
        <w:rPr>
          <w:bCs/>
          <w:color w:val="000000"/>
          <w:lang w:val="en-GB"/>
        </w:rPr>
        <w:t>linear time trends</w:t>
      </w:r>
      <w:r w:rsidR="00D00B97" w:rsidRPr="00A45DEB">
        <w:rPr>
          <w:bCs/>
          <w:color w:val="000000"/>
          <w:lang w:val="en-GB"/>
        </w:rPr>
        <w:t xml:space="preserve"> and age patterns. </w:t>
      </w:r>
      <w:r w:rsidR="00E87135" w:rsidRPr="00A45DEB">
        <w:rPr>
          <w:bCs/>
          <w:color w:val="000000"/>
          <w:lang w:val="en-GB"/>
        </w:rPr>
        <w:t xml:space="preserve">It allowed </w:t>
      </w:r>
      <w:r w:rsidR="0058578D" w:rsidRPr="00A45DEB">
        <w:rPr>
          <w:bCs/>
          <w:color w:val="000000"/>
          <w:lang w:val="en-GB"/>
        </w:rPr>
        <w:t xml:space="preserve">the age </w:t>
      </w:r>
      <w:r w:rsidR="00984B4F" w:rsidRPr="00A45DEB">
        <w:rPr>
          <w:bCs/>
          <w:color w:val="000000"/>
          <w:lang w:val="en-GB"/>
        </w:rPr>
        <w:t xml:space="preserve">pattern </w:t>
      </w:r>
      <w:r w:rsidR="00E87135" w:rsidRPr="00A45DEB">
        <w:rPr>
          <w:bCs/>
          <w:color w:val="000000"/>
          <w:lang w:val="en-GB"/>
        </w:rPr>
        <w:t xml:space="preserve">of </w:t>
      </w:r>
      <w:r w:rsidR="005D342E" w:rsidRPr="00A45DEB">
        <w:rPr>
          <w:bCs/>
          <w:color w:val="000000"/>
          <w:lang w:val="en-GB"/>
        </w:rPr>
        <w:t xml:space="preserve">diabetes </w:t>
      </w:r>
      <w:r w:rsidR="00E87135" w:rsidRPr="00A45DEB">
        <w:rPr>
          <w:bCs/>
          <w:color w:val="000000"/>
          <w:lang w:val="en-GB"/>
        </w:rPr>
        <w:t xml:space="preserve">to vary across populations and </w:t>
      </w:r>
      <w:r w:rsidR="00984B4F" w:rsidRPr="00A45DEB">
        <w:rPr>
          <w:bCs/>
          <w:color w:val="000000"/>
          <w:lang w:val="en-GB"/>
        </w:rPr>
        <w:t xml:space="preserve">the rise in prevalence with age </w:t>
      </w:r>
      <w:r w:rsidR="00E87135" w:rsidRPr="00A45DEB">
        <w:rPr>
          <w:bCs/>
          <w:color w:val="000000"/>
          <w:lang w:val="en-GB"/>
        </w:rPr>
        <w:t xml:space="preserve">to be </w:t>
      </w:r>
      <w:r w:rsidR="00E87135" w:rsidRPr="00A45DEB">
        <w:rPr>
          <w:lang w:val="en-GB"/>
        </w:rPr>
        <w:t xml:space="preserve">steeper where </w:t>
      </w:r>
      <w:r w:rsidR="00157A32" w:rsidRPr="00A45DEB">
        <w:rPr>
          <w:lang w:val="en-GB"/>
        </w:rPr>
        <w:t>diabetes prevalence is</w:t>
      </w:r>
      <w:r w:rsidR="00E87135" w:rsidRPr="00A45DEB">
        <w:rPr>
          <w:lang w:val="en-GB"/>
        </w:rPr>
        <w:t xml:space="preserve"> higher.</w:t>
      </w:r>
      <w:hyperlink w:anchor="_ENREF_15" w:tooltip="Singh, 2012 #15" w:history="1">
        <w:r w:rsidR="008537CA" w:rsidRPr="00A45DEB">
          <w:rPr>
            <w:lang w:val="en-GB"/>
          </w:rPr>
          <w:fldChar w:fldCharType="begin">
            <w:fldData xml:space="preserve">PEVuZE5vdGU+PENpdGU+PEF1dGhvcj5TaW5naDwvQXV0aG9yPjxZZWFyPjIwMTI8L1llYXI+PFJl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</w:fldData>
          </w:fldChar>
        </w:r>
        <w:r w:rsidR="008537CA">
          <w:rPr>
            <w:lang w:val="en-GB"/>
          </w:rPr>
          <w:instrText xml:space="preserve"> ADDIN EN.CITE </w:instrText>
        </w:r>
        <w:r w:rsidR="008537CA">
          <w:rPr>
            <w:lang w:val="en-GB"/>
          </w:rPr>
          <w:fldChar w:fldCharType="begin">
            <w:fldData xml:space="preserve">PEVuZE5vdGU+PENpdGU+PEF1dGhvcj5TaW5naDwvQXV0aG9yPjxZZWFyPjIwMTI8L1llYXI+PFJl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</w:fldData>
          </w:fldChar>
        </w:r>
        <w:r w:rsidR="008537CA">
          <w:rPr>
            <w:lang w:val="en-GB"/>
          </w:rPr>
          <w:instrText xml:space="preserve"> ADDIN EN.CITE.DATA </w:instrText>
        </w:r>
        <w:r w:rsidR="008537CA">
          <w:rPr>
            <w:lang w:val="en-GB"/>
          </w:rPr>
        </w:r>
        <w:r w:rsidR="008537CA">
          <w:rPr>
            <w:lang w:val="en-GB"/>
          </w:rPr>
          <w:fldChar w:fldCharType="end"/>
        </w:r>
        <w:r w:rsidR="008537CA" w:rsidRPr="00A45DEB">
          <w:rPr>
            <w:lang w:val="en-GB"/>
          </w:rPr>
        </w:r>
        <w:r w:rsidR="008537CA" w:rsidRPr="00A45DEB">
          <w:rPr>
            <w:lang w:val="en-GB"/>
          </w:rPr>
          <w:fldChar w:fldCharType="separate"/>
        </w:r>
        <w:r w:rsidR="008537CA" w:rsidRPr="00A45DEB">
          <w:rPr>
            <w:noProof/>
            <w:vertAlign w:val="superscript"/>
            <w:lang w:val="en-GB"/>
          </w:rPr>
          <w:t>15</w:t>
        </w:r>
        <w:r w:rsidR="008537CA" w:rsidRPr="00A45DEB">
          <w:rPr>
            <w:lang w:val="en-GB"/>
          </w:rPr>
          <w:fldChar w:fldCharType="end"/>
        </w:r>
      </w:hyperlink>
      <w:r w:rsidR="0058578D" w:rsidRPr="00A45DEB">
        <w:rPr>
          <w:bCs/>
          <w:color w:val="000000"/>
          <w:lang w:val="en-GB"/>
        </w:rPr>
        <w:t xml:space="preserve"> </w:t>
      </w:r>
      <w:r w:rsidR="00876237" w:rsidRPr="00A45DEB">
        <w:rPr>
          <w:bCs/>
          <w:color w:val="000000"/>
          <w:lang w:val="en-GB"/>
        </w:rPr>
        <w:t xml:space="preserve">The model accounted for the fact that </w:t>
      </w:r>
      <w:r w:rsidR="0006346B" w:rsidRPr="00A45DEB">
        <w:rPr>
          <w:bCs/>
          <w:color w:val="000000"/>
          <w:lang w:val="en-GB"/>
        </w:rPr>
        <w:t xml:space="preserve">prevalence in </w:t>
      </w:r>
      <w:r w:rsidR="00876237" w:rsidRPr="00A45DEB">
        <w:rPr>
          <w:bCs/>
          <w:color w:val="000000"/>
          <w:lang w:val="en-GB"/>
        </w:rPr>
        <w:t>sub</w:t>
      </w:r>
      <w:r w:rsidR="002F1C00">
        <w:rPr>
          <w:bCs/>
          <w:color w:val="000000"/>
          <w:lang w:val="en-GB"/>
        </w:rPr>
        <w:t>-</w:t>
      </w:r>
      <w:r w:rsidR="00876237" w:rsidRPr="00A45DEB">
        <w:rPr>
          <w:bCs/>
          <w:color w:val="000000"/>
          <w:lang w:val="en-GB"/>
        </w:rPr>
        <w:t xml:space="preserve">national and community </w:t>
      </w:r>
      <w:r w:rsidR="007513EF">
        <w:rPr>
          <w:bCs/>
          <w:color w:val="000000"/>
          <w:lang w:val="en-GB"/>
        </w:rPr>
        <w:t>studies</w:t>
      </w:r>
      <w:r w:rsidR="00467D14" w:rsidRPr="00A45DEB">
        <w:rPr>
          <w:bCs/>
          <w:color w:val="000000"/>
          <w:lang w:val="en-GB"/>
        </w:rPr>
        <w:t xml:space="preserve"> </w:t>
      </w:r>
      <w:r w:rsidR="00BC55C1" w:rsidRPr="00A45DEB">
        <w:rPr>
          <w:bCs/>
          <w:color w:val="000000"/>
          <w:lang w:val="en-GB"/>
        </w:rPr>
        <w:t xml:space="preserve">might systematically differ from nationally representative </w:t>
      </w:r>
      <w:r w:rsidR="00AF1004">
        <w:rPr>
          <w:bCs/>
          <w:color w:val="000000"/>
          <w:lang w:val="en-GB"/>
        </w:rPr>
        <w:t>survey</w:t>
      </w:r>
      <w:r w:rsidR="007513EF">
        <w:rPr>
          <w:bCs/>
          <w:color w:val="000000"/>
          <w:lang w:val="en-GB"/>
        </w:rPr>
        <w:t>s</w:t>
      </w:r>
      <w:r w:rsidR="00BC55C1" w:rsidRPr="00A45DEB">
        <w:rPr>
          <w:bCs/>
          <w:color w:val="000000"/>
          <w:lang w:val="en-GB"/>
        </w:rPr>
        <w:t>, and also tend to have larger variation relative to the true values than national studies</w:t>
      </w:r>
      <w:r w:rsidR="007513EF">
        <w:rPr>
          <w:bCs/>
          <w:color w:val="000000"/>
          <w:lang w:val="en-GB"/>
        </w:rPr>
        <w:t>. These features were implemented</w:t>
      </w:r>
      <w:r w:rsidR="00BE1C19" w:rsidRPr="00A45DEB">
        <w:rPr>
          <w:bCs/>
          <w:color w:val="000000"/>
          <w:lang w:val="en-GB"/>
        </w:rPr>
        <w:t xml:space="preserve"> by including</w:t>
      </w:r>
      <w:r w:rsidR="00BC55C1" w:rsidRPr="00A45DEB">
        <w:rPr>
          <w:bCs/>
          <w:color w:val="000000"/>
          <w:lang w:val="en-GB"/>
        </w:rPr>
        <w:t xml:space="preserve"> </w:t>
      </w:r>
      <w:r w:rsidR="00467D14">
        <w:rPr>
          <w:bCs/>
          <w:color w:val="000000"/>
          <w:lang w:val="en-GB"/>
        </w:rPr>
        <w:t>data</w:t>
      </w:r>
      <w:r w:rsidR="007513EF">
        <w:rPr>
          <w:bCs/>
          <w:color w:val="000000"/>
          <w:lang w:val="en-GB"/>
        </w:rPr>
        <w:t>-</w:t>
      </w:r>
      <w:r w:rsidR="00467D14">
        <w:rPr>
          <w:bCs/>
          <w:color w:val="000000"/>
          <w:lang w:val="en-GB"/>
        </w:rPr>
        <w:t>driven</w:t>
      </w:r>
      <w:r w:rsidR="00BC55C1" w:rsidRPr="00A45DEB">
        <w:rPr>
          <w:bCs/>
          <w:color w:val="000000"/>
          <w:lang w:val="en-GB"/>
        </w:rPr>
        <w:t xml:space="preserve"> </w:t>
      </w:r>
      <w:r w:rsidR="002F1C00">
        <w:rPr>
          <w:bCs/>
          <w:color w:val="000000"/>
          <w:lang w:val="en-GB"/>
        </w:rPr>
        <w:t>fixed-effect</w:t>
      </w:r>
      <w:r w:rsidR="002F1C00" w:rsidRPr="00A45DEB">
        <w:rPr>
          <w:bCs/>
          <w:color w:val="000000"/>
          <w:lang w:val="en-GB"/>
        </w:rPr>
        <w:t xml:space="preserve"> </w:t>
      </w:r>
      <w:r w:rsidR="00BC55C1" w:rsidRPr="00A45DEB">
        <w:rPr>
          <w:bCs/>
          <w:color w:val="000000"/>
          <w:lang w:val="en-GB"/>
        </w:rPr>
        <w:t xml:space="preserve">and random-effect terms for sub-national and community data. The </w:t>
      </w:r>
      <w:r w:rsidR="002F1C00">
        <w:rPr>
          <w:bCs/>
          <w:color w:val="000000"/>
          <w:lang w:val="en-GB"/>
        </w:rPr>
        <w:t>fixed effects</w:t>
      </w:r>
      <w:r w:rsidR="00BC55C1" w:rsidRPr="00A45DEB">
        <w:rPr>
          <w:bCs/>
          <w:color w:val="000000"/>
          <w:lang w:val="en-GB"/>
        </w:rPr>
        <w:t xml:space="preserve"> adjust for systematic differences between sub-national or community studies and national ones. The random effects allow national data to have larger influence on the estimates than sub-national or community data with similar sample sizes. </w:t>
      </w:r>
      <w:r w:rsidR="000C2135" w:rsidRPr="00A45DEB">
        <w:rPr>
          <w:bCs/>
          <w:color w:val="000000"/>
          <w:lang w:val="en-GB"/>
        </w:rPr>
        <w:t>T</w:t>
      </w:r>
      <w:r w:rsidR="00FC19E6" w:rsidRPr="00A45DEB">
        <w:rPr>
          <w:bCs/>
          <w:color w:val="000000"/>
          <w:lang w:val="en-GB"/>
        </w:rPr>
        <w:t xml:space="preserve">he model </w:t>
      </w:r>
      <w:r w:rsidR="000C2135" w:rsidRPr="00A45DEB">
        <w:rPr>
          <w:bCs/>
          <w:color w:val="000000"/>
          <w:lang w:val="en-GB"/>
        </w:rPr>
        <w:t xml:space="preserve">also </w:t>
      </w:r>
      <w:r w:rsidR="00E87135" w:rsidRPr="00A45DEB">
        <w:rPr>
          <w:bCs/>
          <w:color w:val="000000"/>
          <w:lang w:val="en-GB"/>
        </w:rPr>
        <w:t xml:space="preserve">accounted </w:t>
      </w:r>
      <w:r w:rsidR="00FC19E6" w:rsidRPr="00A45DEB">
        <w:rPr>
          <w:bCs/>
          <w:color w:val="000000"/>
          <w:lang w:val="en-GB"/>
        </w:rPr>
        <w:t xml:space="preserve">for rural-urban differences in </w:t>
      </w:r>
      <w:r w:rsidR="005D342E" w:rsidRPr="00A45DEB">
        <w:rPr>
          <w:bCs/>
          <w:color w:val="000000"/>
          <w:lang w:val="en-GB"/>
        </w:rPr>
        <w:t xml:space="preserve">diabetes </w:t>
      </w:r>
      <w:r w:rsidR="00FC19E6" w:rsidRPr="00A45DEB">
        <w:rPr>
          <w:bCs/>
          <w:color w:val="000000"/>
          <w:lang w:val="en-GB"/>
        </w:rPr>
        <w:t>prevalence</w:t>
      </w:r>
      <w:r w:rsidR="000C031F">
        <w:rPr>
          <w:bCs/>
          <w:color w:val="000000"/>
          <w:lang w:val="en-GB"/>
        </w:rPr>
        <w:t xml:space="preserve">, through the use of </w:t>
      </w:r>
      <w:r w:rsidR="006627B2">
        <w:rPr>
          <w:bCs/>
          <w:color w:val="000000"/>
          <w:lang w:val="en-GB"/>
        </w:rPr>
        <w:t>data-</w:t>
      </w:r>
      <w:r w:rsidR="00467D14">
        <w:rPr>
          <w:bCs/>
          <w:color w:val="000000"/>
          <w:lang w:val="en-GB"/>
        </w:rPr>
        <w:t>driven</w:t>
      </w:r>
      <w:r w:rsidR="000C031F">
        <w:rPr>
          <w:bCs/>
          <w:color w:val="000000"/>
          <w:lang w:val="en-GB"/>
        </w:rPr>
        <w:t xml:space="preserve"> </w:t>
      </w:r>
      <w:r w:rsidR="002F1C00">
        <w:rPr>
          <w:bCs/>
          <w:color w:val="000000"/>
          <w:lang w:val="en-GB"/>
        </w:rPr>
        <w:t xml:space="preserve">fixed effects </w:t>
      </w:r>
      <w:r w:rsidR="000C031F" w:rsidRPr="000C031F">
        <w:rPr>
          <w:bCs/>
          <w:color w:val="000000"/>
          <w:lang w:val="en-GB"/>
        </w:rPr>
        <w:t>for rural-only and urban-only</w:t>
      </w:r>
      <w:r w:rsidR="000C031F">
        <w:rPr>
          <w:bCs/>
          <w:color w:val="000000"/>
          <w:lang w:val="en-GB"/>
        </w:rPr>
        <w:t xml:space="preserve"> </w:t>
      </w:r>
      <w:r w:rsidR="006627B2">
        <w:rPr>
          <w:bCs/>
          <w:color w:val="000000"/>
          <w:lang w:val="en-GB"/>
        </w:rPr>
        <w:t>studies</w:t>
      </w:r>
      <w:r w:rsidR="000C031F" w:rsidRPr="000C031F">
        <w:rPr>
          <w:bCs/>
          <w:color w:val="000000"/>
          <w:lang w:val="en-GB"/>
        </w:rPr>
        <w:t>. The</w:t>
      </w:r>
      <w:r w:rsidR="00A63F9D">
        <w:rPr>
          <w:bCs/>
          <w:color w:val="000000"/>
          <w:lang w:val="en-GB"/>
        </w:rPr>
        <w:t>se rural and urban</w:t>
      </w:r>
      <w:r w:rsidR="000C031F" w:rsidRPr="000C031F">
        <w:rPr>
          <w:bCs/>
          <w:color w:val="000000"/>
          <w:lang w:val="en-GB"/>
        </w:rPr>
        <w:t xml:space="preserve"> </w:t>
      </w:r>
      <w:r w:rsidR="00A63F9D">
        <w:rPr>
          <w:bCs/>
          <w:color w:val="000000"/>
          <w:lang w:val="en-GB"/>
        </w:rPr>
        <w:t xml:space="preserve">effects </w:t>
      </w:r>
      <w:r w:rsidR="000C031F" w:rsidRPr="000C031F">
        <w:rPr>
          <w:bCs/>
          <w:color w:val="000000"/>
          <w:lang w:val="en-GB"/>
        </w:rPr>
        <w:t>w</w:t>
      </w:r>
      <w:r w:rsidR="00A63F9D">
        <w:rPr>
          <w:bCs/>
          <w:color w:val="000000"/>
          <w:lang w:val="en-GB"/>
        </w:rPr>
        <w:t>ere</w:t>
      </w:r>
      <w:r w:rsidR="000C031F">
        <w:rPr>
          <w:bCs/>
          <w:color w:val="000000"/>
          <w:lang w:val="en-GB"/>
        </w:rPr>
        <w:t xml:space="preserve"> weighted by the diff</w:t>
      </w:r>
      <w:r w:rsidR="000C031F" w:rsidRPr="000C031F">
        <w:rPr>
          <w:bCs/>
          <w:color w:val="000000"/>
          <w:lang w:val="en-GB"/>
        </w:rPr>
        <w:t>erence between study-level and</w:t>
      </w:r>
      <w:r w:rsidR="00FC5DB3">
        <w:rPr>
          <w:bCs/>
          <w:color w:val="000000"/>
          <w:lang w:val="en-GB"/>
        </w:rPr>
        <w:t xml:space="preserve"> </w:t>
      </w:r>
      <w:r w:rsidR="000C031F" w:rsidRPr="000C031F">
        <w:rPr>
          <w:bCs/>
          <w:color w:val="000000"/>
          <w:lang w:val="en-GB"/>
        </w:rPr>
        <w:t>country-level urbanisation.</w:t>
      </w:r>
      <w:r w:rsidR="00E87135" w:rsidRPr="00A45DEB">
        <w:rPr>
          <w:lang w:val="en-GB"/>
        </w:rPr>
        <w:t xml:space="preserve"> </w:t>
      </w:r>
      <w:r w:rsidR="00A97E2B" w:rsidRPr="00A45DEB">
        <w:rPr>
          <w:bCs/>
          <w:color w:val="000000"/>
          <w:lang w:val="en-GB"/>
        </w:rPr>
        <w:t xml:space="preserve">The </w:t>
      </w:r>
      <w:r w:rsidR="000C2135" w:rsidRPr="00A45DEB">
        <w:rPr>
          <w:bCs/>
          <w:color w:val="000000"/>
          <w:lang w:val="en-GB"/>
        </w:rPr>
        <w:t>statistical model included</w:t>
      </w:r>
      <w:r w:rsidR="00A97E2B" w:rsidRPr="00A45DEB">
        <w:rPr>
          <w:bCs/>
          <w:color w:val="000000"/>
          <w:lang w:val="en-GB"/>
        </w:rPr>
        <w:t xml:space="preserve"> covariates that help predict </w:t>
      </w:r>
      <w:r w:rsidR="00273520" w:rsidRPr="00A45DEB">
        <w:rPr>
          <w:bCs/>
          <w:color w:val="000000"/>
          <w:lang w:val="en-GB"/>
        </w:rPr>
        <w:t>diabetes prevalence</w:t>
      </w:r>
      <w:r w:rsidR="00A97E2B" w:rsidRPr="00A45DEB">
        <w:rPr>
          <w:bCs/>
          <w:color w:val="000000"/>
          <w:lang w:val="en-GB"/>
        </w:rPr>
        <w:t xml:space="preserve">, including </w:t>
      </w:r>
      <w:r w:rsidR="00252B80" w:rsidRPr="00A45DEB">
        <w:rPr>
          <w:bCs/>
          <w:color w:val="000000"/>
          <w:lang w:val="en-GB"/>
        </w:rPr>
        <w:t xml:space="preserve">average number of years of education, </w:t>
      </w:r>
      <w:r w:rsidR="008F60B5" w:rsidRPr="00A45DEB">
        <w:rPr>
          <w:bCs/>
          <w:color w:val="000000"/>
          <w:lang w:val="en-GB"/>
        </w:rPr>
        <w:t xml:space="preserve">proportion of </w:t>
      </w:r>
      <w:r w:rsidR="00467D14">
        <w:rPr>
          <w:bCs/>
          <w:color w:val="000000"/>
          <w:lang w:val="en-GB"/>
        </w:rPr>
        <w:t xml:space="preserve">national </w:t>
      </w:r>
      <w:r w:rsidR="008F60B5" w:rsidRPr="00A45DEB">
        <w:rPr>
          <w:bCs/>
          <w:color w:val="000000"/>
          <w:lang w:val="en-GB"/>
        </w:rPr>
        <w:t xml:space="preserve">population living in urban areas, </w:t>
      </w:r>
      <w:r w:rsidR="00A97E2B" w:rsidRPr="00A45DEB">
        <w:rPr>
          <w:bCs/>
          <w:color w:val="000000"/>
          <w:lang w:val="en-GB"/>
        </w:rPr>
        <w:t>a summary measure of availability of different food types for human consumption</w:t>
      </w:r>
      <w:r w:rsidR="00252B80" w:rsidRPr="00A45DEB">
        <w:rPr>
          <w:bCs/>
          <w:color w:val="000000"/>
          <w:lang w:val="en-GB"/>
        </w:rPr>
        <w:t>, and age-</w:t>
      </w:r>
      <w:r w:rsidR="00A45DEB" w:rsidRPr="00A45DEB">
        <w:rPr>
          <w:bCs/>
          <w:color w:val="000000"/>
          <w:lang w:val="en-GB"/>
        </w:rPr>
        <w:t>standardised</w:t>
      </w:r>
      <w:r w:rsidR="00252B80" w:rsidRPr="00A45DEB">
        <w:rPr>
          <w:bCs/>
          <w:color w:val="000000"/>
          <w:lang w:val="en-GB"/>
        </w:rPr>
        <w:t xml:space="preserve"> </w:t>
      </w:r>
      <w:r w:rsidR="00C53BA1">
        <w:rPr>
          <w:bCs/>
          <w:color w:val="000000"/>
          <w:lang w:val="en-GB"/>
        </w:rPr>
        <w:t xml:space="preserve">adult </w:t>
      </w:r>
      <w:r w:rsidR="00252B80" w:rsidRPr="00A45DEB">
        <w:rPr>
          <w:bCs/>
          <w:color w:val="000000"/>
          <w:lang w:val="en-GB"/>
        </w:rPr>
        <w:t xml:space="preserve">mean </w:t>
      </w:r>
      <w:r w:rsidR="00ED34E0" w:rsidRPr="00A45DEB">
        <w:rPr>
          <w:bCs/>
          <w:color w:val="000000"/>
          <w:lang w:val="en-GB"/>
        </w:rPr>
        <w:t>body mass index (</w:t>
      </w:r>
      <w:r w:rsidR="00252B80" w:rsidRPr="00A45DEB">
        <w:rPr>
          <w:bCs/>
          <w:color w:val="000000"/>
          <w:lang w:val="en-GB"/>
        </w:rPr>
        <w:t>BMI</w:t>
      </w:r>
      <w:r w:rsidR="00ED34E0" w:rsidRPr="00A45DEB">
        <w:rPr>
          <w:bCs/>
          <w:color w:val="000000"/>
          <w:lang w:val="en-GB"/>
        </w:rPr>
        <w:t>)</w:t>
      </w:r>
      <w:r w:rsidR="00A97E2B" w:rsidRPr="00A45DEB">
        <w:rPr>
          <w:bCs/>
          <w:color w:val="000000"/>
          <w:lang w:val="en-GB"/>
        </w:rPr>
        <w:t>.</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1415F8">
          <w:rPr>
            <w:bCs/>
            <w:noProof/>
            <w:color w:val="000000"/>
            <w:vertAlign w:val="superscript"/>
            <w:lang w:val="en-GB"/>
          </w:rPr>
          <w:t>16</w:t>
        </w:r>
        <w:r w:rsidR="008537CA">
          <w:rPr>
            <w:bCs/>
            <w:color w:val="000000"/>
            <w:lang w:val="en-GB"/>
          </w:rPr>
          <w:fldChar w:fldCharType="end"/>
        </w:r>
      </w:hyperlink>
      <w:r w:rsidR="00A97E2B" w:rsidRPr="00A45DEB">
        <w:rPr>
          <w:bCs/>
          <w:color w:val="000000"/>
          <w:lang w:val="en-GB"/>
        </w:rPr>
        <w:t xml:space="preserve"> </w:t>
      </w:r>
      <w:r w:rsidR="00A7375C">
        <w:rPr>
          <w:bCs/>
          <w:color w:val="000000"/>
          <w:lang w:val="en-GB"/>
        </w:rPr>
        <w:t xml:space="preserve">The covariate on food availability was constructed from the </w:t>
      </w:r>
      <w:r w:rsidR="00A7375C" w:rsidRPr="00A7375C">
        <w:rPr>
          <w:bCs/>
          <w:color w:val="000000"/>
          <w:lang w:val="en-GB"/>
        </w:rPr>
        <w:t>food balance sheets of the Food and Agriculture Organization of the United Nations</w:t>
      </w:r>
      <w:r w:rsidR="00A7375C">
        <w:rPr>
          <w:bCs/>
          <w:color w:val="000000"/>
          <w:lang w:val="en-GB"/>
        </w:rPr>
        <w:t xml:space="preserve">, with use of </w:t>
      </w:r>
      <w:r w:rsidR="00A7375C" w:rsidRPr="00A7375C">
        <w:rPr>
          <w:bCs/>
          <w:color w:val="000000"/>
          <w:lang w:val="en-GB"/>
        </w:rPr>
        <w:t>principal component analysis</w:t>
      </w:r>
      <w:r w:rsidR="00A7375C">
        <w:rPr>
          <w:bCs/>
          <w:color w:val="000000"/>
          <w:lang w:val="en-GB"/>
        </w:rPr>
        <w:t xml:space="preserve">. Details of </w:t>
      </w:r>
      <w:r w:rsidR="00E54541">
        <w:rPr>
          <w:bCs/>
          <w:color w:val="000000"/>
          <w:lang w:val="en-GB"/>
        </w:rPr>
        <w:t xml:space="preserve">the variables, </w:t>
      </w:r>
      <w:r w:rsidR="00A7375C">
        <w:rPr>
          <w:bCs/>
          <w:color w:val="000000"/>
          <w:lang w:val="en-GB"/>
        </w:rPr>
        <w:t>data and methods are provided</w:t>
      </w:r>
      <w:r w:rsidR="006555DE">
        <w:rPr>
          <w:bCs/>
          <w:color w:val="000000"/>
          <w:lang w:val="en-GB"/>
        </w:rPr>
        <w:t xml:space="preserve"> elsewhere,</w:t>
      </w:r>
      <w:r w:rsidR="00E54541">
        <w:rPr>
          <w:bCs/>
          <w:color w:val="000000"/>
          <w:lang w:val="en-GB"/>
        </w:rPr>
        <w:t xml:space="preserve"> and in the A</w:t>
      </w:r>
      <w:r w:rsidR="00A7375C">
        <w:rPr>
          <w:bCs/>
          <w:color w:val="000000"/>
          <w:lang w:val="en-GB"/>
        </w:rPr>
        <w:t>ppendix of a prior paper.</w:t>
      </w:r>
      <w:r w:rsidR="0064187B">
        <w:rPr>
          <w:bCs/>
          <w:color w:val="000000"/>
          <w:lang w:val="en-GB"/>
        </w:rPr>
        <w:fldChar w:fldCharType="begin">
          <w:fldData xml:space="preserve">PEVuZE5vdGU+PENpdGU+PEF1dGhvcj5EYW5hZWk8L0F1dGhvcj48WWVhcj4yMDExPC9ZZWFyPjxS
ZWNOdW0+MTM8L1JlY051bT48RGlzcGxheVRleHQ+PHN0eWxlIGZhY2U9InN1cGVyc2NyaXB0Ij4x
MywxNzwvc3R5bGU+PC9EaXNwbGF5VGV4dD48cmVjb3JkPjxyZWMtbnVtYmVyPjEzPC9yZWMtbnVt
YmVyPjxmb3JlaWduLWtleXM+PGtleSBhcHA9IkVOIiBkYi1pZD0iZHBlYTkyZTV2OXMwcnFlZnR4
ejV6cHp2dGVlNTJldnJ2NXMwIiB0aW1lc3RhbXA9IjE0NDYzOTQwMTYiPjEz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NCBtaWxs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MTM8L1JlY051bT48RGlzcGxheVRleHQ+PHN0eWxlIGZhY2U9InN1cGVyc2NyaXB0Ij4x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4187B">
        <w:rPr>
          <w:bCs/>
          <w:color w:val="000000"/>
          <w:lang w:val="en-GB"/>
        </w:rPr>
      </w:r>
      <w:r w:rsidR="0064187B">
        <w:rPr>
          <w:bCs/>
          <w:color w:val="000000"/>
          <w:lang w:val="en-GB"/>
        </w:rPr>
        <w:fldChar w:fldCharType="separate"/>
      </w:r>
      <w:hyperlink w:anchor="_ENREF_13" w:tooltip="Danaei, 2011 #13" w:history="1">
        <w:r w:rsidR="008537CA" w:rsidRPr="008537CA">
          <w:rPr>
            <w:bCs/>
            <w:noProof/>
            <w:color w:val="000000"/>
            <w:vertAlign w:val="superscript"/>
            <w:lang w:val="en-GB"/>
          </w:rPr>
          <w:t>13</w:t>
        </w:r>
      </w:hyperlink>
      <w:r w:rsidR="008537CA" w:rsidRPr="008537CA">
        <w:rPr>
          <w:bCs/>
          <w:noProof/>
          <w:color w:val="000000"/>
          <w:vertAlign w:val="superscript"/>
          <w:lang w:val="en-GB"/>
        </w:rPr>
        <w:t>,</w:t>
      </w:r>
      <w:hyperlink w:anchor="_ENREF_17" w:tooltip="Ezzati, 2013 #16" w:history="1">
        <w:r w:rsidR="008537CA" w:rsidRPr="008537CA">
          <w:rPr>
            <w:bCs/>
            <w:noProof/>
            <w:color w:val="000000"/>
            <w:vertAlign w:val="superscript"/>
            <w:lang w:val="en-GB"/>
          </w:rPr>
          <w:t>17</w:t>
        </w:r>
      </w:hyperlink>
      <w:r w:rsidR="0064187B">
        <w:rPr>
          <w:bCs/>
          <w:color w:val="000000"/>
          <w:lang w:val="en-GB"/>
        </w:rPr>
        <w:fldChar w:fldCharType="end"/>
      </w:r>
      <w:hyperlink w:anchor="_ENREF_17" w:tooltip="Ezzati, 2013 #16" w:history="1"/>
      <w:r w:rsidR="00641F7E">
        <w:rPr>
          <w:bCs/>
          <w:color w:val="000000"/>
          <w:lang w:val="en-GB"/>
        </w:rPr>
        <w:t xml:space="preserve"> </w:t>
      </w:r>
    </w:p>
    <w:p w:rsidR="000C2135" w:rsidRPr="00A45DEB" w:rsidRDefault="000C2135" w:rsidP="00E87135">
      <w:pPr>
        <w:spacing w:line="480" w:lineRule="auto"/>
        <w:jc w:val="both"/>
        <w:rPr>
          <w:bCs/>
          <w:color w:val="000000"/>
          <w:lang w:val="en-GB"/>
        </w:rPr>
      </w:pPr>
    </w:p>
    <w:p w:rsidR="00CA298C" w:rsidRDefault="00691C2F" w:rsidP="00AD7B24">
      <w:pPr>
        <w:spacing w:line="480" w:lineRule="auto"/>
        <w:jc w:val="both"/>
        <w:rPr>
          <w:lang w:val="en-GB"/>
        </w:rPr>
      </w:pPr>
      <w:r w:rsidRPr="00A45DEB">
        <w:rPr>
          <w:lang w:val="en-GB"/>
        </w:rPr>
        <w:t>We fitted th</w:t>
      </w:r>
      <w:r w:rsidR="00821062" w:rsidRPr="00A45DEB">
        <w:rPr>
          <w:rFonts w:eastAsia="SimSun"/>
          <w:lang w:val="en-GB" w:eastAsia="zh-CN"/>
        </w:rPr>
        <w:t>is</w:t>
      </w:r>
      <w:r w:rsidRPr="00A45DEB">
        <w:rPr>
          <w:lang w:val="en-GB"/>
        </w:rPr>
        <w:t xml:space="preserve"> Bayesian model with the Markov chain Monte Carlo (MCMC) algorithm. Convergence was monitored and </w:t>
      </w:r>
      <w:r w:rsidRPr="00A45DEB">
        <w:rPr>
          <w:color w:val="000000"/>
          <w:lang w:val="en-GB"/>
        </w:rPr>
        <w:t xml:space="preserve">5,000 post-burn-in samples were obtained from the </w:t>
      </w:r>
      <w:r w:rsidR="007210E9" w:rsidRPr="00A45DEB">
        <w:rPr>
          <w:color w:val="000000"/>
          <w:lang w:val="en-GB"/>
        </w:rPr>
        <w:t>(</w:t>
      </w:r>
      <w:r w:rsidRPr="00A45DEB">
        <w:rPr>
          <w:color w:val="000000"/>
          <w:lang w:val="en-GB"/>
        </w:rPr>
        <w:t>posterior</w:t>
      </w:r>
      <w:r w:rsidR="007210E9" w:rsidRPr="00A45DEB">
        <w:rPr>
          <w:color w:val="000000"/>
          <w:lang w:val="en-GB"/>
        </w:rPr>
        <w:t>)</w:t>
      </w:r>
      <w:r w:rsidRPr="00A45DEB">
        <w:rPr>
          <w:color w:val="000000"/>
          <w:lang w:val="en-GB"/>
        </w:rPr>
        <w:t xml:space="preserve"> distribution of model parameters, which were in turn used to obtain the </w:t>
      </w:r>
      <w:r w:rsidR="00E54541">
        <w:rPr>
          <w:color w:val="000000"/>
          <w:lang w:val="en-GB"/>
        </w:rPr>
        <w:t xml:space="preserve">posterior </w:t>
      </w:r>
      <w:r w:rsidRPr="00A45DEB">
        <w:rPr>
          <w:color w:val="000000"/>
          <w:lang w:val="en-GB"/>
        </w:rPr>
        <w:t>distributions of diabetes prevalence</w:t>
      </w:r>
      <w:r w:rsidRPr="00A45DEB">
        <w:rPr>
          <w:lang w:val="en-GB"/>
        </w:rPr>
        <w:t>. The reported credible intervals (CrI) represent the 2.5</w:t>
      </w:r>
      <w:r w:rsidRPr="00A45DEB">
        <w:rPr>
          <w:vertAlign w:val="superscript"/>
          <w:lang w:val="en-GB"/>
        </w:rPr>
        <w:t>th</w:t>
      </w:r>
      <w:r w:rsidRPr="00A45DEB">
        <w:rPr>
          <w:lang w:val="en-GB"/>
        </w:rPr>
        <w:t>-97.5</w:t>
      </w:r>
      <w:r w:rsidRPr="00A45DEB">
        <w:rPr>
          <w:vertAlign w:val="superscript"/>
          <w:lang w:val="en-GB"/>
        </w:rPr>
        <w:t>th</w:t>
      </w:r>
      <w:r w:rsidRPr="00A45DEB">
        <w:rPr>
          <w:lang w:val="en-GB"/>
        </w:rPr>
        <w:t xml:space="preserve"> percentiles of the posterior distributions. </w:t>
      </w:r>
    </w:p>
    <w:p w:rsidR="00FC5DB3" w:rsidRDefault="00FC5DB3" w:rsidP="00AD7B24">
      <w:pPr>
        <w:spacing w:line="480" w:lineRule="auto"/>
        <w:jc w:val="both"/>
        <w:rPr>
          <w:bCs/>
          <w:color w:val="000000"/>
          <w:lang w:val="en-GB"/>
        </w:rPr>
      </w:pPr>
    </w:p>
    <w:p w:rsidR="004D47C1" w:rsidRDefault="004D47C1" w:rsidP="004D47C1">
      <w:pPr>
        <w:spacing w:line="480" w:lineRule="auto"/>
        <w:jc w:val="both"/>
        <w:rPr>
          <w:bCs/>
          <w:color w:val="000000"/>
          <w:lang w:val="en-GB"/>
        </w:rPr>
      </w:pPr>
      <w:r w:rsidRPr="005D3632">
        <w:rPr>
          <w:lang w:val="en-GB"/>
        </w:rPr>
        <w:t xml:space="preserve">We estimated average </w:t>
      </w:r>
      <w:r w:rsidR="00960CFC">
        <w:rPr>
          <w:lang w:val="en-GB"/>
        </w:rPr>
        <w:t xml:space="preserve">relative </w:t>
      </w:r>
      <w:r w:rsidRPr="005D3632">
        <w:rPr>
          <w:lang w:val="en-GB"/>
        </w:rPr>
        <w:t xml:space="preserve">change in </w:t>
      </w:r>
      <w:r w:rsidR="00960CFC">
        <w:rPr>
          <w:lang w:val="en-GB"/>
        </w:rPr>
        <w:t>prevalence</w:t>
      </w:r>
      <w:r w:rsidRPr="005D3632">
        <w:rPr>
          <w:lang w:val="en-GB"/>
        </w:rPr>
        <w:t xml:space="preserve"> over the </w:t>
      </w:r>
      <w:r w:rsidR="00960CFC">
        <w:rPr>
          <w:lang w:val="en-GB"/>
        </w:rPr>
        <w:t>35</w:t>
      </w:r>
      <w:r w:rsidRPr="005D3632">
        <w:rPr>
          <w:lang w:val="en-GB"/>
        </w:rPr>
        <w:t xml:space="preserve"> years of analysis. We also report the posterior probability (PP) that an estimated increase or decrease represents a truly increasing or decreasing trend.</w:t>
      </w:r>
      <w:r w:rsidR="00306CB1">
        <w:rPr>
          <w:lang w:val="en-GB"/>
        </w:rPr>
        <w:t xml:space="preserve"> </w:t>
      </w:r>
      <w:r w:rsidR="00306CB1">
        <w:rPr>
          <w:bCs/>
          <w:color w:val="000000"/>
          <w:lang w:val="en-GB"/>
        </w:rPr>
        <w:t>PP</w:t>
      </w:r>
      <w:r w:rsidR="00306CB1" w:rsidRPr="004D47C1">
        <w:rPr>
          <w:bCs/>
          <w:color w:val="000000"/>
          <w:lang w:val="en-GB"/>
        </w:rPr>
        <w:t xml:space="preserve"> would be 0</w:t>
      </w:r>
      <w:r w:rsidR="00306CB1">
        <w:rPr>
          <w:bCs/>
          <w:color w:val="000000"/>
          <w:lang w:val="en-GB"/>
        </w:rPr>
        <w:t>.</w:t>
      </w:r>
      <w:r w:rsidR="00306CB1" w:rsidRPr="004D47C1">
        <w:rPr>
          <w:bCs/>
          <w:color w:val="000000"/>
          <w:lang w:val="en-GB"/>
        </w:rPr>
        <w:t>50 in a country</w:t>
      </w:r>
      <w:r w:rsidR="00306CB1">
        <w:rPr>
          <w:bCs/>
          <w:color w:val="000000"/>
          <w:lang w:val="en-GB"/>
        </w:rPr>
        <w:t xml:space="preserve"> </w:t>
      </w:r>
      <w:r w:rsidR="00306CB1" w:rsidRPr="004D47C1">
        <w:rPr>
          <w:bCs/>
          <w:color w:val="000000"/>
          <w:lang w:val="en-GB"/>
        </w:rPr>
        <w:t>or region in which an increase is statistically</w:t>
      </w:r>
      <w:r w:rsidR="00306CB1">
        <w:rPr>
          <w:bCs/>
          <w:color w:val="000000"/>
          <w:lang w:val="en-GB"/>
        </w:rPr>
        <w:t xml:space="preserve"> </w:t>
      </w:r>
      <w:r w:rsidR="00306CB1" w:rsidRPr="004D47C1">
        <w:rPr>
          <w:bCs/>
          <w:color w:val="000000"/>
          <w:lang w:val="en-GB"/>
        </w:rPr>
        <w:t>indistinguishable from a decrease</w:t>
      </w:r>
      <w:r w:rsidR="00F44AC3">
        <w:rPr>
          <w:bCs/>
          <w:color w:val="000000"/>
          <w:lang w:val="en-GB"/>
        </w:rPr>
        <w:t>;</w:t>
      </w:r>
      <w:r w:rsidR="008F139F">
        <w:rPr>
          <w:bCs/>
          <w:color w:val="000000"/>
          <w:lang w:val="en-GB"/>
        </w:rPr>
        <w:t xml:space="preserve"> </w:t>
      </w:r>
      <w:r w:rsidR="00F44AC3">
        <w:rPr>
          <w:bCs/>
          <w:color w:val="000000"/>
          <w:lang w:val="en-GB"/>
        </w:rPr>
        <w:t>a</w:t>
      </w:r>
      <w:r w:rsidR="00306CB1" w:rsidRPr="004D47C1">
        <w:rPr>
          <w:bCs/>
          <w:color w:val="000000"/>
          <w:lang w:val="en-GB"/>
        </w:rPr>
        <w:t xml:space="preserve"> larger </w:t>
      </w:r>
      <w:r w:rsidR="00306CB1">
        <w:rPr>
          <w:bCs/>
          <w:color w:val="000000"/>
          <w:lang w:val="en-GB"/>
        </w:rPr>
        <w:t>PP</w:t>
      </w:r>
      <w:r w:rsidR="00306CB1" w:rsidRPr="004D47C1">
        <w:rPr>
          <w:bCs/>
          <w:color w:val="000000"/>
          <w:lang w:val="en-GB"/>
        </w:rPr>
        <w:t xml:space="preserve"> indicates more certainty</w:t>
      </w:r>
      <w:r w:rsidR="00306CB1">
        <w:rPr>
          <w:bCs/>
          <w:color w:val="000000"/>
          <w:lang w:val="en-GB"/>
        </w:rPr>
        <w:t xml:space="preserve"> in an increase and </w:t>
      </w:r>
      <w:r w:rsidR="00F44AC3">
        <w:rPr>
          <w:bCs/>
          <w:color w:val="000000"/>
          <w:lang w:val="en-GB"/>
        </w:rPr>
        <w:t xml:space="preserve">a </w:t>
      </w:r>
      <w:r w:rsidR="00306CB1">
        <w:rPr>
          <w:bCs/>
          <w:color w:val="000000"/>
          <w:lang w:val="en-GB"/>
        </w:rPr>
        <w:t>smaller PP indicates more certainty in a decrease</w:t>
      </w:r>
      <w:r w:rsidR="00306CB1" w:rsidRPr="004D47C1">
        <w:rPr>
          <w:bCs/>
          <w:color w:val="000000"/>
          <w:lang w:val="en-GB"/>
        </w:rPr>
        <w:t>.</w:t>
      </w:r>
      <w:r w:rsidRPr="005D3632">
        <w:rPr>
          <w:lang w:val="en-GB"/>
        </w:rPr>
        <w:t xml:space="preserve"> </w:t>
      </w:r>
      <w:r w:rsidR="00306CB1">
        <w:rPr>
          <w:lang w:val="en-GB"/>
        </w:rPr>
        <w:t>In addition w</w:t>
      </w:r>
      <w:r w:rsidRPr="005D3632">
        <w:rPr>
          <w:lang w:val="en-GB"/>
        </w:rPr>
        <w:t xml:space="preserve">e calculated the PP of meeting the global target </w:t>
      </w:r>
      <w:r w:rsidR="00467D14">
        <w:rPr>
          <w:lang w:val="en-GB"/>
        </w:rPr>
        <w:t xml:space="preserve">of no rise in diabetes prevalence </w:t>
      </w:r>
      <w:r w:rsidRPr="005D3632">
        <w:rPr>
          <w:lang w:val="en-GB"/>
        </w:rPr>
        <w:t>if post-2000 trends continue.</w:t>
      </w:r>
      <w:r w:rsidR="00BA4868" w:rsidRPr="00BA4868">
        <w:rPr>
          <w:bCs/>
          <w:color w:val="000000"/>
          <w:lang w:val="en-GB"/>
        </w:rPr>
        <w:t xml:space="preserve"> </w:t>
      </w:r>
      <w:r w:rsidR="00BA4868" w:rsidRPr="00A45DEB">
        <w:rPr>
          <w:bCs/>
          <w:color w:val="000000"/>
          <w:lang w:val="en-GB"/>
        </w:rPr>
        <w:t>All analyses were done separately by sex. We used the WHO standard population for age standardisation.</w:t>
      </w:r>
    </w:p>
    <w:p w:rsidR="00B1467F" w:rsidRDefault="00B1467F" w:rsidP="00AD7B24">
      <w:pPr>
        <w:spacing w:line="480" w:lineRule="auto"/>
        <w:jc w:val="both"/>
        <w:rPr>
          <w:bCs/>
          <w:color w:val="000000"/>
          <w:lang w:val="en-GB"/>
        </w:rPr>
      </w:pPr>
    </w:p>
    <w:p w:rsidR="006226BE" w:rsidRPr="00A45DEB" w:rsidRDefault="006226BE" w:rsidP="006226BE">
      <w:pPr>
        <w:spacing w:line="480" w:lineRule="auto"/>
        <w:jc w:val="both"/>
        <w:rPr>
          <w:lang w:val="en-GB"/>
        </w:rPr>
      </w:pPr>
      <w:r w:rsidRPr="00A45DEB">
        <w:rPr>
          <w:bCs/>
          <w:color w:val="000000"/>
          <w:lang w:val="en-GB"/>
        </w:rPr>
        <w:t>A</w:t>
      </w:r>
      <w:r w:rsidRPr="00A45DEB">
        <w:rPr>
          <w:lang w:val="en-GB"/>
        </w:rPr>
        <w:t>s described in detail in the Appendix,</w:t>
      </w:r>
      <w:r w:rsidR="00B04C24">
        <w:rPr>
          <w:lang w:val="en-GB"/>
        </w:rPr>
        <w:t xml:space="preserve"> we examined how well our model estimates diabetes prevalence in countries and years without data by withholding some of the data from the model, and calculating</w:t>
      </w:r>
      <w:r w:rsidR="00B04C24" w:rsidRPr="00B04C24">
        <w:rPr>
          <w:lang w:val="en-GB"/>
        </w:rPr>
        <w:t xml:space="preserve"> the differences between the held-out data and the estimates</w:t>
      </w:r>
      <w:r w:rsidR="00B04C24">
        <w:rPr>
          <w:lang w:val="en-GB"/>
        </w:rPr>
        <w:t>, i.e. the error in estimates</w:t>
      </w:r>
      <w:r w:rsidR="00B04C24" w:rsidRPr="00B04C24">
        <w:rPr>
          <w:lang w:val="en-GB"/>
        </w:rPr>
        <w:t xml:space="preserve">. </w:t>
      </w:r>
      <w:r w:rsidR="00C00C6C">
        <w:rPr>
          <w:lang w:val="en-GB"/>
        </w:rPr>
        <w:t>This validation test shows that</w:t>
      </w:r>
      <w:r w:rsidR="00C00C6C" w:rsidRPr="00A45DEB">
        <w:rPr>
          <w:lang w:val="en-GB"/>
        </w:rPr>
        <w:t xml:space="preserve"> o</w:t>
      </w:r>
      <w:r w:rsidR="00C00C6C" w:rsidRPr="00A45DEB">
        <w:rPr>
          <w:bCs/>
          <w:color w:val="000000"/>
          <w:lang w:val="en-GB"/>
        </w:rPr>
        <w:t xml:space="preserve">ur model performed </w:t>
      </w:r>
      <w:r w:rsidR="00C00C6C">
        <w:rPr>
          <w:bCs/>
          <w:color w:val="000000"/>
          <w:lang w:val="en-GB"/>
        </w:rPr>
        <w:t xml:space="preserve">quite </w:t>
      </w:r>
      <w:r w:rsidR="00C00C6C" w:rsidRPr="00A45DEB">
        <w:rPr>
          <w:bCs/>
          <w:color w:val="000000"/>
          <w:lang w:val="en-GB"/>
        </w:rPr>
        <w:t>well</w:t>
      </w:r>
      <w:r w:rsidR="00611187">
        <w:rPr>
          <w:bCs/>
          <w:color w:val="000000"/>
          <w:lang w:val="en-GB"/>
        </w:rPr>
        <w:t>;</w:t>
      </w:r>
      <w:r w:rsidR="00611187" w:rsidRPr="00A45DEB">
        <w:rPr>
          <w:bCs/>
          <w:color w:val="000000"/>
          <w:lang w:val="en-GB"/>
        </w:rPr>
        <w:t xml:space="preserve"> </w:t>
      </w:r>
      <w:r w:rsidR="00611187">
        <w:rPr>
          <w:bCs/>
          <w:color w:val="000000"/>
          <w:lang w:val="en-GB"/>
        </w:rPr>
        <w:t>t</w:t>
      </w:r>
      <w:r w:rsidR="00C00C6C" w:rsidRPr="00A45DEB">
        <w:rPr>
          <w:bCs/>
          <w:color w:val="000000"/>
          <w:lang w:val="en-GB"/>
        </w:rPr>
        <w:t xml:space="preserve">he median errors were globally very close to zero, and </w:t>
      </w:r>
      <w:r w:rsidR="00611187">
        <w:rPr>
          <w:bCs/>
          <w:color w:val="000000"/>
          <w:lang w:val="en-GB"/>
        </w:rPr>
        <w:t>the</w:t>
      </w:r>
      <w:r w:rsidR="00C00C6C" w:rsidRPr="00A45DEB">
        <w:rPr>
          <w:bCs/>
          <w:color w:val="000000"/>
          <w:lang w:val="en-GB"/>
        </w:rPr>
        <w:t xml:space="preserve"> median absolute errors</w:t>
      </w:r>
      <w:r w:rsidR="00611187">
        <w:rPr>
          <w:bCs/>
          <w:color w:val="000000"/>
          <w:lang w:val="en-GB"/>
        </w:rPr>
        <w:t xml:space="preserve"> were small</w:t>
      </w:r>
      <w:r w:rsidR="00C00C6C">
        <w:rPr>
          <w:bCs/>
          <w:color w:val="000000"/>
          <w:lang w:val="en-GB"/>
        </w:rPr>
        <w:t xml:space="preserve"> </w:t>
      </w:r>
      <w:r w:rsidR="00BA4868">
        <w:rPr>
          <w:bCs/>
          <w:color w:val="000000"/>
          <w:lang w:val="en-GB"/>
        </w:rPr>
        <w:t>(Appendix Table 5)</w:t>
      </w:r>
      <w:r w:rsidRPr="00A45DEB">
        <w:rPr>
          <w:bCs/>
          <w:color w:val="000000"/>
          <w:lang w:val="en-GB"/>
        </w:rPr>
        <w:t xml:space="preserve">. </w:t>
      </w:r>
    </w:p>
    <w:p w:rsidR="006226BE" w:rsidRDefault="006226BE" w:rsidP="006226BE">
      <w:pPr>
        <w:spacing w:line="480" w:lineRule="auto"/>
        <w:jc w:val="both"/>
        <w:rPr>
          <w:bCs/>
          <w:color w:val="000000"/>
          <w:lang w:val="en-GB"/>
        </w:rPr>
      </w:pPr>
    </w:p>
    <w:p w:rsidR="003103DB" w:rsidRPr="005D3632" w:rsidRDefault="003103DB" w:rsidP="003103DB">
      <w:pPr>
        <w:spacing w:line="480" w:lineRule="auto"/>
        <w:jc w:val="both"/>
        <w:rPr>
          <w:bCs/>
          <w:i/>
          <w:color w:val="000000"/>
          <w:lang w:val="en-GB"/>
        </w:rPr>
      </w:pPr>
      <w:r w:rsidRPr="005D3632">
        <w:rPr>
          <w:bCs/>
          <w:i/>
          <w:color w:val="000000"/>
          <w:lang w:val="en-GB"/>
        </w:rPr>
        <w:t>Role of funding source</w:t>
      </w:r>
    </w:p>
    <w:p w:rsidR="003103DB" w:rsidRPr="005D3632" w:rsidRDefault="003103DB" w:rsidP="003103DB">
      <w:pPr>
        <w:spacing w:line="480" w:lineRule="auto"/>
        <w:jc w:val="both"/>
        <w:rPr>
          <w:bCs/>
          <w:color w:val="000000"/>
          <w:lang w:val="en-GB"/>
        </w:rPr>
      </w:pPr>
      <w:r w:rsidRPr="005D3632">
        <w:rPr>
          <w:bCs/>
          <w:color w:val="000000"/>
          <w:lang w:val="en-GB"/>
        </w:rPr>
        <w:t xml:space="preserve">The funder of the study had no role in study design, data collection, analysis, interpretation, or writing of the report. </w:t>
      </w:r>
      <w:r w:rsidRPr="00FD7699">
        <w:rPr>
          <w:bCs/>
          <w:color w:val="000000"/>
          <w:lang w:val="en-GB"/>
        </w:rPr>
        <w:t>Country and Regional Data</w:t>
      </w:r>
      <w:r w:rsidRPr="005D3632">
        <w:rPr>
          <w:bCs/>
          <w:color w:val="000000"/>
          <w:lang w:val="en-GB"/>
        </w:rPr>
        <w:t xml:space="preserve"> Group members</w:t>
      </w:r>
      <w:r w:rsidR="00BA4868">
        <w:rPr>
          <w:bCs/>
          <w:color w:val="000000"/>
          <w:lang w:val="en-GB"/>
        </w:rPr>
        <w:t>,</w:t>
      </w:r>
      <w:r w:rsidRPr="005D3632">
        <w:rPr>
          <w:bCs/>
          <w:color w:val="000000"/>
          <w:lang w:val="en-GB"/>
        </w:rPr>
        <w:t xml:space="preserve"> </w:t>
      </w:r>
      <w:r>
        <w:rPr>
          <w:bCs/>
          <w:color w:val="000000"/>
          <w:lang w:val="en-GB"/>
        </w:rPr>
        <w:t>B</w:t>
      </w:r>
      <w:r w:rsidR="00BA4868">
        <w:rPr>
          <w:bCs/>
          <w:color w:val="000000"/>
          <w:lang w:val="en-GB"/>
        </w:rPr>
        <w:t xml:space="preserve">Z, JB and MDC </w:t>
      </w:r>
      <w:r w:rsidRPr="005D3632">
        <w:rPr>
          <w:bCs/>
          <w:color w:val="000000"/>
          <w:lang w:val="en-GB"/>
        </w:rPr>
        <w:t>had full access to the data in the study and the corresponding author had final responsibility for the decision to submit for publication.</w:t>
      </w:r>
    </w:p>
    <w:p w:rsidR="003103DB" w:rsidRPr="00A45DEB" w:rsidRDefault="003103DB" w:rsidP="00AD7B24">
      <w:pPr>
        <w:spacing w:line="480" w:lineRule="auto"/>
        <w:jc w:val="both"/>
        <w:rPr>
          <w:bCs/>
          <w:color w:val="000000"/>
          <w:lang w:val="en-GB"/>
        </w:rPr>
      </w:pPr>
    </w:p>
    <w:p w:rsidR="00876237" w:rsidRPr="00A45DEB" w:rsidRDefault="00876237" w:rsidP="00AD7B24">
      <w:pPr>
        <w:spacing w:line="480" w:lineRule="auto"/>
        <w:jc w:val="both"/>
        <w:rPr>
          <w:b/>
          <w:bCs/>
          <w:color w:val="000000"/>
          <w:lang w:val="en-GB"/>
        </w:rPr>
      </w:pPr>
      <w:r w:rsidRPr="00A45DEB">
        <w:rPr>
          <w:b/>
          <w:bCs/>
          <w:color w:val="000000"/>
          <w:lang w:val="en-GB"/>
        </w:rPr>
        <w:t>Results</w:t>
      </w:r>
    </w:p>
    <w:p w:rsidR="002275A0" w:rsidRPr="00A45DEB" w:rsidRDefault="002275A0" w:rsidP="00AD7B24">
      <w:pPr>
        <w:spacing w:line="480" w:lineRule="auto"/>
        <w:jc w:val="both"/>
        <w:rPr>
          <w:bCs/>
          <w:i/>
          <w:color w:val="000000"/>
          <w:lang w:val="en-GB"/>
        </w:rPr>
      </w:pPr>
      <w:r w:rsidRPr="00A45DEB">
        <w:rPr>
          <w:bCs/>
          <w:i/>
          <w:color w:val="000000"/>
          <w:lang w:val="en-GB"/>
        </w:rPr>
        <w:t>Data sources</w:t>
      </w:r>
    </w:p>
    <w:p w:rsidR="002275A0" w:rsidRPr="00A45DEB" w:rsidRDefault="00DB0007" w:rsidP="00AA3A37">
      <w:pPr>
        <w:spacing w:line="480" w:lineRule="auto"/>
        <w:jc w:val="both"/>
        <w:rPr>
          <w:bCs/>
          <w:color w:val="000000"/>
          <w:lang w:val="en-GB"/>
        </w:rPr>
      </w:pPr>
      <w:r>
        <w:rPr>
          <w:bCs/>
          <w:color w:val="000000"/>
          <w:lang w:val="en-GB"/>
        </w:rPr>
        <w:t>Our</w:t>
      </w:r>
      <w:r w:rsidR="00A76AC4">
        <w:rPr>
          <w:bCs/>
          <w:color w:val="000000"/>
          <w:lang w:val="en-GB"/>
        </w:rPr>
        <w:t xml:space="preserve"> data came</w:t>
      </w:r>
      <w:r w:rsidR="002275A0" w:rsidRPr="00A45DEB">
        <w:rPr>
          <w:bCs/>
          <w:color w:val="000000"/>
          <w:lang w:val="en-GB"/>
        </w:rPr>
        <w:t xml:space="preserve"> from </w:t>
      </w:r>
      <w:r w:rsidR="00A13AA3">
        <w:rPr>
          <w:bCs/>
          <w:color w:val="000000"/>
          <w:lang w:val="en-GB"/>
        </w:rPr>
        <w:t>751</w:t>
      </w:r>
      <w:r w:rsidR="00A13AA3" w:rsidRPr="00A45DEB">
        <w:rPr>
          <w:bCs/>
          <w:color w:val="000000"/>
          <w:lang w:val="en-GB"/>
        </w:rPr>
        <w:t xml:space="preserve"> </w:t>
      </w:r>
      <w:r w:rsidR="002275A0" w:rsidRPr="00A45DEB">
        <w:rPr>
          <w:bCs/>
          <w:color w:val="000000"/>
          <w:lang w:val="en-GB"/>
        </w:rPr>
        <w:t xml:space="preserve">population-based measurement </w:t>
      </w:r>
      <w:r w:rsidR="00C5232B">
        <w:rPr>
          <w:bCs/>
          <w:color w:val="000000"/>
          <w:lang w:val="en-GB"/>
        </w:rPr>
        <w:t xml:space="preserve">surveys and </w:t>
      </w:r>
      <w:r w:rsidR="002275A0" w:rsidRPr="00A45DEB">
        <w:rPr>
          <w:bCs/>
          <w:color w:val="000000"/>
          <w:lang w:val="en-GB"/>
        </w:rPr>
        <w:t xml:space="preserve">studies, with </w:t>
      </w:r>
      <w:r w:rsidR="00C5232B">
        <w:rPr>
          <w:bCs/>
          <w:color w:val="000000"/>
          <w:lang w:val="en-GB"/>
        </w:rPr>
        <w:t>&gt;</w:t>
      </w:r>
      <w:r w:rsidR="00A13AA3">
        <w:rPr>
          <w:bCs/>
          <w:color w:val="000000"/>
          <w:lang w:val="en-GB"/>
        </w:rPr>
        <w:t>4.4</w:t>
      </w:r>
      <w:r w:rsidR="002275A0" w:rsidRPr="00A45DEB">
        <w:rPr>
          <w:bCs/>
          <w:color w:val="000000"/>
          <w:lang w:val="en-GB"/>
        </w:rPr>
        <w:t xml:space="preserve"> million participants aged 18 years and older. </w:t>
      </w:r>
      <w:r w:rsidR="00467D14">
        <w:rPr>
          <w:bCs/>
          <w:color w:val="000000"/>
          <w:lang w:val="en-GB"/>
        </w:rPr>
        <w:t>They covered</w:t>
      </w:r>
      <w:r w:rsidR="002275A0" w:rsidRPr="00A45DEB">
        <w:rPr>
          <w:bCs/>
          <w:color w:val="000000"/>
          <w:lang w:val="en-GB"/>
        </w:rPr>
        <w:t xml:space="preserve"> </w:t>
      </w:r>
      <w:r w:rsidR="00A13AA3" w:rsidRPr="00A45DEB">
        <w:rPr>
          <w:bCs/>
          <w:color w:val="000000"/>
          <w:lang w:val="en-GB"/>
        </w:rPr>
        <w:t>14</w:t>
      </w:r>
      <w:r w:rsidR="00A13AA3">
        <w:rPr>
          <w:bCs/>
          <w:color w:val="000000"/>
          <w:lang w:val="en-GB"/>
        </w:rPr>
        <w:t>6</w:t>
      </w:r>
      <w:r w:rsidR="00A13AA3" w:rsidRPr="00A45DEB">
        <w:rPr>
          <w:bCs/>
          <w:color w:val="000000"/>
          <w:lang w:val="en-GB"/>
        </w:rPr>
        <w:t xml:space="preserve"> </w:t>
      </w:r>
      <w:r w:rsidR="003F0BC1" w:rsidRPr="00A45DEB">
        <w:rPr>
          <w:bCs/>
          <w:color w:val="000000"/>
          <w:lang w:val="en-GB"/>
        </w:rPr>
        <w:t>of the 200</w:t>
      </w:r>
      <w:r w:rsidR="002275A0" w:rsidRPr="00A45DEB">
        <w:rPr>
          <w:bCs/>
          <w:color w:val="000000"/>
          <w:lang w:val="en-GB"/>
        </w:rPr>
        <w:t xml:space="preserve"> countries</w:t>
      </w:r>
      <w:r w:rsidR="003F0BC1" w:rsidRPr="00A45DEB">
        <w:rPr>
          <w:lang w:val="en-GB"/>
        </w:rPr>
        <w:t xml:space="preserve"> and territories for which estimates were made</w:t>
      </w:r>
      <w:r w:rsidR="00467D14">
        <w:rPr>
          <w:lang w:val="en-GB"/>
        </w:rPr>
        <w:t>.</w:t>
      </w:r>
      <w:r w:rsidR="003F0BC1" w:rsidRPr="00A45DEB">
        <w:rPr>
          <w:lang w:val="en-GB"/>
        </w:rPr>
        <w:t xml:space="preserve"> </w:t>
      </w:r>
      <w:r w:rsidR="00467D14">
        <w:rPr>
          <w:lang w:val="en-GB"/>
        </w:rPr>
        <w:t>T</w:t>
      </w:r>
      <w:r w:rsidR="003F0BC1" w:rsidRPr="00A45DEB">
        <w:rPr>
          <w:lang w:val="en-GB"/>
        </w:rPr>
        <w:t xml:space="preserve">hese </w:t>
      </w:r>
      <w:r w:rsidR="00A13AA3" w:rsidRPr="00A45DEB">
        <w:rPr>
          <w:lang w:val="en-GB"/>
        </w:rPr>
        <w:t>14</w:t>
      </w:r>
      <w:r w:rsidR="00A13AA3">
        <w:rPr>
          <w:lang w:val="en-GB"/>
        </w:rPr>
        <w:t>6</w:t>
      </w:r>
      <w:r w:rsidR="00A13AA3" w:rsidRPr="00A45DEB">
        <w:rPr>
          <w:lang w:val="en-GB"/>
        </w:rPr>
        <w:t xml:space="preserve"> </w:t>
      </w:r>
      <w:r w:rsidR="003F0BC1" w:rsidRPr="00A45DEB">
        <w:rPr>
          <w:lang w:val="en-GB"/>
        </w:rPr>
        <w:t>countries</w:t>
      </w:r>
      <w:r w:rsidR="00691C2F" w:rsidRPr="00A45DEB">
        <w:rPr>
          <w:bCs/>
          <w:color w:val="000000"/>
          <w:lang w:val="en-GB"/>
        </w:rPr>
        <w:t xml:space="preserve"> covered </w:t>
      </w:r>
      <w:r w:rsidR="00750A6C">
        <w:rPr>
          <w:bCs/>
          <w:color w:val="000000"/>
          <w:lang w:val="en-GB"/>
        </w:rPr>
        <w:t>90</w:t>
      </w:r>
      <w:r w:rsidR="00691C2F" w:rsidRPr="00A45DEB">
        <w:rPr>
          <w:bCs/>
          <w:color w:val="000000"/>
          <w:lang w:val="en-GB"/>
        </w:rPr>
        <w:t xml:space="preserve">% of the </w:t>
      </w:r>
      <w:r w:rsidR="000C2135" w:rsidRPr="00A45DEB">
        <w:rPr>
          <w:bCs/>
          <w:color w:val="000000"/>
          <w:lang w:val="en-GB"/>
        </w:rPr>
        <w:t>world</w:t>
      </w:r>
      <w:r w:rsidR="00F2496E">
        <w:rPr>
          <w:bCs/>
          <w:color w:val="000000"/>
          <w:lang w:val="en-GB"/>
        </w:rPr>
        <w:t>’s</w:t>
      </w:r>
      <w:r w:rsidR="00691C2F" w:rsidRPr="00A45DEB">
        <w:rPr>
          <w:bCs/>
          <w:color w:val="000000"/>
          <w:lang w:val="en-GB"/>
        </w:rPr>
        <w:t xml:space="preserve"> </w:t>
      </w:r>
      <w:r w:rsidR="00750A6C">
        <w:rPr>
          <w:bCs/>
          <w:color w:val="000000"/>
          <w:lang w:val="en-GB"/>
        </w:rPr>
        <w:t xml:space="preserve">adult </w:t>
      </w:r>
      <w:r w:rsidR="00691C2F" w:rsidRPr="00A45DEB">
        <w:rPr>
          <w:bCs/>
          <w:color w:val="000000"/>
          <w:lang w:val="en-GB"/>
        </w:rPr>
        <w:t>population in 2014</w:t>
      </w:r>
      <w:r w:rsidR="002275A0" w:rsidRPr="00A45DEB">
        <w:rPr>
          <w:bCs/>
          <w:color w:val="000000"/>
          <w:lang w:val="en-GB"/>
        </w:rPr>
        <w:t xml:space="preserve"> (</w:t>
      </w:r>
      <w:r w:rsidR="00914762">
        <w:rPr>
          <w:bCs/>
          <w:color w:val="000000"/>
          <w:lang w:val="en-GB"/>
        </w:rPr>
        <w:t xml:space="preserve">Appendix </w:t>
      </w:r>
      <w:r w:rsidR="002275A0" w:rsidRPr="00A45DEB">
        <w:rPr>
          <w:bCs/>
          <w:color w:val="000000"/>
          <w:lang w:val="en-GB"/>
        </w:rPr>
        <w:t>Figure 2</w:t>
      </w:r>
      <w:r w:rsidR="00691C2F" w:rsidRPr="00A45DEB">
        <w:rPr>
          <w:bCs/>
          <w:color w:val="000000"/>
          <w:lang w:val="en-GB"/>
        </w:rPr>
        <w:t>)</w:t>
      </w:r>
      <w:r w:rsidR="002275A0" w:rsidRPr="00A45DEB">
        <w:rPr>
          <w:bCs/>
          <w:color w:val="000000"/>
          <w:lang w:val="en-GB"/>
        </w:rPr>
        <w:t xml:space="preserve">. </w:t>
      </w:r>
      <w:r w:rsidR="00341925" w:rsidRPr="00A45DEB">
        <w:rPr>
          <w:bCs/>
          <w:color w:val="000000"/>
          <w:lang w:val="en-GB"/>
        </w:rPr>
        <w:t>Regionally</w:t>
      </w:r>
      <w:r w:rsidR="002275A0" w:rsidRPr="00A45DEB">
        <w:rPr>
          <w:bCs/>
          <w:color w:val="000000"/>
          <w:lang w:val="en-GB"/>
        </w:rPr>
        <w:t xml:space="preserve">, there were between an average of </w:t>
      </w:r>
      <w:r w:rsidR="00A54123" w:rsidRPr="00A45DEB">
        <w:rPr>
          <w:bCs/>
          <w:color w:val="000000"/>
          <w:lang w:val="en-GB"/>
        </w:rPr>
        <w:t>&lt;1</w:t>
      </w:r>
      <w:r w:rsidR="00C64CA3" w:rsidRPr="00A45DEB">
        <w:rPr>
          <w:bCs/>
          <w:color w:val="000000"/>
          <w:lang w:val="en-GB"/>
        </w:rPr>
        <w:t xml:space="preserve"> data source</w:t>
      </w:r>
      <w:r w:rsidR="002275A0" w:rsidRPr="00A45DEB">
        <w:rPr>
          <w:bCs/>
          <w:color w:val="000000"/>
          <w:lang w:val="en-GB"/>
        </w:rPr>
        <w:t xml:space="preserve"> per country in </w:t>
      </w:r>
      <w:r w:rsidR="00101DFB" w:rsidRPr="00A45DEB">
        <w:rPr>
          <w:bCs/>
          <w:color w:val="000000"/>
          <w:lang w:val="en-GB"/>
        </w:rPr>
        <w:t>Central Africa</w:t>
      </w:r>
      <w:r w:rsidR="002275A0" w:rsidRPr="00A45DEB">
        <w:rPr>
          <w:bCs/>
          <w:color w:val="000000"/>
          <w:lang w:val="en-GB"/>
        </w:rPr>
        <w:t xml:space="preserve"> to </w:t>
      </w:r>
      <w:r w:rsidR="00101DFB" w:rsidRPr="00A45DEB">
        <w:rPr>
          <w:bCs/>
          <w:color w:val="000000"/>
          <w:lang w:val="en-GB"/>
        </w:rPr>
        <w:t>24</w:t>
      </w:r>
      <w:r w:rsidR="002275A0" w:rsidRPr="00A45DEB">
        <w:rPr>
          <w:bCs/>
          <w:color w:val="000000"/>
          <w:lang w:val="en-GB"/>
        </w:rPr>
        <w:t xml:space="preserve"> </w:t>
      </w:r>
      <w:r w:rsidR="00C64CA3" w:rsidRPr="00A45DEB">
        <w:rPr>
          <w:bCs/>
          <w:color w:val="000000"/>
          <w:lang w:val="en-GB"/>
        </w:rPr>
        <w:t>source</w:t>
      </w:r>
      <w:r w:rsidR="000D2E7B" w:rsidRPr="00A45DEB">
        <w:rPr>
          <w:rFonts w:eastAsia="SimSun"/>
          <w:bCs/>
          <w:color w:val="000000"/>
          <w:lang w:val="en-GB" w:eastAsia="zh-CN"/>
        </w:rPr>
        <w:t>s</w:t>
      </w:r>
      <w:r w:rsidR="00C64CA3" w:rsidRPr="00A45DEB">
        <w:rPr>
          <w:bCs/>
          <w:color w:val="000000"/>
          <w:lang w:val="en-GB"/>
        </w:rPr>
        <w:t xml:space="preserve"> </w:t>
      </w:r>
      <w:r w:rsidR="002275A0" w:rsidRPr="00A45DEB">
        <w:rPr>
          <w:bCs/>
          <w:color w:val="000000"/>
          <w:lang w:val="en-GB"/>
        </w:rPr>
        <w:t>per country in high-income Asia Pacific</w:t>
      </w:r>
      <w:r w:rsidR="003F0BC1" w:rsidRPr="00A45DEB">
        <w:rPr>
          <w:bCs/>
          <w:color w:val="000000"/>
          <w:lang w:val="en-GB"/>
        </w:rPr>
        <w:t xml:space="preserve"> region</w:t>
      </w:r>
      <w:r w:rsidR="002275A0" w:rsidRPr="00A45DEB">
        <w:rPr>
          <w:bCs/>
          <w:color w:val="000000"/>
          <w:lang w:val="en-GB"/>
        </w:rPr>
        <w:t xml:space="preserve">. </w:t>
      </w:r>
      <w:r w:rsidR="0075494B">
        <w:rPr>
          <w:bCs/>
          <w:color w:val="000000"/>
          <w:lang w:val="en-GB"/>
        </w:rPr>
        <w:t xml:space="preserve">21 of the 54 countries without data were in sub-Saharan Africa, </w:t>
      </w:r>
      <w:r w:rsidR="001415F8">
        <w:rPr>
          <w:bCs/>
          <w:color w:val="000000"/>
          <w:lang w:val="en-GB"/>
        </w:rPr>
        <w:t>11</w:t>
      </w:r>
      <w:r w:rsidR="004E7357">
        <w:rPr>
          <w:bCs/>
          <w:color w:val="000000"/>
          <w:lang w:val="en-GB"/>
        </w:rPr>
        <w:t xml:space="preserve"> </w:t>
      </w:r>
      <w:r w:rsidR="001415F8">
        <w:rPr>
          <w:bCs/>
          <w:color w:val="000000"/>
          <w:lang w:val="en-GB"/>
        </w:rPr>
        <w:t xml:space="preserve">in the Caribbean, </w:t>
      </w:r>
      <w:r w:rsidR="00223E7D">
        <w:rPr>
          <w:bCs/>
          <w:color w:val="000000"/>
          <w:lang w:val="en-GB"/>
        </w:rPr>
        <w:t>7 in Eastern Europe, 4 in Central Asia and the remaining 11 in other regions</w:t>
      </w:r>
      <w:r w:rsidR="004E7357">
        <w:rPr>
          <w:bCs/>
          <w:color w:val="000000"/>
          <w:lang w:val="en-GB"/>
        </w:rPr>
        <w:t>.</w:t>
      </w:r>
      <w:r w:rsidR="00AD018B">
        <w:rPr>
          <w:bCs/>
          <w:color w:val="000000"/>
          <w:lang w:val="en-GB"/>
        </w:rPr>
        <w:t xml:space="preserve">  </w:t>
      </w:r>
      <w:r w:rsidR="0075494B">
        <w:rPr>
          <w:bCs/>
          <w:color w:val="000000"/>
          <w:lang w:val="en-GB"/>
        </w:rPr>
        <w:t>Nearly one</w:t>
      </w:r>
      <w:r w:rsidR="00467D14">
        <w:rPr>
          <w:bCs/>
          <w:color w:val="000000"/>
          <w:lang w:val="en-GB"/>
        </w:rPr>
        <w:t xml:space="preserve"> third of</w:t>
      </w:r>
      <w:r w:rsidR="00467D14" w:rsidRPr="00AD018B">
        <w:rPr>
          <w:bCs/>
          <w:color w:val="000000"/>
          <w:lang w:val="en-GB"/>
        </w:rPr>
        <w:t xml:space="preserve"> </w:t>
      </w:r>
      <w:r w:rsidR="00AD018B" w:rsidRPr="00AD018B">
        <w:rPr>
          <w:bCs/>
          <w:color w:val="000000"/>
          <w:lang w:val="en-GB"/>
        </w:rPr>
        <w:t>data sources (</w:t>
      </w:r>
      <w:r w:rsidR="00467D14">
        <w:rPr>
          <w:bCs/>
          <w:color w:val="000000"/>
          <w:lang w:val="en-GB"/>
        </w:rPr>
        <w:t>242</w:t>
      </w:r>
      <w:r w:rsidR="00AD018B" w:rsidRPr="00AD018B">
        <w:rPr>
          <w:bCs/>
          <w:color w:val="000000"/>
          <w:lang w:val="en-GB"/>
        </w:rPr>
        <w:t>) were fr</w:t>
      </w:r>
      <w:r w:rsidR="00192A58">
        <w:rPr>
          <w:bCs/>
          <w:color w:val="000000"/>
          <w:lang w:val="en-GB"/>
        </w:rPr>
        <w:t>om years before 1995 and the other</w:t>
      </w:r>
      <w:r w:rsidR="00AD018B" w:rsidRPr="00AD018B">
        <w:rPr>
          <w:bCs/>
          <w:color w:val="000000"/>
          <w:lang w:val="en-GB"/>
        </w:rPr>
        <w:t xml:space="preserve"> </w:t>
      </w:r>
      <w:r w:rsidR="00467D14">
        <w:rPr>
          <w:bCs/>
          <w:color w:val="000000"/>
          <w:lang w:val="en-GB"/>
        </w:rPr>
        <w:t>two thirds</w:t>
      </w:r>
      <w:r w:rsidR="00467D14" w:rsidRPr="00AD018B">
        <w:rPr>
          <w:bCs/>
          <w:color w:val="000000"/>
          <w:lang w:val="en-GB"/>
        </w:rPr>
        <w:t xml:space="preserve"> </w:t>
      </w:r>
      <w:r w:rsidR="00AD018B" w:rsidRPr="00AD018B">
        <w:rPr>
          <w:bCs/>
          <w:color w:val="000000"/>
          <w:lang w:val="en-GB"/>
        </w:rPr>
        <w:t>(</w:t>
      </w:r>
      <w:r w:rsidR="00467D14">
        <w:rPr>
          <w:bCs/>
          <w:color w:val="000000"/>
          <w:lang w:val="en-GB"/>
        </w:rPr>
        <w:t>509</w:t>
      </w:r>
      <w:r w:rsidR="00AD018B" w:rsidRPr="00AD018B">
        <w:rPr>
          <w:bCs/>
          <w:color w:val="000000"/>
          <w:lang w:val="en-GB"/>
        </w:rPr>
        <w:t>) for 1995 and later.</w:t>
      </w:r>
    </w:p>
    <w:p w:rsidR="002275A0" w:rsidRPr="00A45DEB" w:rsidRDefault="002275A0" w:rsidP="00AD7B24">
      <w:pPr>
        <w:spacing w:line="480" w:lineRule="auto"/>
        <w:jc w:val="both"/>
        <w:rPr>
          <w:b/>
          <w:bCs/>
          <w:color w:val="000000"/>
          <w:lang w:val="en-GB"/>
        </w:rPr>
      </w:pPr>
    </w:p>
    <w:p w:rsidR="00A938EE" w:rsidRPr="00A45DEB" w:rsidRDefault="00A938EE" w:rsidP="00CB577A">
      <w:pPr>
        <w:spacing w:line="480" w:lineRule="auto"/>
        <w:jc w:val="both"/>
        <w:rPr>
          <w:bCs/>
          <w:i/>
          <w:color w:val="000000"/>
          <w:lang w:val="en-GB"/>
        </w:rPr>
      </w:pPr>
      <w:r w:rsidRPr="00A45DEB">
        <w:rPr>
          <w:bCs/>
          <w:i/>
          <w:color w:val="000000"/>
          <w:lang w:val="en-GB"/>
        </w:rPr>
        <w:t>Global and regional trends</w:t>
      </w:r>
    </w:p>
    <w:p w:rsidR="00836A1E" w:rsidRPr="00A45DEB" w:rsidRDefault="00E822D5" w:rsidP="00E03A1F">
      <w:pPr>
        <w:spacing w:line="480" w:lineRule="auto"/>
        <w:jc w:val="both"/>
        <w:rPr>
          <w:bCs/>
          <w:color w:val="000000"/>
          <w:lang w:val="en-GB"/>
        </w:rPr>
      </w:pPr>
      <w:r w:rsidRPr="00A45DEB">
        <w:rPr>
          <w:bCs/>
          <w:color w:val="000000"/>
          <w:lang w:val="en-GB"/>
        </w:rPr>
        <w:t>Age-</w:t>
      </w:r>
      <w:r w:rsidR="00A45DEB" w:rsidRPr="00A45DEB">
        <w:rPr>
          <w:bCs/>
          <w:color w:val="000000"/>
          <w:lang w:val="en-GB"/>
        </w:rPr>
        <w:t>standardised</w:t>
      </w:r>
      <w:r w:rsidRPr="00A45DEB">
        <w:rPr>
          <w:bCs/>
          <w:color w:val="000000"/>
          <w:lang w:val="en-GB"/>
        </w:rPr>
        <w:t xml:space="preserve"> </w:t>
      </w:r>
      <w:r w:rsidR="00486F30">
        <w:rPr>
          <w:bCs/>
          <w:color w:val="000000"/>
          <w:lang w:val="en-GB"/>
        </w:rPr>
        <w:t xml:space="preserve">adult </w:t>
      </w:r>
      <w:r w:rsidRPr="00A45DEB">
        <w:rPr>
          <w:bCs/>
          <w:color w:val="000000"/>
          <w:lang w:val="en-GB"/>
        </w:rPr>
        <w:t xml:space="preserve">diabetes prevalence in the world increased from </w:t>
      </w:r>
      <w:r w:rsidR="00007647">
        <w:rPr>
          <w:bCs/>
          <w:color w:val="000000"/>
          <w:lang w:val="en-GB"/>
        </w:rPr>
        <w:t>4.3</w:t>
      </w:r>
      <w:r w:rsidRPr="00A45DEB">
        <w:rPr>
          <w:bCs/>
          <w:color w:val="000000"/>
          <w:lang w:val="en-GB"/>
        </w:rPr>
        <w:t xml:space="preserve">% (95% </w:t>
      </w:r>
      <w:r w:rsidR="00EA67F3" w:rsidRPr="00A45DEB">
        <w:rPr>
          <w:bCs/>
          <w:color w:val="000000"/>
          <w:lang w:val="en-GB"/>
        </w:rPr>
        <w:t>CrI</w:t>
      </w:r>
      <w:r w:rsidRPr="00A45DEB">
        <w:rPr>
          <w:bCs/>
          <w:color w:val="000000"/>
          <w:lang w:val="en-GB"/>
        </w:rPr>
        <w:t xml:space="preserve"> </w:t>
      </w:r>
      <w:r w:rsidR="00226B69" w:rsidRPr="00A45DEB">
        <w:rPr>
          <w:bCs/>
          <w:color w:val="000000"/>
          <w:lang w:val="en-GB"/>
        </w:rPr>
        <w:t>2.</w:t>
      </w:r>
      <w:r w:rsidR="009E1A64">
        <w:rPr>
          <w:bCs/>
          <w:color w:val="000000"/>
          <w:lang w:val="en-GB"/>
        </w:rPr>
        <w:t>4</w:t>
      </w:r>
      <w:r w:rsidR="00226B69" w:rsidRPr="00A45DEB">
        <w:rPr>
          <w:bCs/>
          <w:color w:val="000000"/>
          <w:lang w:val="en-GB"/>
        </w:rPr>
        <w:t>-</w:t>
      </w:r>
      <w:r w:rsidR="009E1A64">
        <w:rPr>
          <w:bCs/>
          <w:color w:val="000000"/>
          <w:lang w:val="en-GB"/>
        </w:rPr>
        <w:t>7.0</w:t>
      </w:r>
      <w:r w:rsidRPr="00A45DEB">
        <w:rPr>
          <w:bCs/>
          <w:color w:val="000000"/>
          <w:lang w:val="en-GB"/>
        </w:rPr>
        <w:t xml:space="preserve">) in 1980 to </w:t>
      </w:r>
      <w:r w:rsidR="00226B69" w:rsidRPr="00A45DEB">
        <w:rPr>
          <w:bCs/>
          <w:color w:val="000000"/>
          <w:lang w:val="en-GB"/>
        </w:rPr>
        <w:t>9.</w:t>
      </w:r>
      <w:r w:rsidR="00007647">
        <w:rPr>
          <w:bCs/>
          <w:color w:val="000000"/>
          <w:lang w:val="en-GB"/>
        </w:rPr>
        <w:t>0</w:t>
      </w:r>
      <w:r w:rsidRPr="00A45DEB">
        <w:rPr>
          <w:bCs/>
          <w:color w:val="000000"/>
          <w:lang w:val="en-GB"/>
        </w:rPr>
        <w:t>% (</w:t>
      </w:r>
      <w:r w:rsidR="00117AFA" w:rsidRPr="00A45DEB">
        <w:rPr>
          <w:bCs/>
          <w:color w:val="000000"/>
          <w:lang w:val="en-GB"/>
        </w:rPr>
        <w:t>7.</w:t>
      </w:r>
      <w:r w:rsidR="00007647">
        <w:rPr>
          <w:bCs/>
          <w:color w:val="000000"/>
          <w:lang w:val="en-GB"/>
        </w:rPr>
        <w:t>2</w:t>
      </w:r>
      <w:r w:rsidRPr="00A45DEB">
        <w:rPr>
          <w:bCs/>
          <w:color w:val="000000"/>
          <w:lang w:val="en-GB"/>
        </w:rPr>
        <w:t>-</w:t>
      </w:r>
      <w:r w:rsidR="00117AFA" w:rsidRPr="00A45DEB">
        <w:rPr>
          <w:bCs/>
          <w:color w:val="000000"/>
          <w:lang w:val="en-GB"/>
        </w:rPr>
        <w:t>11.</w:t>
      </w:r>
      <w:r w:rsidR="00007647">
        <w:rPr>
          <w:bCs/>
          <w:color w:val="000000"/>
          <w:lang w:val="en-GB"/>
        </w:rPr>
        <w:t>1</w:t>
      </w:r>
      <w:r w:rsidRPr="00A45DEB">
        <w:rPr>
          <w:bCs/>
          <w:color w:val="000000"/>
          <w:lang w:val="en-GB"/>
        </w:rPr>
        <w:t xml:space="preserve">) in 2014 in men and from </w:t>
      </w:r>
      <w:r w:rsidR="00007647">
        <w:rPr>
          <w:bCs/>
          <w:color w:val="000000"/>
          <w:lang w:val="en-GB"/>
        </w:rPr>
        <w:t>5.0</w:t>
      </w:r>
      <w:r w:rsidRPr="00A45DEB">
        <w:rPr>
          <w:bCs/>
          <w:color w:val="000000"/>
          <w:lang w:val="en-GB"/>
        </w:rPr>
        <w:t>% (</w:t>
      </w:r>
      <w:r w:rsidR="00226B69" w:rsidRPr="00A45DEB">
        <w:rPr>
          <w:bCs/>
          <w:color w:val="000000"/>
          <w:lang w:val="en-GB"/>
        </w:rPr>
        <w:t>2.</w:t>
      </w:r>
      <w:r w:rsidR="00007647">
        <w:rPr>
          <w:bCs/>
          <w:color w:val="000000"/>
          <w:lang w:val="en-GB"/>
        </w:rPr>
        <w:t>9</w:t>
      </w:r>
      <w:r w:rsidR="00226B69" w:rsidRPr="00A45DEB">
        <w:rPr>
          <w:bCs/>
          <w:color w:val="000000"/>
          <w:lang w:val="en-GB"/>
        </w:rPr>
        <w:t>-7.</w:t>
      </w:r>
      <w:r w:rsidR="009E1A64">
        <w:rPr>
          <w:bCs/>
          <w:color w:val="000000"/>
          <w:lang w:val="en-GB"/>
        </w:rPr>
        <w:t>9</w:t>
      </w:r>
      <w:r w:rsidRPr="00A45DEB">
        <w:rPr>
          <w:bCs/>
          <w:color w:val="000000"/>
          <w:lang w:val="en-GB"/>
        </w:rPr>
        <w:t xml:space="preserve">) to </w:t>
      </w:r>
      <w:r w:rsidR="009E1A64">
        <w:rPr>
          <w:bCs/>
          <w:color w:val="000000"/>
          <w:lang w:val="en-GB"/>
        </w:rPr>
        <w:t>7.9</w:t>
      </w:r>
      <w:r w:rsidRPr="00A45DEB">
        <w:rPr>
          <w:bCs/>
          <w:color w:val="000000"/>
          <w:lang w:val="en-GB"/>
        </w:rPr>
        <w:t>% (</w:t>
      </w:r>
      <w:r w:rsidR="00007647">
        <w:rPr>
          <w:bCs/>
          <w:color w:val="000000"/>
          <w:lang w:val="en-GB"/>
        </w:rPr>
        <w:t>6.</w:t>
      </w:r>
      <w:r w:rsidR="009E1A64">
        <w:rPr>
          <w:bCs/>
          <w:color w:val="000000"/>
          <w:lang w:val="en-GB"/>
        </w:rPr>
        <w:t>4</w:t>
      </w:r>
      <w:r w:rsidRPr="00A45DEB">
        <w:rPr>
          <w:bCs/>
          <w:color w:val="000000"/>
          <w:lang w:val="en-GB"/>
        </w:rPr>
        <w:t>-</w:t>
      </w:r>
      <w:r w:rsidR="00007647">
        <w:rPr>
          <w:bCs/>
          <w:color w:val="000000"/>
          <w:lang w:val="en-GB"/>
        </w:rPr>
        <w:t>9.7</w:t>
      </w:r>
      <w:r w:rsidRPr="00A45DEB">
        <w:rPr>
          <w:bCs/>
          <w:color w:val="000000"/>
          <w:lang w:val="en-GB"/>
        </w:rPr>
        <w:t>) in women</w:t>
      </w:r>
      <w:r w:rsidR="00260BCE" w:rsidRPr="00A45DEB">
        <w:rPr>
          <w:bCs/>
          <w:color w:val="000000"/>
          <w:lang w:val="en-GB"/>
        </w:rPr>
        <w:t xml:space="preserve"> (Figure 1)</w:t>
      </w:r>
      <w:r w:rsidR="00527DD4" w:rsidRPr="00A45DEB">
        <w:rPr>
          <w:bCs/>
          <w:color w:val="000000"/>
          <w:lang w:val="en-GB"/>
        </w:rPr>
        <w:t>;</w:t>
      </w:r>
      <w:r w:rsidR="00CB577A" w:rsidRPr="00A45DEB">
        <w:rPr>
          <w:bCs/>
          <w:color w:val="000000"/>
          <w:lang w:val="en-GB"/>
        </w:rPr>
        <w:t xml:space="preserve"> the PP</w:t>
      </w:r>
      <w:r w:rsidR="00BE38AB">
        <w:rPr>
          <w:bCs/>
          <w:color w:val="000000"/>
          <w:lang w:val="en-GB"/>
        </w:rPr>
        <w:t>s</w:t>
      </w:r>
      <w:r w:rsidR="00CB577A" w:rsidRPr="00A45DEB">
        <w:rPr>
          <w:bCs/>
          <w:color w:val="000000"/>
          <w:lang w:val="en-GB"/>
        </w:rPr>
        <w:t xml:space="preserve"> that these were true increases were </w:t>
      </w:r>
      <w:r w:rsidR="00527DD4" w:rsidRPr="00A45DEB">
        <w:rPr>
          <w:bCs/>
          <w:color w:val="000000"/>
          <w:lang w:val="en-GB"/>
        </w:rPr>
        <w:t>0.</w:t>
      </w:r>
      <w:r w:rsidR="00007647" w:rsidRPr="00A45DEB">
        <w:rPr>
          <w:bCs/>
          <w:color w:val="000000"/>
          <w:lang w:val="en-GB"/>
        </w:rPr>
        <w:t>99</w:t>
      </w:r>
      <w:r w:rsidR="00007647">
        <w:rPr>
          <w:bCs/>
          <w:color w:val="000000"/>
          <w:lang w:val="en-GB"/>
        </w:rPr>
        <w:t>3</w:t>
      </w:r>
      <w:r w:rsidR="00007647" w:rsidRPr="00A45DEB">
        <w:rPr>
          <w:bCs/>
          <w:color w:val="000000"/>
          <w:lang w:val="en-GB"/>
        </w:rPr>
        <w:t xml:space="preserve"> </w:t>
      </w:r>
      <w:r w:rsidR="00527DD4" w:rsidRPr="00A45DEB">
        <w:rPr>
          <w:bCs/>
          <w:color w:val="000000"/>
          <w:lang w:val="en-GB"/>
        </w:rPr>
        <w:t xml:space="preserve">and </w:t>
      </w:r>
      <w:r w:rsidR="00226B69" w:rsidRPr="00A45DEB">
        <w:rPr>
          <w:bCs/>
          <w:color w:val="000000"/>
          <w:lang w:val="en-GB"/>
        </w:rPr>
        <w:t>0.</w:t>
      </w:r>
      <w:r w:rsidR="009E1A64" w:rsidRPr="00A45DEB">
        <w:rPr>
          <w:bCs/>
          <w:color w:val="000000"/>
          <w:lang w:val="en-GB"/>
        </w:rPr>
        <w:t>9</w:t>
      </w:r>
      <w:r w:rsidR="009E1A64">
        <w:rPr>
          <w:bCs/>
          <w:color w:val="000000"/>
          <w:lang w:val="en-GB"/>
        </w:rPr>
        <w:t>47</w:t>
      </w:r>
      <w:r w:rsidR="00527DD4" w:rsidRPr="00A45DEB">
        <w:rPr>
          <w:bCs/>
          <w:color w:val="000000"/>
          <w:lang w:val="en-GB"/>
        </w:rPr>
        <w:t>,</w:t>
      </w:r>
      <w:r w:rsidR="00CB577A" w:rsidRPr="00A45DEB">
        <w:rPr>
          <w:bCs/>
          <w:color w:val="000000"/>
          <w:lang w:val="en-GB"/>
        </w:rPr>
        <w:t xml:space="preserve"> respectively</w:t>
      </w:r>
      <w:r w:rsidR="00260BCE" w:rsidRPr="00A45DEB">
        <w:rPr>
          <w:bCs/>
          <w:color w:val="000000"/>
          <w:lang w:val="en-GB"/>
        </w:rPr>
        <w:t xml:space="preserve">. </w:t>
      </w:r>
      <w:r w:rsidR="009E643F" w:rsidRPr="00A45DEB">
        <w:rPr>
          <w:bCs/>
          <w:color w:val="000000"/>
          <w:lang w:val="en-GB"/>
        </w:rPr>
        <w:t xml:space="preserve">Crude </w:t>
      </w:r>
      <w:r w:rsidR="00486F30">
        <w:rPr>
          <w:bCs/>
          <w:color w:val="000000"/>
          <w:lang w:val="en-GB"/>
        </w:rPr>
        <w:t xml:space="preserve">adult </w:t>
      </w:r>
      <w:r w:rsidR="009E643F" w:rsidRPr="00A45DEB">
        <w:rPr>
          <w:bCs/>
          <w:color w:val="000000"/>
          <w:lang w:val="en-GB"/>
        </w:rPr>
        <w:t xml:space="preserve">prevalence increased from </w:t>
      </w:r>
      <w:r w:rsidR="00226B69" w:rsidRPr="00A45DEB">
        <w:rPr>
          <w:bCs/>
          <w:color w:val="000000"/>
          <w:lang w:val="en-GB"/>
        </w:rPr>
        <w:t>3.</w:t>
      </w:r>
      <w:r w:rsidR="00007647">
        <w:rPr>
          <w:bCs/>
          <w:color w:val="000000"/>
          <w:lang w:val="en-GB"/>
        </w:rPr>
        <w:t>6</w:t>
      </w:r>
      <w:r w:rsidR="009E643F" w:rsidRPr="00A45DEB">
        <w:rPr>
          <w:bCs/>
          <w:color w:val="000000"/>
          <w:lang w:val="en-GB"/>
        </w:rPr>
        <w:t>% (</w:t>
      </w:r>
      <w:r w:rsidR="00007647">
        <w:rPr>
          <w:bCs/>
          <w:color w:val="000000"/>
          <w:lang w:val="en-GB"/>
        </w:rPr>
        <w:t>2.0</w:t>
      </w:r>
      <w:r w:rsidR="00226B69" w:rsidRPr="00A45DEB">
        <w:rPr>
          <w:bCs/>
          <w:color w:val="000000"/>
          <w:lang w:val="en-GB"/>
        </w:rPr>
        <w:t>-5.</w:t>
      </w:r>
      <w:r w:rsidR="009E1A64">
        <w:rPr>
          <w:bCs/>
          <w:color w:val="000000"/>
          <w:lang w:val="en-GB"/>
        </w:rPr>
        <w:t>9</w:t>
      </w:r>
      <w:r w:rsidR="009E643F" w:rsidRPr="00A45DEB">
        <w:rPr>
          <w:bCs/>
          <w:color w:val="000000"/>
          <w:lang w:val="en-GB"/>
        </w:rPr>
        <w:t xml:space="preserve">) to </w:t>
      </w:r>
      <w:r w:rsidR="00007647">
        <w:rPr>
          <w:bCs/>
          <w:color w:val="000000"/>
          <w:lang w:val="en-GB"/>
        </w:rPr>
        <w:t>8.8</w:t>
      </w:r>
      <w:r w:rsidR="009E643F" w:rsidRPr="00A45DEB">
        <w:rPr>
          <w:bCs/>
          <w:color w:val="000000"/>
          <w:lang w:val="en-GB"/>
        </w:rPr>
        <w:t>% (</w:t>
      </w:r>
      <w:r w:rsidR="001500C1" w:rsidRPr="00A45DEB">
        <w:rPr>
          <w:bCs/>
          <w:color w:val="000000"/>
          <w:lang w:val="en-GB"/>
        </w:rPr>
        <w:t>7.</w:t>
      </w:r>
      <w:r w:rsidR="00007647">
        <w:rPr>
          <w:bCs/>
          <w:color w:val="000000"/>
          <w:lang w:val="en-GB"/>
        </w:rPr>
        <w:t>0</w:t>
      </w:r>
      <w:r w:rsidR="009E643F" w:rsidRPr="00A45DEB">
        <w:rPr>
          <w:bCs/>
          <w:color w:val="000000"/>
          <w:lang w:val="en-GB"/>
        </w:rPr>
        <w:t>-</w:t>
      </w:r>
      <w:r w:rsidR="00007647">
        <w:rPr>
          <w:bCs/>
          <w:color w:val="000000"/>
          <w:lang w:val="en-GB"/>
        </w:rPr>
        <w:t>10.8</w:t>
      </w:r>
      <w:r w:rsidR="009E643F" w:rsidRPr="00A45DEB">
        <w:rPr>
          <w:bCs/>
          <w:color w:val="000000"/>
          <w:lang w:val="en-GB"/>
        </w:rPr>
        <w:t xml:space="preserve">) in men, and from </w:t>
      </w:r>
      <w:r w:rsidR="00226B69" w:rsidRPr="00A45DEB">
        <w:rPr>
          <w:bCs/>
          <w:color w:val="000000"/>
          <w:lang w:val="en-GB"/>
        </w:rPr>
        <w:t>4.</w:t>
      </w:r>
      <w:r w:rsidR="00007647">
        <w:rPr>
          <w:bCs/>
          <w:color w:val="000000"/>
          <w:lang w:val="en-GB"/>
        </w:rPr>
        <w:t>6</w:t>
      </w:r>
      <w:r w:rsidR="009E643F" w:rsidRPr="00A45DEB">
        <w:rPr>
          <w:bCs/>
          <w:color w:val="000000"/>
          <w:lang w:val="en-GB"/>
        </w:rPr>
        <w:t xml:space="preserve">% </w:t>
      </w:r>
      <w:r w:rsidR="00DF4FFB" w:rsidRPr="00A45DEB">
        <w:rPr>
          <w:bCs/>
          <w:color w:val="000000"/>
          <w:lang w:val="en-GB"/>
        </w:rPr>
        <w:t>(</w:t>
      </w:r>
      <w:r w:rsidR="00226B69" w:rsidRPr="00A45DEB">
        <w:rPr>
          <w:bCs/>
          <w:color w:val="000000"/>
          <w:lang w:val="en-GB"/>
        </w:rPr>
        <w:t>2.</w:t>
      </w:r>
      <w:r w:rsidR="00007647">
        <w:rPr>
          <w:bCs/>
          <w:color w:val="000000"/>
          <w:lang w:val="en-GB"/>
        </w:rPr>
        <w:t>7</w:t>
      </w:r>
      <w:r w:rsidR="00226B69" w:rsidRPr="00A45DEB">
        <w:rPr>
          <w:bCs/>
          <w:color w:val="000000"/>
          <w:lang w:val="en-GB"/>
        </w:rPr>
        <w:t>-</w:t>
      </w:r>
      <w:r w:rsidR="00007647">
        <w:rPr>
          <w:bCs/>
          <w:color w:val="000000"/>
          <w:lang w:val="en-GB"/>
        </w:rPr>
        <w:t>7.</w:t>
      </w:r>
      <w:r w:rsidR="009E1A64">
        <w:rPr>
          <w:bCs/>
          <w:color w:val="000000"/>
          <w:lang w:val="en-GB"/>
        </w:rPr>
        <w:t>4</w:t>
      </w:r>
      <w:r w:rsidR="00DF4FFB" w:rsidRPr="00A45DEB">
        <w:rPr>
          <w:bCs/>
          <w:color w:val="000000"/>
          <w:lang w:val="en-GB"/>
        </w:rPr>
        <w:t xml:space="preserve">) to </w:t>
      </w:r>
      <w:r w:rsidR="00226B69" w:rsidRPr="00A45DEB">
        <w:rPr>
          <w:bCs/>
          <w:color w:val="000000"/>
          <w:lang w:val="en-GB"/>
        </w:rPr>
        <w:t>8.</w:t>
      </w:r>
      <w:r w:rsidR="00007647">
        <w:rPr>
          <w:bCs/>
          <w:color w:val="000000"/>
          <w:lang w:val="en-GB"/>
        </w:rPr>
        <w:t>2</w:t>
      </w:r>
      <w:r w:rsidR="00DF4FFB" w:rsidRPr="00A45DEB">
        <w:rPr>
          <w:bCs/>
          <w:color w:val="000000"/>
          <w:lang w:val="en-GB"/>
        </w:rPr>
        <w:t>% (</w:t>
      </w:r>
      <w:r w:rsidR="00007647">
        <w:rPr>
          <w:bCs/>
          <w:color w:val="000000"/>
          <w:lang w:val="en-GB"/>
        </w:rPr>
        <w:t>6.</w:t>
      </w:r>
      <w:r w:rsidR="009E1A64">
        <w:rPr>
          <w:bCs/>
          <w:color w:val="000000"/>
          <w:lang w:val="en-GB"/>
        </w:rPr>
        <w:t>6</w:t>
      </w:r>
      <w:r w:rsidR="00DF4FFB" w:rsidRPr="00A45DEB">
        <w:rPr>
          <w:bCs/>
          <w:color w:val="000000"/>
          <w:lang w:val="en-GB"/>
        </w:rPr>
        <w:t>-</w:t>
      </w:r>
      <w:r w:rsidR="009E1A64">
        <w:rPr>
          <w:bCs/>
          <w:color w:val="000000"/>
          <w:lang w:val="en-GB"/>
        </w:rPr>
        <w:t>9.9</w:t>
      </w:r>
      <w:r w:rsidR="00DF4FFB" w:rsidRPr="00A45DEB">
        <w:rPr>
          <w:bCs/>
          <w:color w:val="000000"/>
          <w:lang w:val="en-GB"/>
        </w:rPr>
        <w:t>) in women</w:t>
      </w:r>
      <w:r w:rsidR="000C2135" w:rsidRPr="00A45DEB">
        <w:rPr>
          <w:bCs/>
          <w:color w:val="000000"/>
          <w:lang w:val="en-GB"/>
        </w:rPr>
        <w:t>.</w:t>
      </w:r>
      <w:r w:rsidR="009E643F" w:rsidRPr="00A45DEB">
        <w:rPr>
          <w:bCs/>
          <w:color w:val="000000"/>
          <w:lang w:val="en-GB"/>
        </w:rPr>
        <w:t xml:space="preserve"> </w:t>
      </w:r>
    </w:p>
    <w:p w:rsidR="00DE337A" w:rsidRPr="00A45DEB" w:rsidRDefault="00DE337A" w:rsidP="00E03A1F">
      <w:pPr>
        <w:spacing w:line="480" w:lineRule="auto"/>
        <w:jc w:val="both"/>
        <w:rPr>
          <w:bCs/>
          <w:color w:val="000000"/>
          <w:lang w:val="en-GB"/>
        </w:rPr>
      </w:pPr>
    </w:p>
    <w:p w:rsidR="00E03A1F" w:rsidRPr="00A45DEB" w:rsidRDefault="001055E0" w:rsidP="00EF7CB3">
      <w:pPr>
        <w:spacing w:line="480" w:lineRule="auto"/>
        <w:jc w:val="both"/>
        <w:rPr>
          <w:bCs/>
          <w:color w:val="000000"/>
          <w:lang w:val="en-GB"/>
        </w:rPr>
      </w:pPr>
      <w:r>
        <w:rPr>
          <w:bCs/>
          <w:color w:val="000000"/>
          <w:lang w:val="en-GB"/>
        </w:rPr>
        <w:t>A</w:t>
      </w:r>
      <w:r w:rsidR="00CB577A" w:rsidRPr="00A45DEB">
        <w:rPr>
          <w:bCs/>
          <w:color w:val="000000"/>
          <w:lang w:val="en-GB"/>
        </w:rPr>
        <w:t>ge-</w:t>
      </w:r>
      <w:r w:rsidR="00A45DEB" w:rsidRPr="00A45DEB">
        <w:rPr>
          <w:bCs/>
          <w:color w:val="000000"/>
          <w:lang w:val="en-GB"/>
        </w:rPr>
        <w:t>standardised</w:t>
      </w:r>
      <w:r w:rsidR="00CB577A" w:rsidRPr="00A45DEB">
        <w:rPr>
          <w:bCs/>
          <w:color w:val="000000"/>
          <w:lang w:val="en-GB"/>
        </w:rPr>
        <w:t xml:space="preserve"> </w:t>
      </w:r>
      <w:r w:rsidR="00DE337A" w:rsidRPr="00A45DEB">
        <w:rPr>
          <w:bCs/>
          <w:color w:val="000000"/>
          <w:lang w:val="en-GB"/>
        </w:rPr>
        <w:t xml:space="preserve">diabetes prevalence </w:t>
      </w:r>
      <w:r w:rsidR="00BE1C19" w:rsidRPr="00A45DEB">
        <w:rPr>
          <w:bCs/>
          <w:color w:val="000000"/>
          <w:lang w:val="en-GB"/>
        </w:rPr>
        <w:t xml:space="preserve">among </w:t>
      </w:r>
      <w:r w:rsidR="00486F30">
        <w:rPr>
          <w:bCs/>
          <w:color w:val="000000"/>
          <w:lang w:val="en-GB"/>
        </w:rPr>
        <w:t xml:space="preserve">adult </w:t>
      </w:r>
      <w:r w:rsidR="00CB577A" w:rsidRPr="00A45DEB">
        <w:rPr>
          <w:bCs/>
          <w:color w:val="000000"/>
          <w:lang w:val="en-GB"/>
        </w:rPr>
        <w:t xml:space="preserve">women </w:t>
      </w:r>
      <w:r w:rsidR="00BE1C19" w:rsidRPr="00A45DEB">
        <w:rPr>
          <w:bCs/>
          <w:color w:val="000000"/>
          <w:lang w:val="en-GB"/>
        </w:rPr>
        <w:t xml:space="preserve">in 2014 </w:t>
      </w:r>
      <w:r>
        <w:rPr>
          <w:bCs/>
          <w:color w:val="000000"/>
          <w:lang w:val="en-GB"/>
        </w:rPr>
        <w:t xml:space="preserve">was lowest </w:t>
      </w:r>
      <w:r w:rsidR="00CB577A" w:rsidRPr="00A45DEB">
        <w:rPr>
          <w:bCs/>
          <w:color w:val="000000"/>
          <w:lang w:val="en-GB"/>
        </w:rPr>
        <w:t xml:space="preserve">in North </w:t>
      </w:r>
      <w:r w:rsidR="00574EF9">
        <w:rPr>
          <w:bCs/>
          <w:color w:val="000000"/>
          <w:lang w:val="en-GB"/>
        </w:rPr>
        <w:t xml:space="preserve">and </w:t>
      </w:r>
      <w:r w:rsidR="00574EF9" w:rsidRPr="00A45DEB">
        <w:rPr>
          <w:bCs/>
          <w:color w:val="000000"/>
          <w:lang w:val="en-GB"/>
        </w:rPr>
        <w:t xml:space="preserve">South </w:t>
      </w:r>
      <w:r w:rsidR="00CB577A" w:rsidRPr="00A45DEB">
        <w:rPr>
          <w:bCs/>
          <w:color w:val="000000"/>
          <w:lang w:val="en-GB"/>
        </w:rPr>
        <w:t>Western Europe</w:t>
      </w:r>
      <w:r w:rsidR="00574EF9">
        <w:rPr>
          <w:bCs/>
          <w:color w:val="000000"/>
          <w:lang w:val="en-GB"/>
        </w:rPr>
        <w:t>, both</w:t>
      </w:r>
      <w:r w:rsidR="00BE1C19" w:rsidRPr="00A45DEB">
        <w:rPr>
          <w:bCs/>
          <w:color w:val="000000"/>
          <w:lang w:val="en-GB"/>
        </w:rPr>
        <w:t xml:space="preserve"> &lt;</w:t>
      </w:r>
      <w:r w:rsidR="00282DF8">
        <w:rPr>
          <w:bCs/>
          <w:color w:val="000000"/>
          <w:lang w:val="en-GB"/>
        </w:rPr>
        <w:t>5</w:t>
      </w:r>
      <w:r w:rsidR="00BE1C19" w:rsidRPr="00A45DEB">
        <w:rPr>
          <w:bCs/>
          <w:color w:val="000000"/>
          <w:lang w:val="en-GB"/>
        </w:rPr>
        <w:t>%</w:t>
      </w:r>
      <w:r w:rsidR="00CB577A" w:rsidRPr="00A45DEB">
        <w:rPr>
          <w:bCs/>
          <w:color w:val="000000"/>
          <w:lang w:val="en-GB"/>
        </w:rPr>
        <w:t xml:space="preserve">. The lowest prevalence in </w:t>
      </w:r>
      <w:r w:rsidR="00486F30">
        <w:rPr>
          <w:bCs/>
          <w:color w:val="000000"/>
          <w:lang w:val="en-GB"/>
        </w:rPr>
        <w:t xml:space="preserve">adult </w:t>
      </w:r>
      <w:r>
        <w:rPr>
          <w:bCs/>
          <w:color w:val="000000"/>
          <w:lang w:val="en-GB"/>
        </w:rPr>
        <w:t xml:space="preserve">men </w:t>
      </w:r>
      <w:r w:rsidR="00CB577A" w:rsidRPr="00A45DEB">
        <w:rPr>
          <w:bCs/>
          <w:color w:val="000000"/>
          <w:lang w:val="en-GB"/>
        </w:rPr>
        <w:t xml:space="preserve">also </w:t>
      </w:r>
      <w:r>
        <w:rPr>
          <w:bCs/>
          <w:color w:val="000000"/>
          <w:lang w:val="en-GB"/>
        </w:rPr>
        <w:t xml:space="preserve">occurred </w:t>
      </w:r>
      <w:r w:rsidR="00CB577A" w:rsidRPr="00A45DEB">
        <w:rPr>
          <w:bCs/>
          <w:color w:val="000000"/>
          <w:lang w:val="en-GB"/>
        </w:rPr>
        <w:t xml:space="preserve">in North Western Europe, at </w:t>
      </w:r>
      <w:r w:rsidR="00966659">
        <w:rPr>
          <w:bCs/>
          <w:color w:val="000000"/>
          <w:lang w:val="en-GB"/>
        </w:rPr>
        <w:t>5.8</w:t>
      </w:r>
      <w:r w:rsidR="00CB577A" w:rsidRPr="00A45DEB">
        <w:rPr>
          <w:bCs/>
          <w:color w:val="000000"/>
          <w:lang w:val="en-GB"/>
        </w:rPr>
        <w:t>% (3.</w:t>
      </w:r>
      <w:r w:rsidR="00966659">
        <w:rPr>
          <w:bCs/>
          <w:color w:val="000000"/>
          <w:lang w:val="en-GB"/>
        </w:rPr>
        <w:t>6</w:t>
      </w:r>
      <w:r w:rsidR="00CB577A" w:rsidRPr="00A45DEB">
        <w:rPr>
          <w:bCs/>
          <w:color w:val="000000"/>
          <w:lang w:val="en-GB"/>
        </w:rPr>
        <w:t>-</w:t>
      </w:r>
      <w:r w:rsidR="00966659">
        <w:rPr>
          <w:bCs/>
          <w:color w:val="000000"/>
          <w:lang w:val="en-GB"/>
        </w:rPr>
        <w:t>8.7</w:t>
      </w:r>
      <w:r w:rsidR="00CB577A" w:rsidRPr="00A45DEB">
        <w:rPr>
          <w:bCs/>
          <w:color w:val="000000"/>
          <w:lang w:val="en-GB"/>
        </w:rPr>
        <w:t>).</w:t>
      </w:r>
      <w:r w:rsidR="00AB4A25">
        <w:rPr>
          <w:bCs/>
          <w:color w:val="000000"/>
          <w:lang w:val="en-GB"/>
        </w:rPr>
        <w:t xml:space="preserve"> Crude adult prevalence in </w:t>
      </w:r>
      <w:r w:rsidR="00767D2A" w:rsidRPr="00A45DEB">
        <w:rPr>
          <w:bCs/>
          <w:color w:val="000000"/>
          <w:lang w:val="en-GB"/>
        </w:rPr>
        <w:t>North Western Europe</w:t>
      </w:r>
      <w:r w:rsidR="00767D2A">
        <w:rPr>
          <w:bCs/>
          <w:color w:val="000000"/>
          <w:lang w:val="en-GB"/>
        </w:rPr>
        <w:t xml:space="preserve"> </w:t>
      </w:r>
      <w:r w:rsidR="00AB4A25">
        <w:rPr>
          <w:bCs/>
          <w:color w:val="000000"/>
          <w:lang w:val="en-GB"/>
        </w:rPr>
        <w:t>was</w:t>
      </w:r>
      <w:r w:rsidR="008F139F">
        <w:rPr>
          <w:bCs/>
          <w:color w:val="000000"/>
          <w:lang w:val="en-GB"/>
        </w:rPr>
        <w:t xml:space="preserve"> </w:t>
      </w:r>
      <w:r w:rsidR="002F1C00">
        <w:rPr>
          <w:bCs/>
          <w:color w:val="000000"/>
          <w:lang w:val="en-GB"/>
        </w:rPr>
        <w:t>5.9% (3.8-8.6) for women and 7.9% (5.1-11.5) for men</w:t>
      </w:r>
      <w:r w:rsidR="00AB4A25">
        <w:rPr>
          <w:bCs/>
          <w:color w:val="000000"/>
          <w:lang w:val="en-GB"/>
        </w:rPr>
        <w:t>.</w:t>
      </w:r>
      <w:r w:rsidR="00CB577A" w:rsidRPr="00A45DEB">
        <w:rPr>
          <w:bCs/>
          <w:color w:val="000000"/>
          <w:lang w:val="en-GB"/>
        </w:rPr>
        <w:t xml:space="preserve"> </w:t>
      </w:r>
      <w:r w:rsidR="00767D2A">
        <w:rPr>
          <w:bCs/>
          <w:color w:val="000000"/>
          <w:lang w:val="en-GB"/>
        </w:rPr>
        <w:t>At the other extreme</w:t>
      </w:r>
      <w:r w:rsidR="00AA3A37" w:rsidRPr="00A45DEB">
        <w:rPr>
          <w:bCs/>
          <w:color w:val="000000"/>
          <w:lang w:val="en-GB"/>
        </w:rPr>
        <w:t xml:space="preserve">, </w:t>
      </w:r>
      <w:r w:rsidR="00486F30" w:rsidRPr="00A45DEB">
        <w:rPr>
          <w:bCs/>
          <w:color w:val="000000"/>
          <w:lang w:val="en-GB"/>
        </w:rPr>
        <w:t xml:space="preserve">age-standardised </w:t>
      </w:r>
      <w:r w:rsidR="00AA3A37" w:rsidRPr="00A45DEB">
        <w:rPr>
          <w:bCs/>
          <w:color w:val="000000"/>
          <w:lang w:val="en-GB"/>
        </w:rPr>
        <w:t>d</w:t>
      </w:r>
      <w:r w:rsidR="00DE337A" w:rsidRPr="00A45DEB">
        <w:rPr>
          <w:bCs/>
          <w:color w:val="000000"/>
          <w:lang w:val="en-GB"/>
        </w:rPr>
        <w:t>iabetes prevalence was &gt;</w:t>
      </w:r>
      <w:r w:rsidR="007D3685" w:rsidRPr="00A45DEB">
        <w:rPr>
          <w:bCs/>
          <w:color w:val="000000"/>
          <w:lang w:val="en-GB"/>
        </w:rPr>
        <w:t xml:space="preserve">20% among </w:t>
      </w:r>
      <w:r w:rsidR="00486F30">
        <w:rPr>
          <w:bCs/>
          <w:color w:val="000000"/>
          <w:lang w:val="en-GB"/>
        </w:rPr>
        <w:t xml:space="preserve">adult </w:t>
      </w:r>
      <w:r w:rsidR="007D3685" w:rsidRPr="00A45DEB">
        <w:rPr>
          <w:bCs/>
          <w:color w:val="000000"/>
          <w:lang w:val="en-GB"/>
        </w:rPr>
        <w:t xml:space="preserve">men and women in Polynesia and Micronesia, and </w:t>
      </w:r>
      <w:r w:rsidR="00966659">
        <w:rPr>
          <w:bCs/>
          <w:color w:val="000000"/>
          <w:lang w:val="en-GB"/>
        </w:rPr>
        <w:t>around 15%</w:t>
      </w:r>
      <w:r w:rsidR="007D3685" w:rsidRPr="00A45DEB">
        <w:rPr>
          <w:bCs/>
          <w:color w:val="000000"/>
          <w:lang w:val="en-GB"/>
        </w:rPr>
        <w:t xml:space="preserve"> in Melanesia and in </w:t>
      </w:r>
      <w:r w:rsidR="00821062" w:rsidRPr="00A45DEB">
        <w:rPr>
          <w:rFonts w:eastAsia="SimSun"/>
          <w:bCs/>
          <w:color w:val="000000"/>
          <w:lang w:val="en-GB" w:eastAsia="zh-CN"/>
        </w:rPr>
        <w:t xml:space="preserve">Middle East and </w:t>
      </w:r>
      <w:r w:rsidR="007D3685" w:rsidRPr="00A45DEB">
        <w:rPr>
          <w:bCs/>
          <w:color w:val="000000"/>
          <w:lang w:val="en-GB"/>
        </w:rPr>
        <w:t xml:space="preserve">North Africa. </w:t>
      </w:r>
      <w:r w:rsidR="00CB577A" w:rsidRPr="00A45DEB">
        <w:rPr>
          <w:bCs/>
          <w:color w:val="000000"/>
          <w:lang w:val="en-GB"/>
        </w:rPr>
        <w:t xml:space="preserve">Over the </w:t>
      </w:r>
      <w:r w:rsidR="00117AFA" w:rsidRPr="00A45DEB">
        <w:rPr>
          <w:bCs/>
          <w:color w:val="000000"/>
          <w:lang w:val="en-GB"/>
        </w:rPr>
        <w:t xml:space="preserve">35 </w:t>
      </w:r>
      <w:r w:rsidR="00CB577A" w:rsidRPr="00A45DEB">
        <w:rPr>
          <w:bCs/>
          <w:color w:val="000000"/>
          <w:lang w:val="en-GB"/>
        </w:rPr>
        <w:t>years</w:t>
      </w:r>
      <w:r w:rsidR="00EB37EC" w:rsidRPr="00A45DEB">
        <w:rPr>
          <w:bCs/>
          <w:color w:val="000000"/>
          <w:lang w:val="en-GB"/>
        </w:rPr>
        <w:t xml:space="preserve"> of analysis</w:t>
      </w:r>
      <w:r w:rsidR="00CB577A" w:rsidRPr="00A45DEB">
        <w:rPr>
          <w:bCs/>
          <w:color w:val="000000"/>
          <w:lang w:val="en-GB"/>
        </w:rPr>
        <w:t xml:space="preserve">, there was </w:t>
      </w:r>
      <w:r w:rsidR="00527DD4" w:rsidRPr="00A45DEB">
        <w:rPr>
          <w:bCs/>
          <w:color w:val="000000"/>
          <w:lang w:val="en-GB"/>
        </w:rPr>
        <w:t xml:space="preserve">virtually </w:t>
      </w:r>
      <w:r w:rsidR="00CB577A" w:rsidRPr="00A45DEB">
        <w:rPr>
          <w:bCs/>
          <w:color w:val="000000"/>
          <w:lang w:val="en-GB"/>
        </w:rPr>
        <w:t>no change in age-</w:t>
      </w:r>
      <w:r w:rsidR="00A45DEB" w:rsidRPr="00A45DEB">
        <w:rPr>
          <w:bCs/>
          <w:color w:val="000000"/>
          <w:lang w:val="en-GB"/>
        </w:rPr>
        <w:t>standardised</w:t>
      </w:r>
      <w:r w:rsidR="00CB577A" w:rsidRPr="00A45DEB">
        <w:rPr>
          <w:bCs/>
          <w:color w:val="000000"/>
          <w:lang w:val="en-GB"/>
        </w:rPr>
        <w:t xml:space="preserve"> </w:t>
      </w:r>
      <w:r w:rsidR="00767D2A">
        <w:rPr>
          <w:bCs/>
          <w:color w:val="000000"/>
          <w:lang w:val="en-GB"/>
        </w:rPr>
        <w:t xml:space="preserve">diabetes </w:t>
      </w:r>
      <w:r w:rsidR="00CB577A" w:rsidRPr="00A45DEB">
        <w:rPr>
          <w:bCs/>
          <w:color w:val="000000"/>
          <w:lang w:val="en-GB"/>
        </w:rPr>
        <w:t xml:space="preserve">prevalence among </w:t>
      </w:r>
      <w:r w:rsidR="00486F30">
        <w:rPr>
          <w:bCs/>
          <w:color w:val="000000"/>
          <w:lang w:val="en-GB"/>
        </w:rPr>
        <w:t>adult</w:t>
      </w:r>
      <w:r w:rsidR="00486F30" w:rsidRPr="00A45DEB">
        <w:rPr>
          <w:bCs/>
          <w:color w:val="000000"/>
          <w:lang w:val="en-GB"/>
        </w:rPr>
        <w:t xml:space="preserve"> </w:t>
      </w:r>
      <w:r w:rsidR="00CB577A" w:rsidRPr="00A45DEB">
        <w:rPr>
          <w:bCs/>
          <w:color w:val="000000"/>
          <w:lang w:val="en-GB"/>
        </w:rPr>
        <w:t>women in</w:t>
      </w:r>
      <w:r w:rsidR="00527DD4" w:rsidRPr="00A45DEB">
        <w:rPr>
          <w:bCs/>
          <w:color w:val="000000"/>
          <w:lang w:val="en-GB"/>
        </w:rPr>
        <w:t xml:space="preserve"> </w:t>
      </w:r>
      <w:r w:rsidR="00CB577A" w:rsidRPr="00A45DEB">
        <w:rPr>
          <w:bCs/>
          <w:color w:val="000000"/>
          <w:lang w:val="en-GB"/>
        </w:rPr>
        <w:t>North Western Europe</w:t>
      </w:r>
      <w:r w:rsidR="00966659">
        <w:rPr>
          <w:bCs/>
          <w:color w:val="000000"/>
          <w:lang w:val="en-GB"/>
        </w:rPr>
        <w:t xml:space="preserve"> and </w:t>
      </w:r>
      <w:r w:rsidR="00966659" w:rsidRPr="00A45DEB">
        <w:rPr>
          <w:bCs/>
          <w:color w:val="000000"/>
          <w:lang w:val="en-GB"/>
        </w:rPr>
        <w:t>South Western Europe</w:t>
      </w:r>
      <w:r w:rsidR="00EB37EC" w:rsidRPr="00A45DEB">
        <w:rPr>
          <w:bCs/>
          <w:color w:val="000000"/>
          <w:lang w:val="en-GB"/>
        </w:rPr>
        <w:t>,</w:t>
      </w:r>
      <w:r w:rsidR="00527DD4" w:rsidRPr="00A45DEB">
        <w:rPr>
          <w:bCs/>
          <w:color w:val="000000"/>
          <w:lang w:val="en-GB"/>
        </w:rPr>
        <w:t xml:space="preserve"> and </w:t>
      </w:r>
      <w:r w:rsidR="00767D2A">
        <w:rPr>
          <w:bCs/>
          <w:color w:val="000000"/>
          <w:lang w:val="en-GB"/>
        </w:rPr>
        <w:t xml:space="preserve">there was only a </w:t>
      </w:r>
      <w:r w:rsidR="00EB37EC" w:rsidRPr="00A45DEB">
        <w:rPr>
          <w:bCs/>
          <w:color w:val="000000"/>
          <w:lang w:val="en-GB"/>
        </w:rPr>
        <w:t xml:space="preserve">small non-significant </w:t>
      </w:r>
      <w:r w:rsidR="00767D2A">
        <w:rPr>
          <w:bCs/>
          <w:color w:val="000000"/>
          <w:lang w:val="en-GB"/>
        </w:rPr>
        <w:t>increase</w:t>
      </w:r>
      <w:r w:rsidR="00EF7CB3" w:rsidRPr="00A45DEB">
        <w:rPr>
          <w:bCs/>
          <w:color w:val="000000"/>
          <w:lang w:val="en-GB"/>
        </w:rPr>
        <w:t xml:space="preserve"> </w:t>
      </w:r>
      <w:r w:rsidR="00527DD4" w:rsidRPr="00A45DEB">
        <w:rPr>
          <w:bCs/>
          <w:color w:val="000000"/>
          <w:lang w:val="en-GB"/>
        </w:rPr>
        <w:t xml:space="preserve">in </w:t>
      </w:r>
      <w:r w:rsidR="007C6D75" w:rsidRPr="00A45DEB">
        <w:rPr>
          <w:bCs/>
          <w:color w:val="000000"/>
          <w:lang w:val="en-GB"/>
        </w:rPr>
        <w:t xml:space="preserve">Central </w:t>
      </w:r>
      <w:r w:rsidR="00753AF5">
        <w:rPr>
          <w:bCs/>
          <w:color w:val="000000"/>
          <w:lang w:val="en-GB"/>
        </w:rPr>
        <w:t xml:space="preserve">and Eastern </w:t>
      </w:r>
      <w:r w:rsidR="007C6D75" w:rsidRPr="00A45DEB">
        <w:rPr>
          <w:bCs/>
          <w:color w:val="000000"/>
          <w:lang w:val="en-GB"/>
        </w:rPr>
        <w:t>Europe</w:t>
      </w:r>
      <w:r w:rsidR="001441FF" w:rsidRPr="00A45DEB">
        <w:rPr>
          <w:bCs/>
          <w:color w:val="000000"/>
          <w:lang w:val="en-GB"/>
        </w:rPr>
        <w:t xml:space="preserve">. </w:t>
      </w:r>
      <w:r w:rsidR="00486F30">
        <w:rPr>
          <w:bCs/>
          <w:color w:val="000000"/>
          <w:lang w:val="en-GB"/>
        </w:rPr>
        <w:t>Adult m</w:t>
      </w:r>
      <w:r w:rsidR="00486F30" w:rsidRPr="00A45DEB">
        <w:rPr>
          <w:bCs/>
          <w:color w:val="000000"/>
          <w:lang w:val="en-GB"/>
        </w:rPr>
        <w:t xml:space="preserve">en </w:t>
      </w:r>
      <w:r w:rsidR="001441FF" w:rsidRPr="00A45DEB">
        <w:rPr>
          <w:bCs/>
          <w:color w:val="000000"/>
          <w:lang w:val="en-GB"/>
        </w:rPr>
        <w:t xml:space="preserve">in </w:t>
      </w:r>
      <w:r w:rsidR="00527DD4" w:rsidRPr="00A45DEB">
        <w:rPr>
          <w:bCs/>
          <w:color w:val="000000"/>
          <w:lang w:val="en-GB"/>
        </w:rPr>
        <w:t>North Western Europe</w:t>
      </w:r>
      <w:r w:rsidR="001441FF" w:rsidRPr="00A45DEB">
        <w:rPr>
          <w:bCs/>
          <w:color w:val="000000"/>
          <w:lang w:val="en-GB"/>
        </w:rPr>
        <w:t xml:space="preserve"> also </w:t>
      </w:r>
      <w:r w:rsidR="00527DD4" w:rsidRPr="00A45DEB">
        <w:rPr>
          <w:bCs/>
          <w:color w:val="000000"/>
          <w:lang w:val="en-GB"/>
        </w:rPr>
        <w:t>experienced a small rise</w:t>
      </w:r>
      <w:r w:rsidR="001441FF" w:rsidRPr="00A45DEB">
        <w:rPr>
          <w:bCs/>
          <w:color w:val="000000"/>
          <w:lang w:val="en-GB"/>
        </w:rPr>
        <w:t xml:space="preserve"> relative to other regions.</w:t>
      </w:r>
      <w:r w:rsidR="00E03A1F" w:rsidRPr="00A45DEB">
        <w:rPr>
          <w:bCs/>
          <w:color w:val="000000"/>
          <w:lang w:val="en-GB"/>
        </w:rPr>
        <w:t xml:space="preserve"> In contrast, </w:t>
      </w:r>
      <w:r w:rsidR="00EB37EC" w:rsidRPr="00A45DEB">
        <w:rPr>
          <w:bCs/>
          <w:color w:val="000000"/>
          <w:lang w:val="en-GB"/>
        </w:rPr>
        <w:t>age-</w:t>
      </w:r>
      <w:r w:rsidR="00A45DEB" w:rsidRPr="00A45DEB">
        <w:rPr>
          <w:bCs/>
          <w:color w:val="000000"/>
          <w:lang w:val="en-GB"/>
        </w:rPr>
        <w:t>standardised</w:t>
      </w:r>
      <w:r w:rsidR="00EB37EC" w:rsidRPr="00A45DEB">
        <w:rPr>
          <w:bCs/>
          <w:color w:val="000000"/>
          <w:lang w:val="en-GB"/>
        </w:rPr>
        <w:t xml:space="preserve"> </w:t>
      </w:r>
      <w:r w:rsidR="008A372A" w:rsidRPr="00A45DEB">
        <w:rPr>
          <w:bCs/>
          <w:color w:val="000000"/>
          <w:lang w:val="en-GB"/>
        </w:rPr>
        <w:t xml:space="preserve">prevalence </w:t>
      </w:r>
      <w:r w:rsidR="00F47258" w:rsidRPr="00A45DEB">
        <w:rPr>
          <w:bCs/>
          <w:color w:val="000000"/>
          <w:lang w:val="en-GB"/>
        </w:rPr>
        <w:t xml:space="preserve">in Polynesia and Micronesia </w:t>
      </w:r>
      <w:r w:rsidR="00E03A1F" w:rsidRPr="00A45DEB">
        <w:rPr>
          <w:bCs/>
          <w:color w:val="000000"/>
          <w:lang w:val="en-GB"/>
        </w:rPr>
        <w:t xml:space="preserve">rose by </w:t>
      </w:r>
      <w:r w:rsidR="001025C5">
        <w:rPr>
          <w:bCs/>
          <w:color w:val="000000"/>
          <w:lang w:val="en-GB"/>
        </w:rPr>
        <w:t>15.0</w:t>
      </w:r>
      <w:r w:rsidR="00117AFA" w:rsidRPr="00A45DEB">
        <w:rPr>
          <w:bCs/>
          <w:color w:val="000000"/>
          <w:lang w:val="en-GB"/>
        </w:rPr>
        <w:t xml:space="preserve"> </w:t>
      </w:r>
      <w:r w:rsidR="00E03A1F" w:rsidRPr="00A45DEB">
        <w:rPr>
          <w:bCs/>
          <w:color w:val="000000"/>
          <w:lang w:val="en-GB"/>
        </w:rPr>
        <w:t>(</w:t>
      </w:r>
      <w:r w:rsidR="00D22805">
        <w:rPr>
          <w:bCs/>
          <w:color w:val="000000"/>
          <w:lang w:val="en-GB"/>
        </w:rPr>
        <w:t>5.5</w:t>
      </w:r>
      <w:r w:rsidR="00335654" w:rsidRPr="00A45DEB">
        <w:rPr>
          <w:bCs/>
          <w:color w:val="000000"/>
          <w:lang w:val="en-GB"/>
        </w:rPr>
        <w:t>-</w:t>
      </w:r>
      <w:r w:rsidR="00D22805">
        <w:rPr>
          <w:bCs/>
          <w:color w:val="000000"/>
          <w:lang w:val="en-GB"/>
        </w:rPr>
        <w:t>25.</w:t>
      </w:r>
      <w:r w:rsidR="001025C5">
        <w:rPr>
          <w:bCs/>
          <w:color w:val="000000"/>
          <w:lang w:val="en-GB"/>
        </w:rPr>
        <w:t>9</w:t>
      </w:r>
      <w:r w:rsidR="00E03A1F" w:rsidRPr="00A45DEB">
        <w:rPr>
          <w:bCs/>
          <w:color w:val="000000"/>
          <w:lang w:val="en-GB"/>
        </w:rPr>
        <w:t>) percentage points</w:t>
      </w:r>
      <w:r w:rsidR="00F47258" w:rsidRPr="00A45DEB">
        <w:rPr>
          <w:bCs/>
          <w:color w:val="000000"/>
          <w:lang w:val="en-GB"/>
        </w:rPr>
        <w:t xml:space="preserve"> </w:t>
      </w:r>
      <w:r w:rsidR="00E03A1F" w:rsidRPr="00A45DEB">
        <w:rPr>
          <w:bCs/>
          <w:color w:val="000000"/>
          <w:lang w:val="en-GB"/>
        </w:rPr>
        <w:t xml:space="preserve">in </w:t>
      </w:r>
      <w:r w:rsidR="00486F30">
        <w:rPr>
          <w:bCs/>
          <w:color w:val="000000"/>
          <w:lang w:val="en-GB"/>
        </w:rPr>
        <w:t>adult</w:t>
      </w:r>
      <w:r w:rsidR="00486F30" w:rsidRPr="00A45DEB">
        <w:rPr>
          <w:bCs/>
          <w:color w:val="000000"/>
          <w:lang w:val="en-GB"/>
        </w:rPr>
        <w:t xml:space="preserve"> </w:t>
      </w:r>
      <w:r w:rsidR="00E03A1F" w:rsidRPr="00A45DEB">
        <w:rPr>
          <w:bCs/>
          <w:color w:val="000000"/>
          <w:lang w:val="en-GB"/>
        </w:rPr>
        <w:t>men</w:t>
      </w:r>
      <w:r w:rsidR="004039F8">
        <w:rPr>
          <w:bCs/>
          <w:color w:val="000000"/>
          <w:lang w:val="en-GB"/>
        </w:rPr>
        <w:t xml:space="preserve"> (PP</w:t>
      </w:r>
      <w:r w:rsidR="004039F8" w:rsidRPr="00A45DEB">
        <w:rPr>
          <w:bCs/>
          <w:color w:val="000000"/>
          <w:lang w:val="en-GB"/>
        </w:rPr>
        <w:t xml:space="preserve"> of being a true increase</w:t>
      </w:r>
      <w:r w:rsidR="004039F8">
        <w:rPr>
          <w:bCs/>
          <w:color w:val="000000"/>
          <w:lang w:val="en-GB"/>
        </w:rPr>
        <w:t xml:space="preserve"> </w:t>
      </w:r>
      <w:r w:rsidR="00630162">
        <w:rPr>
          <w:bCs/>
          <w:color w:val="000000"/>
          <w:lang w:val="en-GB"/>
        </w:rPr>
        <w:t>&gt;</w:t>
      </w:r>
      <w:r w:rsidR="004039F8">
        <w:rPr>
          <w:bCs/>
          <w:color w:val="000000"/>
          <w:lang w:val="en-GB"/>
        </w:rPr>
        <w:t xml:space="preserve"> 0.999)</w:t>
      </w:r>
      <w:r w:rsidR="00E03A1F" w:rsidRPr="00A45DEB">
        <w:rPr>
          <w:bCs/>
          <w:color w:val="000000"/>
          <w:lang w:val="en-GB"/>
        </w:rPr>
        <w:t xml:space="preserve"> and </w:t>
      </w:r>
      <w:r w:rsidR="00EB37EC" w:rsidRPr="00A45DEB">
        <w:rPr>
          <w:bCs/>
          <w:color w:val="000000"/>
          <w:lang w:val="en-GB"/>
        </w:rPr>
        <w:t xml:space="preserve">by </w:t>
      </w:r>
      <w:r w:rsidR="001025C5">
        <w:rPr>
          <w:bCs/>
          <w:color w:val="000000"/>
          <w:lang w:val="en-GB"/>
        </w:rPr>
        <w:t>14.9</w:t>
      </w:r>
      <w:r w:rsidR="00117AFA" w:rsidRPr="00A45DEB">
        <w:rPr>
          <w:bCs/>
          <w:color w:val="000000"/>
          <w:lang w:val="en-GB"/>
        </w:rPr>
        <w:t xml:space="preserve"> </w:t>
      </w:r>
      <w:r w:rsidR="00E03A1F" w:rsidRPr="00A45DEB">
        <w:rPr>
          <w:bCs/>
          <w:color w:val="000000"/>
          <w:lang w:val="en-GB"/>
        </w:rPr>
        <w:t>(</w:t>
      </w:r>
      <w:r w:rsidR="00D22805">
        <w:rPr>
          <w:bCs/>
          <w:color w:val="000000"/>
          <w:lang w:val="en-GB"/>
        </w:rPr>
        <w:t>4.</w:t>
      </w:r>
      <w:r w:rsidR="001025C5">
        <w:rPr>
          <w:bCs/>
          <w:color w:val="000000"/>
          <w:lang w:val="en-GB"/>
        </w:rPr>
        <w:t>5</w:t>
      </w:r>
      <w:r w:rsidR="00335654" w:rsidRPr="00A45DEB">
        <w:rPr>
          <w:bCs/>
          <w:color w:val="000000"/>
          <w:lang w:val="en-GB"/>
        </w:rPr>
        <w:t>-</w:t>
      </w:r>
      <w:r w:rsidR="00D22805">
        <w:rPr>
          <w:bCs/>
          <w:color w:val="000000"/>
          <w:lang w:val="en-GB"/>
        </w:rPr>
        <w:t>26.</w:t>
      </w:r>
      <w:r w:rsidR="001025C5">
        <w:rPr>
          <w:bCs/>
          <w:color w:val="000000"/>
          <w:lang w:val="en-GB"/>
        </w:rPr>
        <w:t>2</w:t>
      </w:r>
      <w:r w:rsidR="00E03A1F" w:rsidRPr="00A45DEB">
        <w:rPr>
          <w:bCs/>
          <w:color w:val="000000"/>
          <w:lang w:val="en-GB"/>
        </w:rPr>
        <w:t>) percentage points</w:t>
      </w:r>
      <w:r w:rsidR="00D22805">
        <w:rPr>
          <w:bCs/>
          <w:color w:val="000000"/>
          <w:lang w:val="en-GB"/>
        </w:rPr>
        <w:t xml:space="preserve"> in </w:t>
      </w:r>
      <w:r w:rsidR="00486F30">
        <w:rPr>
          <w:bCs/>
          <w:color w:val="000000"/>
          <w:lang w:val="en-GB"/>
        </w:rPr>
        <w:t xml:space="preserve">adult </w:t>
      </w:r>
      <w:r w:rsidR="00D22805">
        <w:rPr>
          <w:bCs/>
          <w:color w:val="000000"/>
          <w:lang w:val="en-GB"/>
        </w:rPr>
        <w:t>women</w:t>
      </w:r>
      <w:r w:rsidR="004039F8">
        <w:rPr>
          <w:bCs/>
          <w:color w:val="000000"/>
          <w:lang w:val="en-GB"/>
        </w:rPr>
        <w:t xml:space="preserve"> (PP = 0.998)</w:t>
      </w:r>
      <w:r w:rsidR="00E03A1F" w:rsidRPr="00A45DEB">
        <w:rPr>
          <w:bCs/>
          <w:color w:val="000000"/>
          <w:lang w:val="en-GB"/>
        </w:rPr>
        <w:t>.</w:t>
      </w:r>
      <w:r w:rsidR="00753AF5" w:rsidRPr="00753AF5">
        <w:rPr>
          <w:bCs/>
          <w:color w:val="000000"/>
          <w:lang w:val="en-GB"/>
        </w:rPr>
        <w:t xml:space="preserve"> </w:t>
      </w:r>
      <w:r w:rsidR="00753AF5" w:rsidRPr="00A45DEB">
        <w:rPr>
          <w:bCs/>
          <w:color w:val="000000"/>
          <w:lang w:val="en-GB"/>
        </w:rPr>
        <w:t xml:space="preserve">Crude </w:t>
      </w:r>
      <w:r w:rsidR="00486F30">
        <w:rPr>
          <w:bCs/>
          <w:color w:val="000000"/>
          <w:lang w:val="en-GB"/>
        </w:rPr>
        <w:t>adult</w:t>
      </w:r>
      <w:r w:rsidR="00486F30" w:rsidRPr="00A45DEB">
        <w:rPr>
          <w:bCs/>
          <w:color w:val="000000"/>
          <w:lang w:val="en-GB"/>
        </w:rPr>
        <w:t xml:space="preserve"> </w:t>
      </w:r>
      <w:r w:rsidR="00753AF5" w:rsidRPr="00A45DEB">
        <w:rPr>
          <w:bCs/>
          <w:color w:val="000000"/>
          <w:lang w:val="en-GB"/>
        </w:rPr>
        <w:t xml:space="preserve">prevalence increased more than age-standardised </w:t>
      </w:r>
      <w:r w:rsidR="00486F30">
        <w:rPr>
          <w:bCs/>
          <w:color w:val="000000"/>
          <w:lang w:val="en-GB"/>
        </w:rPr>
        <w:t xml:space="preserve">prevalence </w:t>
      </w:r>
      <w:r w:rsidR="00753AF5" w:rsidRPr="00A45DEB">
        <w:rPr>
          <w:bCs/>
          <w:color w:val="000000"/>
          <w:lang w:val="en-GB"/>
        </w:rPr>
        <w:t>where there was significant ageing, especially in high-income regions.</w:t>
      </w:r>
    </w:p>
    <w:p w:rsidR="00FD0519" w:rsidRPr="00A45DEB" w:rsidRDefault="00FD0519" w:rsidP="00AD7B24">
      <w:pPr>
        <w:spacing w:line="480" w:lineRule="auto"/>
        <w:jc w:val="both"/>
        <w:rPr>
          <w:bCs/>
          <w:color w:val="000000"/>
          <w:lang w:val="en-GB"/>
        </w:rPr>
      </w:pPr>
    </w:p>
    <w:p w:rsidR="000B50D3" w:rsidRPr="00A45DEB" w:rsidRDefault="000B50D3" w:rsidP="000B50D3">
      <w:pPr>
        <w:spacing w:line="480" w:lineRule="auto"/>
        <w:jc w:val="both"/>
        <w:rPr>
          <w:bCs/>
          <w:i/>
          <w:color w:val="000000"/>
          <w:lang w:val="en-GB"/>
        </w:rPr>
      </w:pPr>
      <w:r w:rsidRPr="00B80B45">
        <w:rPr>
          <w:bCs/>
          <w:i/>
          <w:color w:val="000000"/>
          <w:lang w:val="en-GB"/>
        </w:rPr>
        <w:t>National prevalences and trends</w:t>
      </w:r>
    </w:p>
    <w:p w:rsidR="000B50D3" w:rsidRPr="00A45DEB" w:rsidRDefault="000B50D3" w:rsidP="000B50D3">
      <w:pPr>
        <w:spacing w:line="480" w:lineRule="auto"/>
        <w:jc w:val="both"/>
        <w:rPr>
          <w:bCs/>
          <w:color w:val="000000"/>
          <w:lang w:val="en-GB"/>
        </w:rPr>
      </w:pPr>
      <w:r w:rsidRPr="00A45DEB">
        <w:rPr>
          <w:bCs/>
          <w:color w:val="000000"/>
          <w:lang w:val="en-GB"/>
        </w:rPr>
        <w:t>In 1980, age-</w:t>
      </w:r>
      <w:r w:rsidR="00A45DEB" w:rsidRPr="00A45DEB">
        <w:rPr>
          <w:bCs/>
          <w:color w:val="000000"/>
          <w:lang w:val="en-GB"/>
        </w:rPr>
        <w:t>standardised</w:t>
      </w:r>
      <w:r w:rsidR="00206AEA"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00206AEA" w:rsidRPr="00A45DEB">
        <w:rPr>
          <w:bCs/>
          <w:color w:val="000000"/>
          <w:lang w:val="en-GB"/>
        </w:rPr>
        <w:t>diabetes prevalence had been</w:t>
      </w:r>
      <w:r w:rsidRPr="00A45DEB">
        <w:rPr>
          <w:bCs/>
          <w:color w:val="000000"/>
          <w:lang w:val="en-GB"/>
        </w:rPr>
        <w:t xml:space="preserve"> &lt;</w:t>
      </w:r>
      <w:r w:rsidR="00B268C6" w:rsidRPr="00A45DEB">
        <w:rPr>
          <w:bCs/>
          <w:color w:val="000000"/>
          <w:lang w:val="en-GB"/>
        </w:rPr>
        <w:t>3</w:t>
      </w:r>
      <w:r w:rsidR="00206AEA" w:rsidRPr="00A45DEB">
        <w:rPr>
          <w:bCs/>
          <w:color w:val="000000"/>
          <w:lang w:val="en-GB"/>
        </w:rPr>
        <w:t>% among</w:t>
      </w:r>
      <w:r w:rsidRPr="00A45DEB">
        <w:rPr>
          <w:bCs/>
          <w:color w:val="000000"/>
          <w:lang w:val="en-GB"/>
        </w:rPr>
        <w:t xml:space="preserve"> </w:t>
      </w:r>
      <w:r w:rsidR="002A0C4C" w:rsidRPr="00A45DEB">
        <w:rPr>
          <w:bCs/>
          <w:color w:val="000000"/>
          <w:lang w:val="en-GB"/>
        </w:rPr>
        <w:t xml:space="preserve">men in </w:t>
      </w:r>
      <w:r w:rsidR="001025C5">
        <w:rPr>
          <w:bCs/>
          <w:color w:val="000000"/>
          <w:lang w:val="en-GB"/>
        </w:rPr>
        <w:t>32</w:t>
      </w:r>
      <w:r w:rsidR="001025C5" w:rsidRPr="00A45DEB">
        <w:rPr>
          <w:bCs/>
          <w:color w:val="000000"/>
          <w:lang w:val="en-GB"/>
        </w:rPr>
        <w:t xml:space="preserve"> </w:t>
      </w:r>
      <w:r w:rsidR="002A0C4C" w:rsidRPr="00A45DEB">
        <w:rPr>
          <w:bCs/>
          <w:color w:val="000000"/>
          <w:lang w:val="en-GB"/>
        </w:rPr>
        <w:t xml:space="preserve">countries and women in </w:t>
      </w:r>
      <w:r w:rsidR="001025C5">
        <w:rPr>
          <w:bCs/>
          <w:color w:val="000000"/>
          <w:lang w:val="en-GB"/>
        </w:rPr>
        <w:t>23</w:t>
      </w:r>
      <w:r w:rsidR="001025C5" w:rsidRPr="00A45DEB">
        <w:rPr>
          <w:bCs/>
          <w:color w:val="000000"/>
          <w:lang w:val="en-GB"/>
        </w:rPr>
        <w:t xml:space="preserve"> </w:t>
      </w:r>
      <w:r w:rsidR="002A0C4C" w:rsidRPr="00A45DEB">
        <w:rPr>
          <w:bCs/>
          <w:color w:val="000000"/>
          <w:lang w:val="en-GB"/>
        </w:rPr>
        <w:t>countries</w:t>
      </w:r>
      <w:r w:rsidRPr="00A45DEB">
        <w:rPr>
          <w:bCs/>
          <w:color w:val="000000"/>
          <w:lang w:val="en-GB"/>
        </w:rPr>
        <w:t xml:space="preserve"> (Figure </w:t>
      </w:r>
      <w:r w:rsidR="009D52A4" w:rsidRPr="00A45DEB">
        <w:rPr>
          <w:bCs/>
          <w:color w:val="000000"/>
          <w:lang w:val="en-GB"/>
        </w:rPr>
        <w:t>2</w:t>
      </w:r>
      <w:r w:rsidRPr="00A45DEB">
        <w:rPr>
          <w:bCs/>
          <w:color w:val="000000"/>
          <w:lang w:val="en-GB"/>
        </w:rPr>
        <w:t>). In the same year, age-</w:t>
      </w:r>
      <w:r w:rsidR="00A45DEB" w:rsidRPr="00A45DEB">
        <w:rPr>
          <w:bCs/>
          <w:color w:val="000000"/>
          <w:lang w:val="en-GB"/>
        </w:rPr>
        <w:t>standardised</w:t>
      </w:r>
      <w:r w:rsidRPr="00A45DEB">
        <w:rPr>
          <w:bCs/>
          <w:color w:val="000000"/>
          <w:lang w:val="en-GB"/>
        </w:rPr>
        <w:t xml:space="preserve"> prevalence was &gt;1</w:t>
      </w:r>
      <w:r w:rsidR="002A0C4C" w:rsidRPr="00A45DEB">
        <w:rPr>
          <w:bCs/>
          <w:color w:val="000000"/>
          <w:lang w:val="en-GB"/>
        </w:rPr>
        <w:t>2</w:t>
      </w:r>
      <w:r w:rsidRPr="00A45DEB">
        <w:rPr>
          <w:bCs/>
          <w:color w:val="000000"/>
          <w:lang w:val="en-GB"/>
        </w:rPr>
        <w:t xml:space="preserve">% in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men and women in a </w:t>
      </w:r>
      <w:r w:rsidR="002A0C4C" w:rsidRPr="00A45DEB">
        <w:rPr>
          <w:bCs/>
          <w:color w:val="000000"/>
          <w:lang w:val="en-GB"/>
        </w:rPr>
        <w:t>few</w:t>
      </w:r>
      <w:r w:rsidRPr="00A45DEB">
        <w:rPr>
          <w:bCs/>
          <w:color w:val="000000"/>
          <w:lang w:val="en-GB"/>
        </w:rPr>
        <w:t xml:space="preserve"> islands in Polynesia and Micronesia</w:t>
      </w:r>
      <w:r w:rsidR="002A0C4C" w:rsidRPr="00A45DEB">
        <w:rPr>
          <w:bCs/>
          <w:color w:val="000000"/>
          <w:lang w:val="en-GB"/>
        </w:rPr>
        <w:t xml:space="preserve"> and </w:t>
      </w:r>
      <w:r w:rsidR="00D22805">
        <w:rPr>
          <w:bCs/>
          <w:color w:val="000000"/>
          <w:lang w:val="en-GB"/>
        </w:rPr>
        <w:t xml:space="preserve">women </w:t>
      </w:r>
      <w:r w:rsidR="002A0C4C" w:rsidRPr="00A45DEB">
        <w:rPr>
          <w:bCs/>
          <w:color w:val="000000"/>
          <w:lang w:val="en-GB"/>
        </w:rPr>
        <w:t>in</w:t>
      </w:r>
      <w:r w:rsidR="00D54F66" w:rsidRPr="00A45DEB">
        <w:rPr>
          <w:bCs/>
          <w:color w:val="000000"/>
          <w:lang w:val="en-GB"/>
        </w:rPr>
        <w:t xml:space="preserve"> Kuwait</w:t>
      </w:r>
      <w:r w:rsidRPr="00A45DEB">
        <w:rPr>
          <w:bCs/>
          <w:color w:val="000000"/>
          <w:lang w:val="en-GB"/>
        </w:rPr>
        <w:t xml:space="preserve">, reaching </w:t>
      </w:r>
      <w:r w:rsidR="007E6BA6">
        <w:rPr>
          <w:bCs/>
          <w:color w:val="000000"/>
          <w:lang w:val="en-GB"/>
        </w:rPr>
        <w:t>25%</w:t>
      </w:r>
      <w:r w:rsidRPr="00A45DEB">
        <w:rPr>
          <w:bCs/>
          <w:color w:val="000000"/>
          <w:lang w:val="en-GB"/>
        </w:rPr>
        <w:t xml:space="preserve"> in men and women in Nauru. By 2014, only </w:t>
      </w:r>
      <w:r w:rsidR="00206AEA" w:rsidRPr="00A45DEB">
        <w:rPr>
          <w:bCs/>
          <w:color w:val="000000"/>
          <w:lang w:val="en-GB"/>
        </w:rPr>
        <w:t xml:space="preserve">women in </w:t>
      </w:r>
      <w:r w:rsidR="007E6BA6">
        <w:rPr>
          <w:bCs/>
          <w:color w:val="000000"/>
          <w:lang w:val="en-GB"/>
        </w:rPr>
        <w:t>9</w:t>
      </w:r>
      <w:r w:rsidR="001025C5" w:rsidRPr="00A45DEB">
        <w:rPr>
          <w:bCs/>
          <w:color w:val="000000"/>
          <w:lang w:val="en-GB"/>
        </w:rPr>
        <w:t xml:space="preserve"> </w:t>
      </w:r>
      <w:r w:rsidRPr="00A45DEB">
        <w:rPr>
          <w:bCs/>
          <w:color w:val="000000"/>
          <w:lang w:val="en-GB"/>
        </w:rPr>
        <w:t>countries had</w:t>
      </w:r>
      <w:r w:rsidR="00F47258" w:rsidRPr="00A45DEB">
        <w:rPr>
          <w:bCs/>
          <w:color w:val="000000"/>
          <w:lang w:val="en-GB"/>
        </w:rPr>
        <w:t xml:space="preserve"> an</w:t>
      </w:r>
      <w:r w:rsidRPr="00A45DEB">
        <w:rPr>
          <w:bCs/>
          <w:color w:val="000000"/>
          <w:lang w:val="en-GB"/>
        </w:rPr>
        <w:t xml:space="preserve"> </w:t>
      </w:r>
      <w:r w:rsidR="002A0C4C" w:rsidRPr="00A45DEB">
        <w:rPr>
          <w:bCs/>
          <w:color w:val="000000"/>
          <w:lang w:val="en-GB"/>
        </w:rPr>
        <w:t>age-</w:t>
      </w:r>
      <w:r w:rsidR="00A45DEB" w:rsidRPr="00A45DEB">
        <w:rPr>
          <w:bCs/>
          <w:color w:val="000000"/>
          <w:lang w:val="en-GB"/>
        </w:rPr>
        <w:t>standardised</w:t>
      </w:r>
      <w:r w:rsidR="002A0C4C"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Pr="00A45DEB">
        <w:rPr>
          <w:bCs/>
          <w:color w:val="000000"/>
          <w:lang w:val="en-GB"/>
        </w:rPr>
        <w:t>prevalence &lt;</w:t>
      </w:r>
      <w:r w:rsidR="007E6BA6">
        <w:rPr>
          <w:bCs/>
          <w:color w:val="000000"/>
          <w:lang w:val="en-GB"/>
        </w:rPr>
        <w:t>4</w:t>
      </w:r>
      <w:r w:rsidRPr="00A45DEB">
        <w:rPr>
          <w:bCs/>
          <w:color w:val="000000"/>
          <w:lang w:val="en-GB"/>
        </w:rPr>
        <w:t xml:space="preserve">%, </w:t>
      </w:r>
      <w:r w:rsidR="007E6BA6">
        <w:rPr>
          <w:bCs/>
          <w:color w:val="000000"/>
          <w:lang w:val="en-GB"/>
        </w:rPr>
        <w:t>with the</w:t>
      </w:r>
      <w:r w:rsidRPr="00A45DEB">
        <w:rPr>
          <w:bCs/>
          <w:color w:val="000000"/>
          <w:lang w:val="en-GB"/>
        </w:rPr>
        <w:t xml:space="preserve"> lowest</w:t>
      </w:r>
      <w:r w:rsidR="004E6C65">
        <w:rPr>
          <w:bCs/>
          <w:color w:val="000000"/>
          <w:lang w:val="en-GB"/>
        </w:rPr>
        <w:t xml:space="preserve"> prevalences</w:t>
      </w:r>
      <w:r w:rsidRPr="00A45DEB">
        <w:rPr>
          <w:bCs/>
          <w:color w:val="000000"/>
          <w:lang w:val="en-GB"/>
        </w:rPr>
        <w:t xml:space="preserve"> </w:t>
      </w:r>
      <w:r w:rsidR="007E6BA6">
        <w:rPr>
          <w:bCs/>
          <w:color w:val="000000"/>
          <w:lang w:val="en-GB"/>
        </w:rPr>
        <w:t xml:space="preserve">seen </w:t>
      </w:r>
      <w:r w:rsidRPr="00A45DEB">
        <w:rPr>
          <w:bCs/>
          <w:color w:val="000000"/>
          <w:lang w:val="en-GB"/>
        </w:rPr>
        <w:t xml:space="preserve">in some North Western European countries such as Switzerland, </w:t>
      </w:r>
      <w:r w:rsidR="00E71B6E" w:rsidRPr="00A45DEB">
        <w:rPr>
          <w:bCs/>
          <w:color w:val="000000"/>
          <w:lang w:val="en-GB"/>
        </w:rPr>
        <w:t xml:space="preserve">Austria, </w:t>
      </w:r>
      <w:r w:rsidR="00D22805" w:rsidRPr="00A45DEB">
        <w:rPr>
          <w:bCs/>
          <w:color w:val="000000"/>
          <w:lang w:val="en-GB"/>
        </w:rPr>
        <w:t xml:space="preserve">Denmark, </w:t>
      </w:r>
      <w:r w:rsidRPr="00A45DEB">
        <w:rPr>
          <w:bCs/>
          <w:color w:val="000000"/>
          <w:lang w:val="en-GB"/>
        </w:rPr>
        <w:t xml:space="preserve">Belgium and the Netherlands. In the same year, </w:t>
      </w:r>
      <w:r w:rsidR="00CA1ACD" w:rsidRPr="00A45DEB">
        <w:rPr>
          <w:bCs/>
          <w:color w:val="000000"/>
          <w:lang w:val="en-GB"/>
        </w:rPr>
        <w:t>age-</w:t>
      </w:r>
      <w:r w:rsidR="00A45DEB" w:rsidRPr="00A45DEB">
        <w:rPr>
          <w:bCs/>
          <w:color w:val="000000"/>
          <w:lang w:val="en-GB"/>
        </w:rPr>
        <w:t>standardised</w:t>
      </w:r>
      <w:r w:rsidR="00CA1ACD" w:rsidRPr="00A45DEB">
        <w:rPr>
          <w:bCs/>
          <w:color w:val="000000"/>
          <w:lang w:val="en-GB"/>
        </w:rPr>
        <w:t xml:space="preserve"> </w:t>
      </w:r>
      <w:r w:rsidRPr="00A45DEB">
        <w:rPr>
          <w:bCs/>
          <w:color w:val="000000"/>
          <w:lang w:val="en-GB"/>
        </w:rPr>
        <w:t xml:space="preserve">prevalence among </w:t>
      </w:r>
      <w:r w:rsidR="00486F30">
        <w:rPr>
          <w:bCs/>
          <w:color w:val="000000"/>
          <w:lang w:val="en-GB"/>
        </w:rPr>
        <w:t>adult</w:t>
      </w:r>
      <w:r w:rsidR="00486F30" w:rsidRPr="00A45DEB">
        <w:rPr>
          <w:bCs/>
          <w:color w:val="000000"/>
          <w:lang w:val="en-GB"/>
        </w:rPr>
        <w:t xml:space="preserve"> </w:t>
      </w:r>
      <w:r w:rsidRPr="00A45DEB">
        <w:rPr>
          <w:bCs/>
          <w:color w:val="000000"/>
          <w:lang w:val="en-GB"/>
        </w:rPr>
        <w:t>men was &gt;</w:t>
      </w:r>
      <w:r w:rsidR="00D22805">
        <w:rPr>
          <w:bCs/>
          <w:color w:val="000000"/>
          <w:lang w:val="en-GB"/>
        </w:rPr>
        <w:t>4</w:t>
      </w:r>
      <w:r w:rsidRPr="00A45DEB">
        <w:rPr>
          <w:bCs/>
          <w:color w:val="000000"/>
          <w:lang w:val="en-GB"/>
        </w:rPr>
        <w:t>% in every country, with the lowest prevalences estimated in the same North Western European countries as women and in a few countries in East Africa</w:t>
      </w:r>
      <w:r w:rsidR="00D22805">
        <w:rPr>
          <w:bCs/>
          <w:color w:val="000000"/>
          <w:lang w:val="en-GB"/>
        </w:rPr>
        <w:t xml:space="preserve"> and Southeast Asia</w:t>
      </w:r>
      <w:r w:rsidRPr="00A45DEB">
        <w:rPr>
          <w:bCs/>
          <w:color w:val="000000"/>
          <w:lang w:val="en-GB"/>
        </w:rPr>
        <w:t xml:space="preserve">. At the other extreme, </w:t>
      </w:r>
      <w:r w:rsidR="001131FF" w:rsidRPr="00A45DEB">
        <w:rPr>
          <w:bCs/>
          <w:color w:val="000000"/>
          <w:lang w:val="en-GB"/>
        </w:rPr>
        <w:t>age-</w:t>
      </w:r>
      <w:r w:rsidR="00A45DEB" w:rsidRPr="00A45DEB">
        <w:rPr>
          <w:bCs/>
          <w:color w:val="000000"/>
          <w:lang w:val="en-GB"/>
        </w:rPr>
        <w:t>standardised</w:t>
      </w:r>
      <w:r w:rsidR="001131FF"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001131FF" w:rsidRPr="00A45DEB">
        <w:rPr>
          <w:bCs/>
          <w:color w:val="000000"/>
          <w:lang w:val="en-GB"/>
        </w:rPr>
        <w:t xml:space="preserve">diabetes prevalence </w:t>
      </w:r>
      <w:r w:rsidR="00D66263" w:rsidRPr="00A45DEB">
        <w:rPr>
          <w:bCs/>
          <w:color w:val="000000"/>
          <w:lang w:val="en-GB"/>
        </w:rPr>
        <w:t xml:space="preserve">in 2014 </w:t>
      </w:r>
      <w:r w:rsidR="001131FF" w:rsidRPr="00A45DEB">
        <w:rPr>
          <w:bCs/>
          <w:color w:val="000000"/>
          <w:lang w:val="en-GB"/>
        </w:rPr>
        <w:t>was</w:t>
      </w:r>
      <w:r w:rsidRPr="00A45DEB">
        <w:rPr>
          <w:bCs/>
          <w:color w:val="000000"/>
          <w:lang w:val="en-GB"/>
        </w:rPr>
        <w:t xml:space="preserve"> </w:t>
      </w:r>
      <w:r w:rsidR="0062726C" w:rsidRPr="00A45DEB">
        <w:rPr>
          <w:bCs/>
          <w:color w:val="000000"/>
          <w:lang w:val="en-GB"/>
        </w:rPr>
        <w:t>3</w:t>
      </w:r>
      <w:r w:rsidR="0062726C">
        <w:rPr>
          <w:bCs/>
          <w:color w:val="000000"/>
          <w:lang w:val="en-GB"/>
        </w:rPr>
        <w:t>1</w:t>
      </w:r>
      <w:r w:rsidRPr="00A45DEB">
        <w:rPr>
          <w:bCs/>
          <w:color w:val="000000"/>
          <w:lang w:val="en-GB"/>
        </w:rPr>
        <w:t>% (</w:t>
      </w:r>
      <w:r w:rsidR="0062726C" w:rsidRPr="00A45DEB">
        <w:rPr>
          <w:bCs/>
          <w:color w:val="000000"/>
          <w:lang w:val="en-GB"/>
        </w:rPr>
        <w:t>1</w:t>
      </w:r>
      <w:r w:rsidR="0062726C">
        <w:rPr>
          <w:bCs/>
          <w:color w:val="000000"/>
          <w:lang w:val="en-GB"/>
        </w:rPr>
        <w:t>9</w:t>
      </w:r>
      <w:r w:rsidRPr="00A45DEB">
        <w:rPr>
          <w:bCs/>
          <w:color w:val="000000"/>
          <w:lang w:val="en-GB"/>
        </w:rPr>
        <w:t>-</w:t>
      </w:r>
      <w:r w:rsidR="0062726C" w:rsidRPr="00A45DEB">
        <w:rPr>
          <w:bCs/>
          <w:color w:val="000000"/>
          <w:lang w:val="en-GB"/>
        </w:rPr>
        <w:t>4</w:t>
      </w:r>
      <w:r w:rsidR="0062726C">
        <w:rPr>
          <w:bCs/>
          <w:color w:val="000000"/>
          <w:lang w:val="en-GB"/>
        </w:rPr>
        <w:t>4</w:t>
      </w:r>
      <w:r w:rsidRPr="00A45DEB">
        <w:rPr>
          <w:bCs/>
          <w:color w:val="000000"/>
          <w:lang w:val="en-GB"/>
        </w:rPr>
        <w:t xml:space="preserve">) </w:t>
      </w:r>
      <w:r w:rsidR="009835D7" w:rsidRPr="00A45DEB">
        <w:rPr>
          <w:bCs/>
          <w:color w:val="000000"/>
          <w:lang w:val="en-GB"/>
        </w:rPr>
        <w:t xml:space="preserve">in </w:t>
      </w:r>
      <w:r w:rsidRPr="00A45DEB">
        <w:rPr>
          <w:bCs/>
          <w:color w:val="000000"/>
          <w:lang w:val="en-GB"/>
        </w:rPr>
        <w:t xml:space="preserve">men </w:t>
      </w:r>
      <w:r w:rsidR="00E71B6E" w:rsidRPr="00A45DEB">
        <w:rPr>
          <w:bCs/>
          <w:color w:val="000000"/>
          <w:lang w:val="en-GB"/>
        </w:rPr>
        <w:t>and 33% (21-</w:t>
      </w:r>
      <w:r w:rsidR="0062726C" w:rsidRPr="00A45DEB">
        <w:rPr>
          <w:bCs/>
          <w:color w:val="000000"/>
          <w:lang w:val="en-GB"/>
        </w:rPr>
        <w:t>4</w:t>
      </w:r>
      <w:r w:rsidR="001025C5">
        <w:rPr>
          <w:bCs/>
          <w:color w:val="000000"/>
          <w:lang w:val="en-GB"/>
        </w:rPr>
        <w:t>7</w:t>
      </w:r>
      <w:r w:rsidR="00E71B6E" w:rsidRPr="00A45DEB">
        <w:rPr>
          <w:bCs/>
          <w:color w:val="000000"/>
          <w:lang w:val="en-GB"/>
        </w:rPr>
        <w:t xml:space="preserve">) in women </w:t>
      </w:r>
      <w:r w:rsidRPr="00A45DEB">
        <w:rPr>
          <w:bCs/>
          <w:color w:val="000000"/>
          <w:lang w:val="en-GB"/>
        </w:rPr>
        <w:t xml:space="preserve">in American Samoa, </w:t>
      </w:r>
      <w:r w:rsidR="00CA1ACD" w:rsidRPr="00A45DEB">
        <w:rPr>
          <w:bCs/>
          <w:color w:val="000000"/>
          <w:lang w:val="en-GB"/>
        </w:rPr>
        <w:t>and was</w:t>
      </w:r>
      <w:r w:rsidR="001131FF" w:rsidRPr="00A45DEB">
        <w:rPr>
          <w:bCs/>
          <w:color w:val="000000"/>
          <w:lang w:val="en-GB"/>
        </w:rPr>
        <w:t xml:space="preserve"> </w:t>
      </w:r>
      <w:r w:rsidRPr="00A45DEB">
        <w:rPr>
          <w:bCs/>
          <w:color w:val="000000"/>
          <w:lang w:val="en-GB"/>
        </w:rPr>
        <w:t xml:space="preserve">also </w:t>
      </w:r>
      <w:r w:rsidR="00CA1ACD" w:rsidRPr="00A45DEB">
        <w:rPr>
          <w:bCs/>
          <w:color w:val="000000"/>
          <w:lang w:val="en-GB"/>
        </w:rPr>
        <w:t>&gt;</w:t>
      </w:r>
      <w:r w:rsidRPr="00A45DEB">
        <w:rPr>
          <w:bCs/>
          <w:color w:val="000000"/>
          <w:lang w:val="en-GB"/>
        </w:rPr>
        <w:t xml:space="preserve">25% </w:t>
      </w:r>
      <w:r w:rsidR="00CA1ACD" w:rsidRPr="00A45DEB">
        <w:rPr>
          <w:bCs/>
          <w:color w:val="000000"/>
          <w:lang w:val="en-GB"/>
        </w:rPr>
        <w:t>in</w:t>
      </w:r>
      <w:r w:rsidRPr="00A45DEB">
        <w:rPr>
          <w:bCs/>
          <w:color w:val="000000"/>
          <w:lang w:val="en-GB"/>
        </w:rPr>
        <w:t xml:space="preserve"> men and women in </w:t>
      </w:r>
      <w:r w:rsidR="001131FF" w:rsidRPr="00A45DEB">
        <w:rPr>
          <w:bCs/>
          <w:color w:val="000000"/>
          <w:lang w:val="en-GB"/>
        </w:rPr>
        <w:t>a number of other islands in Polynesia and Micronesia</w:t>
      </w:r>
      <w:r w:rsidRPr="00A45DEB">
        <w:rPr>
          <w:bCs/>
          <w:color w:val="000000"/>
          <w:lang w:val="en-GB"/>
        </w:rPr>
        <w:t xml:space="preserve">. </w:t>
      </w:r>
    </w:p>
    <w:p w:rsidR="000B50D3" w:rsidRPr="00A45DEB" w:rsidRDefault="000B50D3" w:rsidP="000B50D3">
      <w:pPr>
        <w:spacing w:line="480" w:lineRule="auto"/>
        <w:jc w:val="both"/>
        <w:rPr>
          <w:bCs/>
          <w:color w:val="000000"/>
          <w:lang w:val="en-GB"/>
        </w:rPr>
      </w:pPr>
    </w:p>
    <w:p w:rsidR="00206AEA" w:rsidRPr="00A45DEB" w:rsidRDefault="000B50D3" w:rsidP="009C4B17">
      <w:pPr>
        <w:spacing w:line="480" w:lineRule="auto"/>
        <w:jc w:val="both"/>
        <w:rPr>
          <w:bCs/>
          <w:color w:val="000000"/>
          <w:lang w:val="en-GB"/>
        </w:rPr>
      </w:pPr>
      <w:r w:rsidRPr="00A45DEB">
        <w:rPr>
          <w:bCs/>
          <w:color w:val="000000"/>
          <w:lang w:val="en-GB"/>
        </w:rPr>
        <w:t xml:space="preserve">No country achieved a statistically significant decrease in diabetes prevalence over the analysis period (Figure </w:t>
      </w:r>
      <w:r w:rsidR="009D52A4" w:rsidRPr="00A45DEB">
        <w:rPr>
          <w:bCs/>
          <w:color w:val="000000"/>
          <w:lang w:val="en-GB"/>
        </w:rPr>
        <w:t>3</w:t>
      </w:r>
      <w:r w:rsidRPr="00A45DEB">
        <w:rPr>
          <w:bCs/>
          <w:color w:val="000000"/>
          <w:lang w:val="en-GB"/>
        </w:rPr>
        <w:t xml:space="preserve">), although the relative increase </w:t>
      </w:r>
      <w:r w:rsidR="00223E7D">
        <w:rPr>
          <w:bCs/>
          <w:color w:val="000000"/>
          <w:lang w:val="en-GB"/>
        </w:rPr>
        <w:t xml:space="preserve">over these 35 years </w:t>
      </w:r>
      <w:r w:rsidRPr="00A45DEB">
        <w:rPr>
          <w:bCs/>
          <w:color w:val="000000"/>
          <w:lang w:val="en-GB"/>
        </w:rPr>
        <w:t xml:space="preserve">was </w:t>
      </w:r>
      <w:r w:rsidR="00AA17A0" w:rsidRPr="00A45DEB">
        <w:rPr>
          <w:bCs/>
          <w:color w:val="000000"/>
          <w:lang w:val="en-GB"/>
        </w:rPr>
        <w:t>&lt;</w:t>
      </w:r>
      <w:r w:rsidR="002A05A9" w:rsidRPr="00A45DEB">
        <w:rPr>
          <w:bCs/>
          <w:color w:val="000000"/>
          <w:lang w:val="en-GB"/>
        </w:rPr>
        <w:t>2</w:t>
      </w:r>
      <w:r w:rsidR="002A05A9">
        <w:rPr>
          <w:bCs/>
          <w:color w:val="000000"/>
          <w:lang w:val="en-GB"/>
        </w:rPr>
        <w:t>0</w:t>
      </w:r>
      <w:r w:rsidRPr="00A45DEB">
        <w:rPr>
          <w:bCs/>
          <w:color w:val="000000"/>
          <w:lang w:val="en-GB"/>
        </w:rPr>
        <w:t xml:space="preserve">% in </w:t>
      </w:r>
      <w:r w:rsidR="001025C5">
        <w:rPr>
          <w:bCs/>
          <w:color w:val="000000"/>
          <w:lang w:val="en-GB"/>
        </w:rPr>
        <w:t>9</w:t>
      </w:r>
      <w:r w:rsidR="001025C5" w:rsidRPr="00A45DEB">
        <w:rPr>
          <w:bCs/>
          <w:color w:val="000000"/>
          <w:lang w:val="en-GB"/>
        </w:rPr>
        <w:t xml:space="preserve"> </w:t>
      </w:r>
      <w:r w:rsidRPr="00A45DEB">
        <w:rPr>
          <w:bCs/>
          <w:color w:val="000000"/>
          <w:lang w:val="en-GB"/>
        </w:rPr>
        <w:t>countries</w:t>
      </w:r>
      <w:r w:rsidR="00F15702" w:rsidRPr="00A45DEB">
        <w:rPr>
          <w:bCs/>
          <w:color w:val="000000"/>
          <w:lang w:val="en-GB"/>
        </w:rPr>
        <w:t xml:space="preserve"> for men</w:t>
      </w:r>
      <w:r w:rsidR="000A272C" w:rsidRPr="00A45DEB">
        <w:rPr>
          <w:bCs/>
          <w:color w:val="000000"/>
          <w:lang w:val="en-GB"/>
        </w:rPr>
        <w:t>,</w:t>
      </w:r>
      <w:r w:rsidRPr="00A45DEB">
        <w:rPr>
          <w:bCs/>
          <w:color w:val="000000"/>
          <w:lang w:val="en-GB"/>
        </w:rPr>
        <w:t xml:space="preserve"> </w:t>
      </w:r>
      <w:r w:rsidR="00F8299A" w:rsidRPr="00A45DEB">
        <w:rPr>
          <w:bCs/>
          <w:color w:val="000000"/>
          <w:lang w:val="en-GB"/>
        </w:rPr>
        <w:t xml:space="preserve">mostly </w:t>
      </w:r>
      <w:r w:rsidRPr="00A45DEB">
        <w:rPr>
          <w:bCs/>
          <w:color w:val="000000"/>
          <w:lang w:val="en-GB"/>
        </w:rPr>
        <w:t>in North Western Europe</w:t>
      </w:r>
      <w:r w:rsidR="000A272C" w:rsidRPr="00A45DEB">
        <w:rPr>
          <w:bCs/>
          <w:color w:val="000000"/>
          <w:lang w:val="en-GB"/>
        </w:rPr>
        <w:t>,</w:t>
      </w:r>
      <w:r w:rsidRPr="00A45DEB">
        <w:rPr>
          <w:bCs/>
          <w:color w:val="000000"/>
          <w:lang w:val="en-GB"/>
        </w:rPr>
        <w:t xml:space="preserve"> and in </w:t>
      </w:r>
      <w:r w:rsidR="002A05A9">
        <w:rPr>
          <w:bCs/>
          <w:color w:val="000000"/>
          <w:lang w:val="en-GB"/>
        </w:rPr>
        <w:t>39</w:t>
      </w:r>
      <w:r w:rsidR="0062726C" w:rsidRPr="00A45DEB">
        <w:rPr>
          <w:bCs/>
          <w:color w:val="000000"/>
          <w:lang w:val="en-GB"/>
        </w:rPr>
        <w:t xml:space="preserve"> </w:t>
      </w:r>
      <w:r w:rsidRPr="00A45DEB">
        <w:rPr>
          <w:bCs/>
          <w:color w:val="000000"/>
          <w:lang w:val="en-GB"/>
        </w:rPr>
        <w:t xml:space="preserve">countries for women. Over the same period, </w:t>
      </w:r>
      <w:r w:rsidR="00486F30" w:rsidRPr="00A45DEB">
        <w:rPr>
          <w:bCs/>
          <w:color w:val="000000"/>
          <w:lang w:val="en-GB"/>
        </w:rPr>
        <w:t xml:space="preserve">age-standardised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prevalence of diabetes at least doubled among men in </w:t>
      </w:r>
      <w:r w:rsidR="00344ABB">
        <w:rPr>
          <w:bCs/>
          <w:color w:val="000000"/>
          <w:lang w:val="en-GB"/>
        </w:rPr>
        <w:t>120</w:t>
      </w:r>
      <w:r w:rsidR="00344ABB" w:rsidRPr="00A45DEB">
        <w:rPr>
          <w:bCs/>
          <w:color w:val="000000"/>
          <w:lang w:val="en-GB"/>
        </w:rPr>
        <w:t xml:space="preserve"> </w:t>
      </w:r>
      <w:r w:rsidRPr="00A45DEB">
        <w:rPr>
          <w:bCs/>
          <w:color w:val="000000"/>
          <w:lang w:val="en-GB"/>
        </w:rPr>
        <w:t xml:space="preserve">countries and among women in </w:t>
      </w:r>
      <w:r w:rsidR="00A732B3">
        <w:rPr>
          <w:bCs/>
          <w:color w:val="000000"/>
          <w:lang w:val="en-GB"/>
        </w:rPr>
        <w:t>87</w:t>
      </w:r>
      <w:r w:rsidR="00A732B3" w:rsidRPr="00A45DEB">
        <w:rPr>
          <w:bCs/>
          <w:color w:val="000000"/>
          <w:lang w:val="en-GB"/>
        </w:rPr>
        <w:t xml:space="preserve"> </w:t>
      </w:r>
      <w:r w:rsidR="00D66263" w:rsidRPr="00A45DEB">
        <w:rPr>
          <w:bCs/>
          <w:color w:val="000000"/>
          <w:lang w:val="en-GB"/>
        </w:rPr>
        <w:t>countries</w:t>
      </w:r>
      <w:r w:rsidRPr="00A45DEB">
        <w:rPr>
          <w:bCs/>
          <w:color w:val="000000"/>
          <w:lang w:val="en-GB"/>
        </w:rPr>
        <w:t>, with a PP of being a true increase</w:t>
      </w:r>
      <w:r w:rsidR="00E274D6">
        <w:rPr>
          <w:bCs/>
          <w:color w:val="000000"/>
          <w:lang w:val="en-GB"/>
        </w:rPr>
        <w:t xml:space="preserve"> </w:t>
      </w:r>
      <w:r w:rsidR="00CF0565">
        <w:rPr>
          <w:bCs/>
          <w:color w:val="000000"/>
          <w:lang w:val="en-GB"/>
        </w:rPr>
        <w:t>~0.89</w:t>
      </w:r>
      <w:r w:rsidR="00E274D6">
        <w:rPr>
          <w:bCs/>
          <w:color w:val="000000"/>
          <w:lang w:val="en-GB"/>
        </w:rPr>
        <w:t xml:space="preserve"> or higher</w:t>
      </w:r>
      <w:r w:rsidRPr="00A45DEB">
        <w:rPr>
          <w:bCs/>
          <w:color w:val="000000"/>
          <w:lang w:val="en-GB"/>
        </w:rPr>
        <w:t xml:space="preserve">. The largest absolute increases in </w:t>
      </w:r>
      <w:r w:rsidR="00DF1B9A" w:rsidRPr="00A45DEB">
        <w:rPr>
          <w:bCs/>
          <w:color w:val="000000"/>
          <w:lang w:val="en-GB"/>
        </w:rPr>
        <w:t>age-</w:t>
      </w:r>
      <w:r w:rsidR="00A45DEB" w:rsidRPr="00A45DEB">
        <w:rPr>
          <w:bCs/>
          <w:color w:val="000000"/>
          <w:lang w:val="en-GB"/>
        </w:rPr>
        <w:t>standardised</w:t>
      </w:r>
      <w:r w:rsidR="00DF1B9A" w:rsidRPr="00A45DEB">
        <w:rPr>
          <w:bCs/>
          <w:color w:val="000000"/>
          <w:lang w:val="en-GB"/>
        </w:rPr>
        <w:t xml:space="preserve"> </w:t>
      </w:r>
      <w:r w:rsidR="00486F30">
        <w:rPr>
          <w:bCs/>
          <w:color w:val="000000"/>
          <w:lang w:val="en-GB"/>
        </w:rPr>
        <w:t>adult</w:t>
      </w:r>
      <w:r w:rsidR="00486F30" w:rsidRPr="00A45DEB">
        <w:rPr>
          <w:bCs/>
          <w:color w:val="000000"/>
          <w:lang w:val="en-GB"/>
        </w:rPr>
        <w:t xml:space="preserve"> </w:t>
      </w:r>
      <w:r w:rsidRPr="00A45DEB">
        <w:rPr>
          <w:bCs/>
          <w:color w:val="000000"/>
          <w:lang w:val="en-GB"/>
        </w:rPr>
        <w:t xml:space="preserve">prevalence occurred in Oceania, </w:t>
      </w:r>
      <w:r w:rsidR="00DF1B9A" w:rsidRPr="00A45DEB">
        <w:rPr>
          <w:bCs/>
          <w:color w:val="000000"/>
          <w:lang w:val="en-GB"/>
        </w:rPr>
        <w:t xml:space="preserve">exceeding </w:t>
      </w:r>
      <w:r w:rsidR="0062726C">
        <w:rPr>
          <w:bCs/>
          <w:color w:val="000000"/>
          <w:lang w:val="en-GB"/>
        </w:rPr>
        <w:t>15</w:t>
      </w:r>
      <w:r w:rsidR="0062726C" w:rsidRPr="00A45DEB">
        <w:rPr>
          <w:bCs/>
          <w:color w:val="000000"/>
          <w:lang w:val="en-GB"/>
        </w:rPr>
        <w:t xml:space="preserve"> </w:t>
      </w:r>
      <w:r w:rsidR="00DF1B9A" w:rsidRPr="00A45DEB">
        <w:rPr>
          <w:bCs/>
          <w:color w:val="000000"/>
          <w:lang w:val="en-GB"/>
        </w:rPr>
        <w:t xml:space="preserve">percentage points </w:t>
      </w:r>
      <w:r w:rsidRPr="00A45DEB">
        <w:rPr>
          <w:bCs/>
          <w:color w:val="000000"/>
          <w:lang w:val="en-GB"/>
        </w:rPr>
        <w:t>in some countries</w:t>
      </w:r>
      <w:r w:rsidR="006A77E2">
        <w:rPr>
          <w:bCs/>
          <w:color w:val="000000"/>
          <w:lang w:val="en-GB"/>
        </w:rPr>
        <w:t xml:space="preserve">, followed by </w:t>
      </w:r>
      <w:r w:rsidR="006A77E2" w:rsidRPr="00A45DEB">
        <w:rPr>
          <w:bCs/>
          <w:color w:val="000000"/>
          <w:lang w:val="en-GB"/>
        </w:rPr>
        <w:t>the Middle East and North Africa</w:t>
      </w:r>
      <w:r w:rsidRPr="00A45DEB">
        <w:rPr>
          <w:bCs/>
          <w:color w:val="000000"/>
          <w:lang w:val="en-GB"/>
        </w:rPr>
        <w:t>.</w:t>
      </w:r>
      <w:r w:rsidR="00A732B3">
        <w:rPr>
          <w:bCs/>
          <w:color w:val="000000"/>
          <w:lang w:val="en-GB"/>
        </w:rPr>
        <w:t xml:space="preserve"> </w:t>
      </w:r>
      <w:r w:rsidRPr="00A45DEB">
        <w:rPr>
          <w:bCs/>
          <w:color w:val="000000"/>
          <w:lang w:val="en-GB"/>
        </w:rPr>
        <w:t xml:space="preserve"> </w:t>
      </w:r>
    </w:p>
    <w:p w:rsidR="00206AEA" w:rsidRPr="00A45DEB" w:rsidRDefault="00206AEA" w:rsidP="009C4B17">
      <w:pPr>
        <w:spacing w:line="480" w:lineRule="auto"/>
        <w:jc w:val="both"/>
        <w:rPr>
          <w:bCs/>
          <w:color w:val="000000"/>
          <w:lang w:val="en-GB"/>
        </w:rPr>
      </w:pPr>
    </w:p>
    <w:p w:rsidR="000B50D3" w:rsidRPr="00A45DEB" w:rsidRDefault="000B50D3" w:rsidP="009C4B17">
      <w:pPr>
        <w:spacing w:line="480" w:lineRule="auto"/>
        <w:jc w:val="both"/>
        <w:rPr>
          <w:bCs/>
          <w:color w:val="000000"/>
          <w:lang w:val="en-GB"/>
        </w:rPr>
      </w:pPr>
      <w:r w:rsidRPr="00A45DEB">
        <w:rPr>
          <w:bCs/>
          <w:color w:val="000000"/>
          <w:lang w:val="en-GB"/>
        </w:rPr>
        <w:t>I</w:t>
      </w:r>
      <w:r w:rsidR="00306CB1">
        <w:rPr>
          <w:bCs/>
          <w:color w:val="000000"/>
          <w:lang w:val="en-GB"/>
        </w:rPr>
        <w:t>n the world as a whole, i</w:t>
      </w:r>
      <w:r w:rsidRPr="00A45DEB">
        <w:rPr>
          <w:bCs/>
          <w:color w:val="000000"/>
          <w:lang w:val="en-GB"/>
        </w:rPr>
        <w:t xml:space="preserve">f post-2000 trends continue, the probability of meeting the global </w:t>
      </w:r>
      <w:r w:rsidR="00206AEA" w:rsidRPr="00A45DEB">
        <w:rPr>
          <w:bCs/>
          <w:color w:val="000000"/>
          <w:lang w:val="en-GB"/>
        </w:rPr>
        <w:t xml:space="preserve">diabetes </w:t>
      </w:r>
      <w:r w:rsidRPr="00A45DEB">
        <w:rPr>
          <w:bCs/>
          <w:color w:val="000000"/>
          <w:lang w:val="en-GB"/>
        </w:rPr>
        <w:t xml:space="preserve">target </w:t>
      </w:r>
      <w:r w:rsidR="00C90751">
        <w:rPr>
          <w:bCs/>
          <w:color w:val="000000"/>
          <w:lang w:val="en-GB"/>
        </w:rPr>
        <w:t>is</w:t>
      </w:r>
      <w:r w:rsidRPr="00A45DEB">
        <w:rPr>
          <w:bCs/>
          <w:color w:val="000000"/>
          <w:lang w:val="en-GB"/>
        </w:rPr>
        <w:t xml:space="preserve"> </w:t>
      </w:r>
      <w:r w:rsidR="00A732B3">
        <w:rPr>
          <w:bCs/>
          <w:color w:val="000000"/>
          <w:lang w:val="en-GB"/>
        </w:rPr>
        <w:t>&lt;1</w:t>
      </w:r>
      <w:r w:rsidRPr="00A45DEB">
        <w:rPr>
          <w:bCs/>
          <w:color w:val="000000"/>
          <w:lang w:val="en-GB"/>
        </w:rPr>
        <w:t xml:space="preserve">% for men and </w:t>
      </w:r>
      <w:r w:rsidR="00A732B3">
        <w:rPr>
          <w:bCs/>
          <w:color w:val="000000"/>
          <w:lang w:val="en-GB"/>
        </w:rPr>
        <w:t>1</w:t>
      </w:r>
      <w:r w:rsidRPr="00A45DEB">
        <w:rPr>
          <w:bCs/>
          <w:color w:val="000000"/>
          <w:lang w:val="en-GB"/>
        </w:rPr>
        <w:t xml:space="preserve">% for women. </w:t>
      </w:r>
      <w:r w:rsidR="00467D14">
        <w:rPr>
          <w:bCs/>
          <w:color w:val="000000"/>
          <w:lang w:val="en-GB"/>
        </w:rPr>
        <w:t>O</w:t>
      </w:r>
      <w:r w:rsidR="00F927EB" w:rsidRPr="00A45DEB">
        <w:rPr>
          <w:bCs/>
          <w:color w:val="000000"/>
          <w:lang w:val="en-GB"/>
        </w:rPr>
        <w:t xml:space="preserve">nly </w:t>
      </w:r>
      <w:r w:rsidR="00A732B3">
        <w:rPr>
          <w:bCs/>
          <w:color w:val="000000"/>
          <w:lang w:val="en-GB"/>
        </w:rPr>
        <w:t>9</w:t>
      </w:r>
      <w:r w:rsidR="00A732B3" w:rsidRPr="00A45DEB">
        <w:rPr>
          <w:bCs/>
          <w:color w:val="000000"/>
          <w:lang w:val="en-GB"/>
        </w:rPr>
        <w:t xml:space="preserve"> </w:t>
      </w:r>
      <w:r w:rsidR="00F927EB" w:rsidRPr="00A45DEB">
        <w:rPr>
          <w:bCs/>
          <w:color w:val="000000"/>
          <w:lang w:val="en-GB"/>
        </w:rPr>
        <w:t xml:space="preserve">countries, mostly in </w:t>
      </w:r>
      <w:r w:rsidR="000E117B" w:rsidRPr="00A45DEB">
        <w:rPr>
          <w:bCs/>
          <w:color w:val="000000"/>
          <w:lang w:val="en-GB"/>
        </w:rPr>
        <w:t xml:space="preserve">Western Europe, </w:t>
      </w:r>
      <w:r w:rsidRPr="00A45DEB">
        <w:rPr>
          <w:bCs/>
          <w:color w:val="000000"/>
          <w:lang w:val="en-GB"/>
        </w:rPr>
        <w:t xml:space="preserve">have a </w:t>
      </w:r>
      <w:r w:rsidR="00AA17A0" w:rsidRPr="00A45DEB">
        <w:rPr>
          <w:bCs/>
          <w:color w:val="000000"/>
          <w:lang w:val="en-GB"/>
        </w:rPr>
        <w:t>≥</w:t>
      </w:r>
      <w:r w:rsidRPr="00A45DEB">
        <w:rPr>
          <w:bCs/>
          <w:color w:val="000000"/>
          <w:lang w:val="en-GB"/>
        </w:rPr>
        <w:t>50% probability of meeting the global target</w:t>
      </w:r>
      <w:r w:rsidR="00467D14">
        <w:rPr>
          <w:bCs/>
          <w:color w:val="000000"/>
          <w:lang w:val="en-GB"/>
        </w:rPr>
        <w:t xml:space="preserve"> for men, and 29 countries for women</w:t>
      </w:r>
      <w:r w:rsidR="0014302C" w:rsidRPr="00A45DEB">
        <w:rPr>
          <w:bCs/>
          <w:color w:val="000000"/>
          <w:lang w:val="en-GB"/>
        </w:rPr>
        <w:t xml:space="preserve"> (Figure </w:t>
      </w:r>
      <w:r w:rsidR="00481F80">
        <w:rPr>
          <w:bCs/>
          <w:color w:val="000000"/>
          <w:lang w:val="en-GB"/>
        </w:rPr>
        <w:t>4</w:t>
      </w:r>
      <w:r w:rsidR="0014302C" w:rsidRPr="00A45DEB">
        <w:rPr>
          <w:bCs/>
          <w:color w:val="000000"/>
          <w:lang w:val="en-GB"/>
        </w:rPr>
        <w:t>)</w:t>
      </w:r>
      <w:r w:rsidRPr="00A45DEB">
        <w:rPr>
          <w:bCs/>
          <w:color w:val="000000"/>
          <w:lang w:val="en-GB"/>
        </w:rPr>
        <w:t>.</w:t>
      </w:r>
    </w:p>
    <w:p w:rsidR="000B50D3" w:rsidRPr="00A45DEB" w:rsidRDefault="000B50D3" w:rsidP="000B50D3">
      <w:pPr>
        <w:spacing w:line="480" w:lineRule="auto"/>
        <w:jc w:val="both"/>
        <w:rPr>
          <w:bCs/>
          <w:color w:val="000000"/>
          <w:lang w:val="en-GB"/>
        </w:rPr>
      </w:pPr>
    </w:p>
    <w:p w:rsidR="00A938EE" w:rsidRPr="00A45DEB" w:rsidRDefault="00A938EE" w:rsidP="00AD7B24">
      <w:pPr>
        <w:spacing w:line="480" w:lineRule="auto"/>
        <w:jc w:val="both"/>
        <w:rPr>
          <w:bCs/>
          <w:i/>
          <w:color w:val="000000"/>
          <w:lang w:val="en-GB"/>
        </w:rPr>
      </w:pPr>
      <w:r w:rsidRPr="00A45DEB">
        <w:rPr>
          <w:bCs/>
          <w:i/>
          <w:color w:val="000000"/>
          <w:lang w:val="en-GB"/>
        </w:rPr>
        <w:t>Number of people with diabetes</w:t>
      </w:r>
    </w:p>
    <w:p w:rsidR="009F5D1E" w:rsidRPr="00A45DEB" w:rsidRDefault="001441FF" w:rsidP="00AD7B24">
      <w:pPr>
        <w:spacing w:line="480" w:lineRule="auto"/>
        <w:jc w:val="both"/>
        <w:rPr>
          <w:bCs/>
          <w:color w:val="000000"/>
          <w:lang w:val="en-GB"/>
        </w:rPr>
      </w:pPr>
      <w:r w:rsidRPr="00A45DEB">
        <w:rPr>
          <w:bCs/>
          <w:color w:val="000000"/>
          <w:lang w:val="en-GB"/>
        </w:rPr>
        <w:t>The number of adults with diabetes</w:t>
      </w:r>
      <w:r w:rsidR="002A4FBD" w:rsidRPr="00A45DEB">
        <w:rPr>
          <w:bCs/>
          <w:color w:val="000000"/>
          <w:lang w:val="en-GB"/>
        </w:rPr>
        <w:t xml:space="preserve"> in the world</w:t>
      </w:r>
      <w:r w:rsidRPr="00A45DEB">
        <w:rPr>
          <w:bCs/>
          <w:color w:val="000000"/>
          <w:lang w:val="en-GB"/>
        </w:rPr>
        <w:t xml:space="preserve"> increased from </w:t>
      </w:r>
      <w:r w:rsidR="00A732B3">
        <w:rPr>
          <w:bCs/>
          <w:color w:val="000000"/>
          <w:lang w:val="en-GB"/>
        </w:rPr>
        <w:t>108</w:t>
      </w:r>
      <w:r w:rsidR="00A732B3" w:rsidRPr="00A45DEB">
        <w:rPr>
          <w:bCs/>
          <w:color w:val="000000"/>
          <w:lang w:val="en-GB"/>
        </w:rPr>
        <w:t xml:space="preserve"> </w:t>
      </w:r>
      <w:r w:rsidRPr="00A45DEB">
        <w:rPr>
          <w:bCs/>
          <w:color w:val="000000"/>
          <w:lang w:val="en-GB"/>
        </w:rPr>
        <w:t xml:space="preserve">million in 1980 to </w:t>
      </w:r>
      <w:r w:rsidR="00A732B3">
        <w:rPr>
          <w:bCs/>
          <w:color w:val="000000"/>
          <w:lang w:val="en-GB"/>
        </w:rPr>
        <w:t>422</w:t>
      </w:r>
      <w:r w:rsidR="00A732B3" w:rsidRPr="00A45DEB">
        <w:rPr>
          <w:bCs/>
          <w:color w:val="000000"/>
          <w:lang w:val="en-GB"/>
        </w:rPr>
        <w:t xml:space="preserve"> </w:t>
      </w:r>
      <w:r w:rsidRPr="00A45DEB">
        <w:rPr>
          <w:bCs/>
          <w:color w:val="000000"/>
          <w:lang w:val="en-GB"/>
        </w:rPr>
        <w:t xml:space="preserve">million in 2014 (Figure </w:t>
      </w:r>
      <w:r w:rsidR="00481F80">
        <w:rPr>
          <w:bCs/>
          <w:color w:val="000000"/>
          <w:lang w:val="en-GB"/>
        </w:rPr>
        <w:t>5</w:t>
      </w:r>
      <w:r w:rsidRPr="00A45DEB">
        <w:rPr>
          <w:bCs/>
          <w:color w:val="000000"/>
          <w:lang w:val="en-GB"/>
        </w:rPr>
        <w:t>)</w:t>
      </w:r>
      <w:r w:rsidR="00991C93" w:rsidRPr="00A45DEB">
        <w:rPr>
          <w:bCs/>
          <w:color w:val="000000"/>
          <w:lang w:val="en-GB"/>
        </w:rPr>
        <w:t xml:space="preserve">. </w:t>
      </w:r>
      <w:r w:rsidRPr="00A45DEB">
        <w:rPr>
          <w:bCs/>
          <w:color w:val="000000"/>
          <w:lang w:val="en-GB"/>
        </w:rPr>
        <w:t>East</w:t>
      </w:r>
      <w:r w:rsidR="002D05B2" w:rsidRPr="00A45DEB">
        <w:rPr>
          <w:bCs/>
          <w:color w:val="000000"/>
          <w:lang w:val="en-GB"/>
        </w:rPr>
        <w:t xml:space="preserve"> Asia</w:t>
      </w:r>
      <w:r w:rsidRPr="00A45DEB">
        <w:rPr>
          <w:bCs/>
          <w:color w:val="000000"/>
          <w:lang w:val="en-GB"/>
        </w:rPr>
        <w:t xml:space="preserve"> and South Asia experienced the largest rise</w:t>
      </w:r>
      <w:r w:rsidR="002D05B2" w:rsidRPr="00A45DEB">
        <w:rPr>
          <w:bCs/>
          <w:color w:val="000000"/>
          <w:lang w:val="en-GB"/>
        </w:rPr>
        <w:t>s</w:t>
      </w:r>
      <w:r w:rsidR="00991C93" w:rsidRPr="00A45DEB">
        <w:rPr>
          <w:bCs/>
          <w:color w:val="000000"/>
          <w:lang w:val="en-GB"/>
        </w:rPr>
        <w:t>,</w:t>
      </w:r>
      <w:r w:rsidRPr="00A45DEB">
        <w:rPr>
          <w:bCs/>
          <w:color w:val="000000"/>
          <w:lang w:val="en-GB"/>
        </w:rPr>
        <w:t xml:space="preserve"> and ha</w:t>
      </w:r>
      <w:r w:rsidR="00991C93" w:rsidRPr="00A45DEB">
        <w:rPr>
          <w:bCs/>
          <w:color w:val="000000"/>
          <w:lang w:val="en-GB"/>
        </w:rPr>
        <w:t>d</w:t>
      </w:r>
      <w:r w:rsidRPr="00A45DEB">
        <w:rPr>
          <w:bCs/>
          <w:color w:val="000000"/>
          <w:lang w:val="en-GB"/>
        </w:rPr>
        <w:t xml:space="preserve"> the largest number of people with diabetes</w:t>
      </w:r>
      <w:r w:rsidR="00E5304B" w:rsidRPr="00A45DEB">
        <w:rPr>
          <w:bCs/>
          <w:color w:val="000000"/>
          <w:lang w:val="en-GB"/>
        </w:rPr>
        <w:t xml:space="preserve"> in 2014</w:t>
      </w:r>
      <w:r w:rsidR="00E03A1F" w:rsidRPr="00A45DEB">
        <w:rPr>
          <w:bCs/>
          <w:color w:val="000000"/>
          <w:lang w:val="en-GB"/>
        </w:rPr>
        <w:t xml:space="preserve">, </w:t>
      </w:r>
      <w:r w:rsidR="00E27424" w:rsidRPr="00A45DEB">
        <w:rPr>
          <w:bCs/>
          <w:color w:val="000000"/>
          <w:lang w:val="en-GB"/>
        </w:rPr>
        <w:t>1</w:t>
      </w:r>
      <w:r w:rsidR="00E27424">
        <w:rPr>
          <w:bCs/>
          <w:color w:val="000000"/>
          <w:lang w:val="en-GB"/>
        </w:rPr>
        <w:t>06</w:t>
      </w:r>
      <w:r w:rsidR="00E27424" w:rsidRPr="00A45DEB">
        <w:rPr>
          <w:bCs/>
          <w:color w:val="000000"/>
          <w:lang w:val="en-GB"/>
        </w:rPr>
        <w:t xml:space="preserve"> </w:t>
      </w:r>
      <w:r w:rsidR="00E03A1F" w:rsidRPr="00A45DEB">
        <w:rPr>
          <w:bCs/>
          <w:color w:val="000000"/>
          <w:lang w:val="en-GB"/>
        </w:rPr>
        <w:t xml:space="preserve">and </w:t>
      </w:r>
      <w:r w:rsidR="007E1C47">
        <w:rPr>
          <w:bCs/>
          <w:color w:val="000000"/>
          <w:lang w:val="en-GB"/>
        </w:rPr>
        <w:t>86</w:t>
      </w:r>
      <w:r w:rsidR="007E1C47" w:rsidRPr="00A45DEB">
        <w:rPr>
          <w:bCs/>
          <w:color w:val="000000"/>
          <w:lang w:val="en-GB"/>
        </w:rPr>
        <w:t xml:space="preserve"> </w:t>
      </w:r>
      <w:r w:rsidR="00E03A1F" w:rsidRPr="00A45DEB">
        <w:rPr>
          <w:bCs/>
          <w:color w:val="000000"/>
          <w:lang w:val="en-GB"/>
        </w:rPr>
        <w:t>million respectively</w:t>
      </w:r>
      <w:r w:rsidRPr="00A45DEB">
        <w:rPr>
          <w:bCs/>
          <w:color w:val="000000"/>
          <w:lang w:val="en-GB"/>
        </w:rPr>
        <w:t>.</w:t>
      </w:r>
      <w:r w:rsidR="002A4FBD" w:rsidRPr="00A45DEB">
        <w:rPr>
          <w:bCs/>
          <w:color w:val="000000"/>
          <w:lang w:val="en-GB"/>
        </w:rPr>
        <w:t xml:space="preserve"> </w:t>
      </w:r>
      <w:r w:rsidR="00E27424">
        <w:rPr>
          <w:bCs/>
          <w:color w:val="000000"/>
          <w:lang w:val="en-GB"/>
        </w:rPr>
        <w:t>40</w:t>
      </w:r>
      <w:r w:rsidR="002A4FBD" w:rsidRPr="00A45DEB">
        <w:rPr>
          <w:bCs/>
          <w:color w:val="000000"/>
          <w:lang w:val="en-GB"/>
        </w:rPr>
        <w:t xml:space="preserve">% of the rise in the number of people with diabetes has been due to population growth and </w:t>
      </w:r>
      <w:r w:rsidR="00A45DEB" w:rsidRPr="00A45DEB">
        <w:rPr>
          <w:bCs/>
          <w:color w:val="000000"/>
          <w:lang w:val="en-GB"/>
        </w:rPr>
        <w:t>ageing</w:t>
      </w:r>
      <w:r w:rsidR="002A4FBD" w:rsidRPr="00A45DEB">
        <w:rPr>
          <w:bCs/>
          <w:color w:val="000000"/>
          <w:lang w:val="en-GB"/>
        </w:rPr>
        <w:t xml:space="preserve">, </w:t>
      </w:r>
      <w:r w:rsidR="00E27424">
        <w:rPr>
          <w:bCs/>
          <w:color w:val="000000"/>
          <w:lang w:val="en-GB"/>
        </w:rPr>
        <w:t>28</w:t>
      </w:r>
      <w:r w:rsidR="002A4FBD" w:rsidRPr="00A45DEB">
        <w:rPr>
          <w:bCs/>
          <w:color w:val="000000"/>
          <w:lang w:val="en-GB"/>
        </w:rPr>
        <w:t xml:space="preserve">% to the rise in </w:t>
      </w:r>
      <w:r w:rsidR="005E58F3" w:rsidRPr="00A45DEB">
        <w:rPr>
          <w:bCs/>
          <w:color w:val="000000"/>
          <w:lang w:val="en-GB"/>
        </w:rPr>
        <w:t xml:space="preserve">age-specific </w:t>
      </w:r>
      <w:r w:rsidR="002A4FBD" w:rsidRPr="00A45DEB">
        <w:rPr>
          <w:bCs/>
          <w:color w:val="000000"/>
          <w:lang w:val="en-GB"/>
        </w:rPr>
        <w:t>prevalence</w:t>
      </w:r>
      <w:r w:rsidR="00486F30">
        <w:rPr>
          <w:bCs/>
          <w:color w:val="000000"/>
          <w:lang w:val="en-GB"/>
        </w:rPr>
        <w:t>s</w:t>
      </w:r>
      <w:r w:rsidR="002A4FBD" w:rsidRPr="00A45DEB">
        <w:rPr>
          <w:bCs/>
          <w:color w:val="000000"/>
          <w:lang w:val="en-GB"/>
        </w:rPr>
        <w:t xml:space="preserve">, and the remaining </w:t>
      </w:r>
      <w:r w:rsidR="007E1C47" w:rsidRPr="00A45DEB">
        <w:rPr>
          <w:bCs/>
          <w:color w:val="000000"/>
          <w:lang w:val="en-GB"/>
        </w:rPr>
        <w:t>3</w:t>
      </w:r>
      <w:r w:rsidR="007E1C47">
        <w:rPr>
          <w:bCs/>
          <w:color w:val="000000"/>
          <w:lang w:val="en-GB"/>
        </w:rPr>
        <w:t>2</w:t>
      </w:r>
      <w:r w:rsidR="002A4FBD" w:rsidRPr="00A45DEB">
        <w:rPr>
          <w:bCs/>
          <w:color w:val="000000"/>
          <w:lang w:val="en-GB"/>
        </w:rPr>
        <w:t>% to the interaction of the two</w:t>
      </w:r>
      <w:r w:rsidR="00E03A1F" w:rsidRPr="00A45DEB">
        <w:rPr>
          <w:bCs/>
          <w:color w:val="000000"/>
          <w:lang w:val="en-GB"/>
        </w:rPr>
        <w:t>, i.e. an older and larger population wit</w:t>
      </w:r>
      <w:r w:rsidR="00991C93" w:rsidRPr="00A45DEB">
        <w:rPr>
          <w:bCs/>
          <w:color w:val="000000"/>
          <w:lang w:val="en-GB"/>
        </w:rPr>
        <w:t>h higher age-specific prevalence</w:t>
      </w:r>
      <w:r w:rsidR="00AA17A0" w:rsidRPr="00A45DEB">
        <w:rPr>
          <w:bCs/>
          <w:color w:val="000000"/>
          <w:lang w:val="en-GB"/>
        </w:rPr>
        <w:t>s</w:t>
      </w:r>
      <w:r w:rsidR="002A4FBD" w:rsidRPr="00A45DEB">
        <w:rPr>
          <w:bCs/>
          <w:color w:val="000000"/>
          <w:lang w:val="en-GB"/>
        </w:rPr>
        <w:t>.</w:t>
      </w:r>
      <w:r w:rsidR="00A173E6" w:rsidRPr="00A45DEB">
        <w:rPr>
          <w:bCs/>
          <w:color w:val="000000"/>
          <w:lang w:val="en-GB"/>
        </w:rPr>
        <w:t xml:space="preserve"> </w:t>
      </w:r>
    </w:p>
    <w:p w:rsidR="009F5D1E" w:rsidRPr="00A45DEB" w:rsidRDefault="009F5D1E" w:rsidP="00AD7B24">
      <w:pPr>
        <w:spacing w:line="480" w:lineRule="auto"/>
        <w:jc w:val="both"/>
        <w:rPr>
          <w:bCs/>
          <w:color w:val="000000"/>
          <w:lang w:val="en-GB"/>
        </w:rPr>
      </w:pPr>
    </w:p>
    <w:p w:rsidR="001441FF" w:rsidRPr="00A45DEB" w:rsidRDefault="00286501" w:rsidP="005E58F3">
      <w:pPr>
        <w:spacing w:line="480" w:lineRule="auto"/>
        <w:jc w:val="both"/>
        <w:rPr>
          <w:bCs/>
          <w:color w:val="000000"/>
          <w:lang w:val="en-GB"/>
        </w:rPr>
      </w:pPr>
      <w:r w:rsidRPr="00A45DEB">
        <w:rPr>
          <w:bCs/>
          <w:color w:val="000000"/>
          <w:lang w:val="en-GB"/>
        </w:rPr>
        <w:t>One half of the adults with diabetes lived in five countries in 2014: China, India, USA,</w:t>
      </w:r>
      <w:r w:rsidR="00A1539C" w:rsidRPr="00A45DEB">
        <w:rPr>
          <w:bCs/>
          <w:color w:val="000000"/>
          <w:lang w:val="en-GB"/>
        </w:rPr>
        <w:t xml:space="preserve"> Indonesia and</w:t>
      </w:r>
      <w:r w:rsidRPr="00A45DEB">
        <w:rPr>
          <w:bCs/>
          <w:color w:val="000000"/>
          <w:lang w:val="en-GB"/>
        </w:rPr>
        <w:t xml:space="preserve"> </w:t>
      </w:r>
      <w:r w:rsidR="00E733BB" w:rsidRPr="00A45DEB">
        <w:rPr>
          <w:bCs/>
          <w:color w:val="000000"/>
          <w:lang w:val="en-GB"/>
        </w:rPr>
        <w:t>Brazil</w:t>
      </w:r>
      <w:r w:rsidRPr="00A45DEB">
        <w:rPr>
          <w:bCs/>
          <w:color w:val="000000"/>
          <w:lang w:val="en-GB"/>
        </w:rPr>
        <w:t xml:space="preserve"> (Figure </w:t>
      </w:r>
      <w:r w:rsidR="00481F80">
        <w:rPr>
          <w:bCs/>
          <w:color w:val="000000"/>
          <w:lang w:val="en-GB"/>
        </w:rPr>
        <w:t>6</w:t>
      </w:r>
      <w:r w:rsidRPr="00A45DEB">
        <w:rPr>
          <w:bCs/>
          <w:color w:val="000000"/>
          <w:lang w:val="en-GB"/>
        </w:rPr>
        <w:t xml:space="preserve">). </w:t>
      </w:r>
      <w:r w:rsidR="00B04C24">
        <w:rPr>
          <w:bCs/>
          <w:color w:val="000000"/>
          <w:lang w:val="en-GB"/>
        </w:rPr>
        <w:t xml:space="preserve">These countries </w:t>
      </w:r>
      <w:r w:rsidR="006E338F">
        <w:rPr>
          <w:bCs/>
          <w:color w:val="000000"/>
          <w:lang w:val="en-GB"/>
        </w:rPr>
        <w:t xml:space="preserve">also </w:t>
      </w:r>
      <w:r w:rsidR="00B04C24">
        <w:rPr>
          <w:bCs/>
          <w:color w:val="000000"/>
          <w:lang w:val="en-GB"/>
        </w:rPr>
        <w:t>account</w:t>
      </w:r>
      <w:r w:rsidR="006E338F">
        <w:rPr>
          <w:bCs/>
          <w:color w:val="000000"/>
          <w:lang w:val="en-GB"/>
        </w:rPr>
        <w:t>ed</w:t>
      </w:r>
      <w:r w:rsidR="00B04C24">
        <w:rPr>
          <w:bCs/>
          <w:color w:val="000000"/>
          <w:lang w:val="en-GB"/>
        </w:rPr>
        <w:t xml:space="preserve"> for </w:t>
      </w:r>
      <w:r w:rsidR="00750A6C">
        <w:rPr>
          <w:bCs/>
          <w:color w:val="000000"/>
          <w:lang w:val="en-GB"/>
        </w:rPr>
        <w:t>50</w:t>
      </w:r>
      <w:r w:rsidR="00B04C24">
        <w:rPr>
          <w:bCs/>
          <w:color w:val="000000"/>
          <w:lang w:val="en-GB"/>
        </w:rPr>
        <w:t xml:space="preserve">% of the world’s adult population in 2014. </w:t>
      </w:r>
      <w:r w:rsidRPr="00A45DEB">
        <w:rPr>
          <w:bCs/>
          <w:color w:val="000000"/>
          <w:lang w:val="en-GB"/>
        </w:rPr>
        <w:t xml:space="preserve">Although the top </w:t>
      </w:r>
      <w:r w:rsidR="00A1539C" w:rsidRPr="00A45DEB">
        <w:rPr>
          <w:bCs/>
          <w:color w:val="000000"/>
          <w:lang w:val="en-GB"/>
        </w:rPr>
        <w:t xml:space="preserve">three </w:t>
      </w:r>
      <w:r w:rsidRPr="00A45DEB">
        <w:rPr>
          <w:bCs/>
          <w:color w:val="000000"/>
          <w:lang w:val="en-GB"/>
        </w:rPr>
        <w:t xml:space="preserve">countries </w:t>
      </w:r>
      <w:r w:rsidR="005E58F3" w:rsidRPr="00A45DEB">
        <w:rPr>
          <w:bCs/>
          <w:color w:val="000000"/>
          <w:lang w:val="en-GB"/>
        </w:rPr>
        <w:t xml:space="preserve">on this list </w:t>
      </w:r>
      <w:r w:rsidRPr="00A45DEB">
        <w:rPr>
          <w:bCs/>
          <w:color w:val="000000"/>
          <w:lang w:val="en-GB"/>
        </w:rPr>
        <w:t xml:space="preserve">remained unchanged </w:t>
      </w:r>
      <w:r w:rsidR="00BE1C19" w:rsidRPr="00A45DEB">
        <w:rPr>
          <w:bCs/>
          <w:color w:val="000000"/>
          <w:lang w:val="en-GB"/>
        </w:rPr>
        <w:t>from</w:t>
      </w:r>
      <w:r w:rsidRPr="00A45DEB">
        <w:rPr>
          <w:bCs/>
          <w:color w:val="000000"/>
          <w:lang w:val="en-GB"/>
        </w:rPr>
        <w:t xml:space="preserve"> 1980 </w:t>
      </w:r>
      <w:r w:rsidR="00BE1C19" w:rsidRPr="00A45DEB">
        <w:rPr>
          <w:bCs/>
          <w:color w:val="000000"/>
          <w:lang w:val="en-GB"/>
        </w:rPr>
        <w:t>to</w:t>
      </w:r>
      <w:r w:rsidRPr="00A45DEB">
        <w:rPr>
          <w:bCs/>
          <w:color w:val="000000"/>
          <w:lang w:val="en-GB"/>
        </w:rPr>
        <w:t xml:space="preserve"> 201</w:t>
      </w:r>
      <w:r w:rsidR="00A749EF" w:rsidRPr="00A45DEB">
        <w:rPr>
          <w:bCs/>
          <w:color w:val="000000"/>
          <w:lang w:val="en-GB"/>
        </w:rPr>
        <w:t xml:space="preserve">4, </w:t>
      </w:r>
      <w:r w:rsidR="000B50D3" w:rsidRPr="00A45DEB">
        <w:rPr>
          <w:bCs/>
          <w:color w:val="000000"/>
          <w:lang w:val="en-GB"/>
        </w:rPr>
        <w:t xml:space="preserve">the </w:t>
      </w:r>
      <w:r w:rsidR="004466BB">
        <w:rPr>
          <w:bCs/>
          <w:color w:val="000000"/>
          <w:lang w:val="en-GB"/>
        </w:rPr>
        <w:t xml:space="preserve">global </w:t>
      </w:r>
      <w:r w:rsidR="000B50D3" w:rsidRPr="00A45DEB">
        <w:rPr>
          <w:bCs/>
          <w:color w:val="000000"/>
          <w:lang w:val="en-GB"/>
        </w:rPr>
        <w:t>share</w:t>
      </w:r>
      <w:r w:rsidR="003629DD" w:rsidRPr="00A45DEB">
        <w:rPr>
          <w:bCs/>
          <w:color w:val="000000"/>
          <w:lang w:val="en-GB"/>
        </w:rPr>
        <w:t>s</w:t>
      </w:r>
      <w:r w:rsidR="000B50D3" w:rsidRPr="00A45DEB">
        <w:rPr>
          <w:bCs/>
          <w:color w:val="000000"/>
          <w:lang w:val="en-GB"/>
        </w:rPr>
        <w:t xml:space="preserve"> of people with diabetes who live in </w:t>
      </w:r>
      <w:r w:rsidRPr="00A45DEB">
        <w:rPr>
          <w:bCs/>
          <w:color w:val="000000"/>
          <w:lang w:val="en-GB"/>
        </w:rPr>
        <w:t>China and India</w:t>
      </w:r>
      <w:r w:rsidR="000B50D3" w:rsidRPr="00A45DEB">
        <w:rPr>
          <w:bCs/>
          <w:color w:val="000000"/>
          <w:lang w:val="en-GB"/>
        </w:rPr>
        <w:t xml:space="preserve"> increased, </w:t>
      </w:r>
      <w:r w:rsidR="00F81C05" w:rsidRPr="00A45DEB">
        <w:rPr>
          <w:rFonts w:eastAsia="SimSun"/>
          <w:bCs/>
          <w:color w:val="000000"/>
          <w:lang w:val="en-GB" w:eastAsia="zh-CN"/>
        </w:rPr>
        <w:t xml:space="preserve">in contrast to </w:t>
      </w:r>
      <w:r w:rsidRPr="00A45DEB">
        <w:rPr>
          <w:bCs/>
          <w:color w:val="000000"/>
          <w:lang w:val="en-GB"/>
        </w:rPr>
        <w:t>USA</w:t>
      </w:r>
      <w:r w:rsidR="00467D14">
        <w:rPr>
          <w:bCs/>
          <w:color w:val="000000"/>
          <w:lang w:val="en-GB"/>
        </w:rPr>
        <w:t>, whose share decreased</w:t>
      </w:r>
      <w:r w:rsidRPr="00A45DEB">
        <w:rPr>
          <w:bCs/>
          <w:color w:val="000000"/>
          <w:lang w:val="en-GB"/>
        </w:rPr>
        <w:t>.</w:t>
      </w:r>
      <w:r w:rsidR="008E5767">
        <w:rPr>
          <w:bCs/>
          <w:color w:val="000000"/>
          <w:lang w:val="en-GB"/>
        </w:rPr>
        <w:t xml:space="preserve"> The rise </w:t>
      </w:r>
      <w:r w:rsidR="006E338F">
        <w:rPr>
          <w:bCs/>
          <w:color w:val="000000"/>
          <w:lang w:val="en-GB"/>
        </w:rPr>
        <w:t xml:space="preserve">in </w:t>
      </w:r>
      <w:r w:rsidR="008E5767">
        <w:rPr>
          <w:bCs/>
          <w:color w:val="000000"/>
          <w:lang w:val="en-GB"/>
        </w:rPr>
        <w:t>China</w:t>
      </w:r>
      <w:r w:rsidR="00E274D6">
        <w:rPr>
          <w:bCs/>
          <w:color w:val="000000"/>
          <w:lang w:val="en-GB"/>
        </w:rPr>
        <w:t>’</w:t>
      </w:r>
      <w:r w:rsidR="00C00C6C">
        <w:rPr>
          <w:bCs/>
          <w:color w:val="000000"/>
          <w:lang w:val="en-GB"/>
        </w:rPr>
        <w:t>s</w:t>
      </w:r>
      <w:r w:rsidR="008E5767">
        <w:rPr>
          <w:bCs/>
          <w:color w:val="000000"/>
          <w:lang w:val="en-GB"/>
        </w:rPr>
        <w:t xml:space="preserve"> and India</w:t>
      </w:r>
      <w:r w:rsidR="00E274D6">
        <w:rPr>
          <w:bCs/>
          <w:color w:val="000000"/>
          <w:lang w:val="en-GB"/>
        </w:rPr>
        <w:t>’</w:t>
      </w:r>
      <w:r w:rsidR="00C00C6C">
        <w:rPr>
          <w:bCs/>
          <w:color w:val="000000"/>
          <w:lang w:val="en-GB"/>
        </w:rPr>
        <w:t>s</w:t>
      </w:r>
      <w:r w:rsidR="00E274D6">
        <w:rPr>
          <w:bCs/>
          <w:color w:val="000000"/>
          <w:lang w:val="en-GB"/>
        </w:rPr>
        <w:t xml:space="preserve"> shares</w:t>
      </w:r>
      <w:r w:rsidR="008E5767">
        <w:rPr>
          <w:bCs/>
          <w:color w:val="000000"/>
          <w:lang w:val="en-GB"/>
        </w:rPr>
        <w:t xml:space="preserve"> may be due to the </w:t>
      </w:r>
      <w:r w:rsidR="005F6478">
        <w:rPr>
          <w:bCs/>
          <w:color w:val="000000"/>
          <w:lang w:val="en-GB"/>
        </w:rPr>
        <w:t xml:space="preserve">fact that their </w:t>
      </w:r>
      <w:r w:rsidR="006E338F">
        <w:rPr>
          <w:bCs/>
          <w:color w:val="000000"/>
          <w:lang w:val="en-GB"/>
        </w:rPr>
        <w:t>share</w:t>
      </w:r>
      <w:r w:rsidR="00C00C6C">
        <w:rPr>
          <w:bCs/>
          <w:color w:val="000000"/>
          <w:lang w:val="en-GB"/>
        </w:rPr>
        <w:t>s</w:t>
      </w:r>
      <w:r w:rsidR="006E338F">
        <w:rPr>
          <w:bCs/>
          <w:color w:val="000000"/>
          <w:lang w:val="en-GB"/>
        </w:rPr>
        <w:t xml:space="preserve"> of adult </w:t>
      </w:r>
      <w:r w:rsidR="005F6478">
        <w:rPr>
          <w:bCs/>
          <w:color w:val="000000"/>
          <w:lang w:val="en-GB"/>
        </w:rPr>
        <w:t>populations increased</w:t>
      </w:r>
      <w:r w:rsidR="006E338F">
        <w:rPr>
          <w:bCs/>
          <w:color w:val="000000"/>
          <w:lang w:val="en-GB"/>
        </w:rPr>
        <w:t>. The share of the adult population</w:t>
      </w:r>
      <w:r w:rsidR="005F6478">
        <w:rPr>
          <w:bCs/>
          <w:color w:val="000000"/>
          <w:lang w:val="en-GB"/>
        </w:rPr>
        <w:t xml:space="preserve"> </w:t>
      </w:r>
      <w:r w:rsidR="006E338F">
        <w:rPr>
          <w:bCs/>
          <w:color w:val="000000"/>
          <w:lang w:val="en-GB"/>
        </w:rPr>
        <w:t>of the USA also increased, in contrast to its share of diabetes.</w:t>
      </w:r>
      <w:r w:rsidRPr="00A45DEB">
        <w:rPr>
          <w:bCs/>
          <w:color w:val="000000"/>
          <w:lang w:val="en-GB"/>
        </w:rPr>
        <w:t xml:space="preserve"> Other </w:t>
      </w:r>
      <w:r w:rsidR="009C3A83" w:rsidRPr="00A45DEB">
        <w:rPr>
          <w:bCs/>
          <w:color w:val="000000"/>
          <w:lang w:val="en-GB"/>
        </w:rPr>
        <w:t xml:space="preserve">low- and </w:t>
      </w:r>
      <w:r w:rsidRPr="00A45DEB">
        <w:rPr>
          <w:bCs/>
          <w:color w:val="000000"/>
          <w:lang w:val="en-GB"/>
        </w:rPr>
        <w:t xml:space="preserve">middle-income countries like Pakistan, Mexico and Egypt </w:t>
      </w:r>
      <w:r w:rsidR="00DF1B9A" w:rsidRPr="00A45DEB">
        <w:rPr>
          <w:bCs/>
          <w:color w:val="000000"/>
          <w:lang w:val="en-GB"/>
        </w:rPr>
        <w:t xml:space="preserve">have </w:t>
      </w:r>
      <w:r w:rsidRPr="00A45DEB">
        <w:rPr>
          <w:bCs/>
          <w:color w:val="000000"/>
          <w:lang w:val="en-GB"/>
        </w:rPr>
        <w:t>replaced</w:t>
      </w:r>
      <w:r w:rsidR="009C3A83" w:rsidRPr="00A45DEB">
        <w:rPr>
          <w:bCs/>
          <w:color w:val="000000"/>
          <w:lang w:val="en-GB"/>
        </w:rPr>
        <w:t xml:space="preserve"> </w:t>
      </w:r>
      <w:r w:rsidRPr="00A45DEB">
        <w:rPr>
          <w:bCs/>
          <w:color w:val="000000"/>
          <w:lang w:val="en-GB"/>
        </w:rPr>
        <w:t xml:space="preserve">European </w:t>
      </w:r>
      <w:r w:rsidR="00D06E4A" w:rsidRPr="00A45DEB">
        <w:rPr>
          <w:bCs/>
          <w:color w:val="000000"/>
          <w:lang w:val="en-GB"/>
        </w:rPr>
        <w:t>ones</w:t>
      </w:r>
      <w:r w:rsidR="00D26B3E" w:rsidRPr="00A45DEB">
        <w:rPr>
          <w:bCs/>
          <w:color w:val="000000"/>
          <w:lang w:val="en-GB"/>
        </w:rPr>
        <w:t xml:space="preserve"> like Germany, Ukraine,</w:t>
      </w:r>
      <w:r w:rsidR="009C3A83" w:rsidRPr="00A45DEB">
        <w:rPr>
          <w:bCs/>
          <w:color w:val="000000"/>
          <w:lang w:val="en-GB"/>
        </w:rPr>
        <w:t xml:space="preserve"> Italy</w:t>
      </w:r>
      <w:r w:rsidR="00D26B3E" w:rsidRPr="00A45DEB">
        <w:rPr>
          <w:bCs/>
          <w:color w:val="000000"/>
          <w:lang w:val="en-GB"/>
        </w:rPr>
        <w:t xml:space="preserve"> and </w:t>
      </w:r>
      <w:r w:rsidR="00A1539C" w:rsidRPr="00A45DEB">
        <w:rPr>
          <w:bCs/>
          <w:color w:val="000000"/>
          <w:lang w:val="en-GB"/>
        </w:rPr>
        <w:t xml:space="preserve">UK </w:t>
      </w:r>
      <w:r w:rsidR="00D06E4A" w:rsidRPr="00A45DEB">
        <w:rPr>
          <w:bCs/>
          <w:color w:val="000000"/>
          <w:lang w:val="en-GB"/>
        </w:rPr>
        <w:t xml:space="preserve">on the list of </w:t>
      </w:r>
      <w:r w:rsidR="004A22E9" w:rsidRPr="00A45DEB">
        <w:rPr>
          <w:bCs/>
          <w:color w:val="000000"/>
          <w:lang w:val="en-GB"/>
        </w:rPr>
        <w:t xml:space="preserve">top </w:t>
      </w:r>
      <w:r w:rsidR="00D06E4A" w:rsidRPr="00A45DEB">
        <w:rPr>
          <w:bCs/>
          <w:color w:val="000000"/>
          <w:lang w:val="en-GB"/>
        </w:rPr>
        <w:t>ten countries with</w:t>
      </w:r>
      <w:r w:rsidRPr="00A45DEB">
        <w:rPr>
          <w:bCs/>
          <w:color w:val="000000"/>
          <w:lang w:val="en-GB"/>
        </w:rPr>
        <w:t xml:space="preserve"> </w:t>
      </w:r>
      <w:r w:rsidR="00D06E4A" w:rsidRPr="00A45DEB">
        <w:rPr>
          <w:bCs/>
          <w:color w:val="000000"/>
          <w:lang w:val="en-GB"/>
        </w:rPr>
        <w:t xml:space="preserve">the </w:t>
      </w:r>
      <w:r w:rsidR="004A22E9" w:rsidRPr="00A45DEB">
        <w:rPr>
          <w:bCs/>
          <w:color w:val="000000"/>
          <w:lang w:val="en-GB"/>
        </w:rPr>
        <w:t>most people with diabetes</w:t>
      </w:r>
      <w:r w:rsidRPr="00A45DEB">
        <w:rPr>
          <w:bCs/>
          <w:color w:val="000000"/>
          <w:lang w:val="en-GB"/>
        </w:rPr>
        <w:t>.</w:t>
      </w:r>
    </w:p>
    <w:p w:rsidR="001441FF" w:rsidRPr="00A45DEB" w:rsidRDefault="001441FF" w:rsidP="00AD7B24">
      <w:pPr>
        <w:spacing w:line="480" w:lineRule="auto"/>
        <w:jc w:val="both"/>
        <w:rPr>
          <w:bCs/>
          <w:color w:val="000000"/>
          <w:lang w:val="en-GB"/>
        </w:rPr>
      </w:pPr>
    </w:p>
    <w:p w:rsidR="005101AF" w:rsidRPr="00A45DEB" w:rsidRDefault="005101AF" w:rsidP="00A63E81">
      <w:pPr>
        <w:spacing w:line="480" w:lineRule="auto"/>
        <w:jc w:val="both"/>
        <w:rPr>
          <w:b/>
          <w:bCs/>
          <w:color w:val="000000"/>
          <w:lang w:val="en-GB"/>
        </w:rPr>
      </w:pPr>
      <w:r w:rsidRPr="00A45DEB">
        <w:rPr>
          <w:b/>
          <w:bCs/>
          <w:color w:val="000000"/>
          <w:lang w:val="en-GB"/>
        </w:rPr>
        <w:t>Discussion</w:t>
      </w:r>
    </w:p>
    <w:p w:rsidR="00F916BC" w:rsidRPr="00A45DEB" w:rsidRDefault="006D1A9C" w:rsidP="003D0FAB">
      <w:pPr>
        <w:spacing w:line="480" w:lineRule="auto"/>
        <w:jc w:val="both"/>
        <w:rPr>
          <w:bCs/>
          <w:color w:val="000000"/>
          <w:lang w:val="en-GB"/>
        </w:rPr>
      </w:pPr>
      <w:r w:rsidRPr="00A45DEB">
        <w:rPr>
          <w:bCs/>
          <w:color w:val="000000"/>
          <w:lang w:val="en-GB"/>
        </w:rPr>
        <w:t xml:space="preserve">We used </w:t>
      </w:r>
      <w:r w:rsidR="0053779D" w:rsidRPr="00A45DEB">
        <w:rPr>
          <w:bCs/>
          <w:color w:val="000000"/>
          <w:lang w:val="en-GB"/>
        </w:rPr>
        <w:t xml:space="preserve">worldwide </w:t>
      </w:r>
      <w:r w:rsidR="005227A7" w:rsidRPr="00A45DEB">
        <w:rPr>
          <w:bCs/>
          <w:color w:val="000000"/>
          <w:lang w:val="en-GB"/>
        </w:rPr>
        <w:t>population-</w:t>
      </w:r>
      <w:r w:rsidR="00692258" w:rsidRPr="00A45DEB">
        <w:rPr>
          <w:bCs/>
          <w:color w:val="000000"/>
          <w:lang w:val="en-GB"/>
        </w:rPr>
        <w:t xml:space="preserve">based data </w:t>
      </w:r>
      <w:r w:rsidRPr="00A45DEB">
        <w:rPr>
          <w:bCs/>
          <w:color w:val="000000"/>
          <w:lang w:val="en-GB"/>
        </w:rPr>
        <w:t xml:space="preserve">to document the </w:t>
      </w:r>
      <w:r w:rsidR="003D0FAB" w:rsidRPr="00A45DEB">
        <w:rPr>
          <w:bCs/>
          <w:color w:val="000000"/>
          <w:lang w:val="en-GB"/>
        </w:rPr>
        <w:t xml:space="preserve">global </w:t>
      </w:r>
      <w:r w:rsidRPr="00A45DEB">
        <w:rPr>
          <w:bCs/>
          <w:color w:val="000000"/>
          <w:lang w:val="en-GB"/>
        </w:rPr>
        <w:t>diabetes epidemic</w:t>
      </w:r>
      <w:r w:rsidR="00F916BC" w:rsidRPr="00A45DEB">
        <w:rPr>
          <w:bCs/>
          <w:color w:val="000000"/>
          <w:lang w:val="en-GB"/>
        </w:rPr>
        <w:t xml:space="preserve"> since 1980. Over this period, </w:t>
      </w:r>
      <w:r w:rsidR="00904A21" w:rsidRPr="00A45DEB">
        <w:rPr>
          <w:bCs/>
          <w:color w:val="000000"/>
          <w:lang w:val="en-GB"/>
        </w:rPr>
        <w:t>age-</w:t>
      </w:r>
      <w:r w:rsidR="00A45DEB" w:rsidRPr="00A45DEB">
        <w:rPr>
          <w:bCs/>
          <w:color w:val="000000"/>
          <w:lang w:val="en-GB"/>
        </w:rPr>
        <w:t>standardised</w:t>
      </w:r>
      <w:r w:rsidR="00904A21" w:rsidRPr="00A45DEB">
        <w:rPr>
          <w:bCs/>
          <w:color w:val="000000"/>
          <w:lang w:val="en-GB"/>
        </w:rPr>
        <w:t xml:space="preserve"> </w:t>
      </w:r>
      <w:r w:rsidR="00F916BC" w:rsidRPr="00A45DEB">
        <w:rPr>
          <w:bCs/>
          <w:color w:val="000000"/>
          <w:lang w:val="en-GB"/>
        </w:rPr>
        <w:t xml:space="preserve">diabetes prevalence in adults </w:t>
      </w:r>
      <w:r w:rsidR="00392661" w:rsidRPr="00A45DEB">
        <w:rPr>
          <w:bCs/>
          <w:color w:val="000000"/>
          <w:lang w:val="en-GB"/>
        </w:rPr>
        <w:t>increased or at best remained unchanged in every country</w:t>
      </w:r>
      <w:r w:rsidR="00680941">
        <w:rPr>
          <w:bCs/>
          <w:color w:val="000000"/>
          <w:lang w:val="en-GB"/>
        </w:rPr>
        <w:t>. I</w:t>
      </w:r>
      <w:r w:rsidR="00BA7E71" w:rsidRPr="00A45DEB">
        <w:rPr>
          <w:bCs/>
          <w:color w:val="000000"/>
          <w:lang w:val="en-GB"/>
        </w:rPr>
        <w:t xml:space="preserve">t </w:t>
      </w:r>
      <w:r w:rsidR="00DF093F">
        <w:rPr>
          <w:bCs/>
          <w:color w:val="000000"/>
          <w:lang w:val="en-GB"/>
        </w:rPr>
        <w:t>more than doubled</w:t>
      </w:r>
      <w:r w:rsidR="00392661" w:rsidRPr="00A45DEB">
        <w:rPr>
          <w:bCs/>
          <w:color w:val="000000"/>
          <w:lang w:val="en-GB"/>
        </w:rPr>
        <w:t xml:space="preserve"> </w:t>
      </w:r>
      <w:r w:rsidR="006A0102" w:rsidRPr="00A45DEB">
        <w:rPr>
          <w:bCs/>
          <w:color w:val="000000"/>
          <w:lang w:val="en-GB"/>
        </w:rPr>
        <w:t xml:space="preserve">in men and </w:t>
      </w:r>
      <w:r w:rsidR="00DF093F">
        <w:rPr>
          <w:bCs/>
          <w:color w:val="000000"/>
          <w:lang w:val="en-GB"/>
        </w:rPr>
        <w:t xml:space="preserve">increased by 60% </w:t>
      </w:r>
      <w:r w:rsidR="00BA7E71" w:rsidRPr="00A45DEB">
        <w:rPr>
          <w:bCs/>
          <w:color w:val="000000"/>
          <w:lang w:val="en-GB"/>
        </w:rPr>
        <w:t>in women globally</w:t>
      </w:r>
      <w:r w:rsidR="00680941">
        <w:rPr>
          <w:bCs/>
          <w:color w:val="000000"/>
          <w:lang w:val="en-GB"/>
        </w:rPr>
        <w:t xml:space="preserve">, hence </w:t>
      </w:r>
      <w:r w:rsidR="00AD63FA">
        <w:rPr>
          <w:bCs/>
          <w:color w:val="000000"/>
          <w:lang w:val="en-GB"/>
        </w:rPr>
        <w:t>shifting</w:t>
      </w:r>
      <w:r w:rsidR="00680941">
        <w:rPr>
          <w:bCs/>
          <w:color w:val="000000"/>
          <w:lang w:val="en-GB"/>
        </w:rPr>
        <w:t xml:space="preserve"> from </w:t>
      </w:r>
      <w:r w:rsidR="00AD63FA">
        <w:rPr>
          <w:bCs/>
          <w:color w:val="000000"/>
          <w:lang w:val="en-GB"/>
        </w:rPr>
        <w:t xml:space="preserve">an </w:t>
      </w:r>
      <w:r w:rsidR="00680941">
        <w:rPr>
          <w:bCs/>
          <w:color w:val="000000"/>
          <w:lang w:val="en-GB"/>
        </w:rPr>
        <w:t>excess prevalence in women in 1980 to higher prevalence among men in 2014.</w:t>
      </w:r>
      <w:r w:rsidR="00DF43B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 </w:instrText>
      </w:r>
      <w:r w:rsidR="001415F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DATA </w:instrText>
      </w:r>
      <w:r w:rsidR="001415F8">
        <w:rPr>
          <w:bCs/>
          <w:color w:val="000000"/>
          <w:lang w:val="en-GB"/>
        </w:rPr>
      </w:r>
      <w:r w:rsidR="001415F8">
        <w:rPr>
          <w:bCs/>
          <w:color w:val="000000"/>
          <w:lang w:val="en-GB"/>
        </w:rPr>
        <w:fldChar w:fldCharType="end"/>
      </w:r>
      <w:r w:rsidR="00DF43B8">
        <w:rPr>
          <w:bCs/>
          <w:color w:val="000000"/>
          <w:lang w:val="en-GB"/>
        </w:rPr>
      </w:r>
      <w:r w:rsidR="00DF43B8">
        <w:rPr>
          <w:bCs/>
          <w:color w:val="000000"/>
          <w:lang w:val="en-GB"/>
        </w:rPr>
        <w:fldChar w:fldCharType="separate"/>
      </w:r>
      <w:hyperlink w:anchor="_ENREF_18" w:tooltip="Wandell, 2014 #46" w:history="1">
        <w:r w:rsidR="008537CA" w:rsidRPr="001415F8">
          <w:rPr>
            <w:bCs/>
            <w:noProof/>
            <w:color w:val="000000"/>
            <w:vertAlign w:val="superscript"/>
            <w:lang w:val="en-GB"/>
          </w:rPr>
          <w:t>18</w:t>
        </w:r>
      </w:hyperlink>
      <w:r w:rsidR="001415F8" w:rsidRPr="001415F8">
        <w:rPr>
          <w:bCs/>
          <w:noProof/>
          <w:color w:val="000000"/>
          <w:vertAlign w:val="superscript"/>
          <w:lang w:val="en-GB"/>
        </w:rPr>
        <w:t>,</w:t>
      </w:r>
      <w:hyperlink w:anchor="_ENREF_19" w:tooltip="Gale, 2001 #45" w:history="1">
        <w:r w:rsidR="008537CA" w:rsidRPr="001415F8">
          <w:rPr>
            <w:bCs/>
            <w:noProof/>
            <w:color w:val="000000"/>
            <w:vertAlign w:val="superscript"/>
            <w:lang w:val="en-GB"/>
          </w:rPr>
          <w:t>19</w:t>
        </w:r>
      </w:hyperlink>
      <w:r w:rsidR="00DF43B8">
        <w:rPr>
          <w:bCs/>
          <w:color w:val="000000"/>
          <w:lang w:val="en-GB"/>
        </w:rPr>
        <w:fldChar w:fldCharType="end"/>
      </w:r>
      <w:r w:rsidR="00AD63FA">
        <w:rPr>
          <w:bCs/>
          <w:color w:val="000000"/>
          <w:lang w:val="en-GB"/>
        </w:rPr>
        <w:t xml:space="preserve"> </w:t>
      </w:r>
      <w:r w:rsidR="00BA7E71" w:rsidRPr="00A45DEB">
        <w:rPr>
          <w:bCs/>
          <w:color w:val="000000"/>
          <w:lang w:val="en-GB"/>
        </w:rPr>
        <w:t>This rise in prevalence has been compoun</w:t>
      </w:r>
      <w:r w:rsidR="000D2E7B" w:rsidRPr="00A45DEB">
        <w:rPr>
          <w:bCs/>
          <w:color w:val="000000"/>
          <w:lang w:val="en-GB"/>
        </w:rPr>
        <w:t xml:space="preserve">ded by population growth and </w:t>
      </w:r>
      <w:r w:rsidR="00A45DEB" w:rsidRPr="00A45DEB">
        <w:rPr>
          <w:bCs/>
          <w:color w:val="000000"/>
          <w:lang w:val="en-GB"/>
        </w:rPr>
        <w:t>ageing</w:t>
      </w:r>
      <w:r w:rsidR="0053779D" w:rsidRPr="00A45DEB">
        <w:rPr>
          <w:bCs/>
          <w:color w:val="000000"/>
          <w:lang w:val="en-GB"/>
        </w:rPr>
        <w:t>,</w:t>
      </w:r>
      <w:r w:rsidR="00BA7E71" w:rsidRPr="00A45DEB">
        <w:rPr>
          <w:bCs/>
          <w:color w:val="000000"/>
          <w:lang w:val="en-GB"/>
        </w:rPr>
        <w:t xml:space="preserve"> </w:t>
      </w:r>
      <w:r w:rsidR="0053779D" w:rsidRPr="00A45DEB">
        <w:rPr>
          <w:bCs/>
          <w:color w:val="000000"/>
          <w:lang w:val="en-GB"/>
        </w:rPr>
        <w:t xml:space="preserve">hence </w:t>
      </w:r>
      <w:r w:rsidR="009937CC">
        <w:rPr>
          <w:bCs/>
          <w:color w:val="000000"/>
          <w:lang w:val="en-GB"/>
        </w:rPr>
        <w:t>quadrupling</w:t>
      </w:r>
      <w:r w:rsidR="00A1539C" w:rsidRPr="00A45DEB">
        <w:rPr>
          <w:bCs/>
          <w:color w:val="000000"/>
          <w:lang w:val="en-GB"/>
        </w:rPr>
        <w:t xml:space="preserve"> </w:t>
      </w:r>
      <w:r w:rsidR="00BA7E71" w:rsidRPr="00A45DEB">
        <w:rPr>
          <w:bCs/>
          <w:color w:val="000000"/>
          <w:lang w:val="en-GB"/>
        </w:rPr>
        <w:t>the number of people with diabetes</w:t>
      </w:r>
      <w:r w:rsidR="009937CC">
        <w:rPr>
          <w:bCs/>
          <w:color w:val="000000"/>
          <w:lang w:val="en-GB"/>
        </w:rPr>
        <w:t xml:space="preserve"> over these 35 years</w:t>
      </w:r>
      <w:r w:rsidR="00BA7E71" w:rsidRPr="00A45DEB">
        <w:rPr>
          <w:bCs/>
          <w:color w:val="000000"/>
          <w:lang w:val="en-GB"/>
        </w:rPr>
        <w:t xml:space="preserve">. </w:t>
      </w:r>
      <w:r w:rsidR="005227A7" w:rsidRPr="00A45DEB">
        <w:rPr>
          <w:bCs/>
          <w:color w:val="000000"/>
          <w:lang w:val="en-GB"/>
        </w:rPr>
        <w:t>T</w:t>
      </w:r>
      <w:r w:rsidR="00F916BC" w:rsidRPr="00A45DEB">
        <w:rPr>
          <w:bCs/>
          <w:color w:val="000000"/>
          <w:lang w:val="en-GB"/>
        </w:rPr>
        <w:t xml:space="preserve">he burden of diabetes, in </w:t>
      </w:r>
      <w:r w:rsidR="003D0FAB" w:rsidRPr="00A45DEB">
        <w:rPr>
          <w:bCs/>
          <w:color w:val="000000"/>
          <w:lang w:val="en-GB"/>
        </w:rPr>
        <w:t xml:space="preserve">terms of </w:t>
      </w:r>
      <w:r w:rsidR="00F916BC" w:rsidRPr="00A45DEB">
        <w:rPr>
          <w:bCs/>
          <w:color w:val="000000"/>
          <w:lang w:val="en-GB"/>
        </w:rPr>
        <w:t xml:space="preserve">both prevalence and number of people </w:t>
      </w:r>
      <w:r w:rsidR="003D0FAB" w:rsidRPr="00A45DEB">
        <w:rPr>
          <w:bCs/>
          <w:color w:val="000000"/>
          <w:lang w:val="en-GB"/>
        </w:rPr>
        <w:t xml:space="preserve">with </w:t>
      </w:r>
      <w:r w:rsidR="00F916BC" w:rsidRPr="00A45DEB">
        <w:rPr>
          <w:bCs/>
          <w:color w:val="000000"/>
          <w:lang w:val="en-GB"/>
        </w:rPr>
        <w:t xml:space="preserve">diabetes, has </w:t>
      </w:r>
      <w:r w:rsidR="00DB5E55" w:rsidRPr="00A45DEB">
        <w:rPr>
          <w:bCs/>
          <w:color w:val="000000"/>
          <w:lang w:val="en-GB"/>
        </w:rPr>
        <w:t xml:space="preserve">increased </w:t>
      </w:r>
      <w:r w:rsidR="005227A7" w:rsidRPr="00A45DEB">
        <w:rPr>
          <w:bCs/>
          <w:color w:val="000000"/>
          <w:lang w:val="en-GB"/>
        </w:rPr>
        <w:t>more</w:t>
      </w:r>
      <w:r w:rsidR="00DB5E55" w:rsidRPr="00A45DEB">
        <w:rPr>
          <w:bCs/>
          <w:color w:val="000000"/>
          <w:lang w:val="en-GB"/>
        </w:rPr>
        <w:t xml:space="preserve"> in</w:t>
      </w:r>
      <w:r w:rsidR="00F916BC" w:rsidRPr="00A45DEB">
        <w:rPr>
          <w:bCs/>
          <w:color w:val="000000"/>
          <w:lang w:val="en-GB"/>
        </w:rPr>
        <w:t xml:space="preserve"> low- and middle-income countries</w:t>
      </w:r>
      <w:r w:rsidR="00DB5E55" w:rsidRPr="00A45DEB">
        <w:rPr>
          <w:bCs/>
          <w:color w:val="000000"/>
          <w:lang w:val="en-GB"/>
        </w:rPr>
        <w:t xml:space="preserve"> </w:t>
      </w:r>
      <w:r w:rsidR="00F22778" w:rsidRPr="00A45DEB">
        <w:rPr>
          <w:bCs/>
          <w:color w:val="000000"/>
          <w:lang w:val="en-GB"/>
        </w:rPr>
        <w:t>than in</w:t>
      </w:r>
      <w:r w:rsidR="00DB5E55" w:rsidRPr="00A45DEB">
        <w:rPr>
          <w:bCs/>
          <w:color w:val="000000"/>
          <w:lang w:val="en-GB"/>
        </w:rPr>
        <w:t xml:space="preserve"> high-income countries. </w:t>
      </w:r>
      <w:r w:rsidR="00A423A2" w:rsidRPr="00A45DEB">
        <w:rPr>
          <w:bCs/>
          <w:color w:val="000000"/>
          <w:lang w:val="en-GB"/>
        </w:rPr>
        <w:t>The highest national prevalences</w:t>
      </w:r>
      <w:r w:rsidR="00DB5E55" w:rsidRPr="00A45DEB">
        <w:rPr>
          <w:bCs/>
          <w:color w:val="000000"/>
          <w:lang w:val="en-GB"/>
        </w:rPr>
        <w:t>, generally those in Oceania</w:t>
      </w:r>
      <w:r w:rsidR="00DF1B9A" w:rsidRPr="00A45DEB">
        <w:rPr>
          <w:bCs/>
          <w:color w:val="000000"/>
          <w:lang w:val="en-GB"/>
        </w:rPr>
        <w:t>,</w:t>
      </w:r>
      <w:r w:rsidR="00DB5E55" w:rsidRPr="00A45DEB">
        <w:rPr>
          <w:bCs/>
          <w:color w:val="000000"/>
          <w:lang w:val="en-GB"/>
        </w:rPr>
        <w:t xml:space="preserve"> and </w:t>
      </w:r>
      <w:r w:rsidR="00DF1B9A" w:rsidRPr="00A45DEB">
        <w:rPr>
          <w:bCs/>
          <w:color w:val="000000"/>
          <w:lang w:val="en-GB"/>
        </w:rPr>
        <w:t xml:space="preserve">the </w:t>
      </w:r>
      <w:r w:rsidR="00DB5E55" w:rsidRPr="00A45DEB">
        <w:rPr>
          <w:bCs/>
          <w:color w:val="000000"/>
          <w:lang w:val="en-GB"/>
        </w:rPr>
        <w:t>Middle</w:t>
      </w:r>
      <w:r w:rsidR="00962D83" w:rsidRPr="00A45DEB">
        <w:rPr>
          <w:bCs/>
          <w:color w:val="000000"/>
          <w:lang w:val="en-GB"/>
        </w:rPr>
        <w:t xml:space="preserve"> </w:t>
      </w:r>
      <w:r w:rsidR="00DB5E55" w:rsidRPr="00A45DEB">
        <w:rPr>
          <w:bCs/>
          <w:color w:val="000000"/>
          <w:lang w:val="en-GB"/>
        </w:rPr>
        <w:t>East and North Africa,</w:t>
      </w:r>
      <w:r w:rsidR="00A423A2" w:rsidRPr="00A45DEB">
        <w:rPr>
          <w:bCs/>
          <w:color w:val="000000"/>
          <w:lang w:val="en-GB"/>
        </w:rPr>
        <w:t xml:space="preserve"> are</w:t>
      </w:r>
      <w:r w:rsidR="003F0968" w:rsidRPr="00A45DEB">
        <w:rPr>
          <w:bCs/>
          <w:color w:val="000000"/>
          <w:lang w:val="en-GB"/>
        </w:rPr>
        <w:t xml:space="preserve"> </w:t>
      </w:r>
      <w:r w:rsidR="00392661" w:rsidRPr="00A45DEB">
        <w:rPr>
          <w:bCs/>
          <w:color w:val="000000"/>
          <w:lang w:val="en-GB"/>
        </w:rPr>
        <w:t xml:space="preserve">now </w:t>
      </w:r>
      <w:r w:rsidR="003F0968" w:rsidRPr="00A45DEB">
        <w:rPr>
          <w:bCs/>
          <w:color w:val="000000"/>
          <w:lang w:val="en-GB"/>
        </w:rPr>
        <w:t>5-10</w:t>
      </w:r>
      <w:r w:rsidR="003C3ED2" w:rsidRPr="00A45DEB">
        <w:rPr>
          <w:bCs/>
          <w:color w:val="000000"/>
          <w:lang w:val="en-GB"/>
        </w:rPr>
        <w:t xml:space="preserve"> times</w:t>
      </w:r>
      <w:r w:rsidR="00A423A2" w:rsidRPr="00A45DEB">
        <w:rPr>
          <w:bCs/>
          <w:color w:val="000000"/>
          <w:lang w:val="en-GB"/>
        </w:rPr>
        <w:t xml:space="preserve"> </w:t>
      </w:r>
      <w:r w:rsidR="0053779D" w:rsidRPr="00A45DEB">
        <w:rPr>
          <w:bCs/>
          <w:color w:val="000000"/>
          <w:lang w:val="en-GB"/>
        </w:rPr>
        <w:t xml:space="preserve">the lowest ones, </w:t>
      </w:r>
      <w:r w:rsidR="008A372A" w:rsidRPr="00A45DEB">
        <w:rPr>
          <w:bCs/>
          <w:color w:val="000000"/>
          <w:lang w:val="en-GB"/>
        </w:rPr>
        <w:t xml:space="preserve">which are </w:t>
      </w:r>
      <w:r w:rsidR="00A423A2" w:rsidRPr="00A45DEB">
        <w:rPr>
          <w:bCs/>
          <w:color w:val="000000"/>
          <w:lang w:val="en-GB"/>
        </w:rPr>
        <w:t>in</w:t>
      </w:r>
      <w:r w:rsidR="00DB5E55" w:rsidRPr="00A45DEB">
        <w:rPr>
          <w:bCs/>
          <w:color w:val="000000"/>
          <w:lang w:val="en-GB"/>
        </w:rPr>
        <w:t xml:space="preserve"> some Western European countries. </w:t>
      </w:r>
    </w:p>
    <w:p w:rsidR="00F916BC" w:rsidRPr="00A45DEB" w:rsidRDefault="00F916BC" w:rsidP="00A63E81">
      <w:pPr>
        <w:spacing w:line="480" w:lineRule="auto"/>
        <w:jc w:val="both"/>
        <w:rPr>
          <w:bCs/>
          <w:color w:val="000000"/>
          <w:lang w:val="en-GB"/>
        </w:rPr>
      </w:pPr>
    </w:p>
    <w:p w:rsidR="000437C2" w:rsidRDefault="00813658" w:rsidP="003D0FAB">
      <w:pPr>
        <w:spacing w:line="480" w:lineRule="auto"/>
        <w:jc w:val="both"/>
        <w:rPr>
          <w:bCs/>
          <w:color w:val="000000"/>
          <w:lang w:val="en-GB"/>
        </w:rPr>
      </w:pPr>
      <w:r>
        <w:rPr>
          <w:bCs/>
          <w:color w:val="000000"/>
          <w:lang w:val="en-GB"/>
        </w:rPr>
        <w:t>Our estimates of diabetes</w:t>
      </w:r>
      <w:r w:rsidR="00E274D6">
        <w:rPr>
          <w:bCs/>
          <w:color w:val="000000"/>
          <w:lang w:val="en-GB"/>
        </w:rPr>
        <w:t xml:space="preserve"> prevalence</w:t>
      </w:r>
      <w:r>
        <w:rPr>
          <w:bCs/>
          <w:color w:val="000000"/>
          <w:lang w:val="en-GB"/>
        </w:rPr>
        <w:t xml:space="preserve"> for 2013 </w:t>
      </w:r>
      <w:r w:rsidR="009937CC">
        <w:rPr>
          <w:bCs/>
          <w:color w:val="000000"/>
          <w:lang w:val="en-GB"/>
        </w:rPr>
        <w:t xml:space="preserve">for the world as a whole </w:t>
      </w:r>
      <w:r>
        <w:rPr>
          <w:bCs/>
          <w:color w:val="000000"/>
          <w:lang w:val="en-GB"/>
        </w:rPr>
        <w:t xml:space="preserve">are </w:t>
      </w:r>
      <w:r w:rsidR="00E274D6">
        <w:rPr>
          <w:bCs/>
          <w:color w:val="000000"/>
          <w:lang w:val="en-GB"/>
        </w:rPr>
        <w:t>similar to those</w:t>
      </w:r>
      <w:r>
        <w:rPr>
          <w:bCs/>
          <w:color w:val="000000"/>
          <w:lang w:val="en-GB"/>
        </w:rPr>
        <w:t xml:space="preserve"> by the IDF,</w:t>
      </w:r>
      <w:r w:rsidR="00DF43B8">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F43B8">
        <w:rPr>
          <w:bCs/>
          <w:color w:val="000000"/>
          <w:lang w:val="en-GB"/>
        </w:rPr>
        <w:instrText xml:space="preserve"> ADDIN EN.CITE </w:instrText>
      </w:r>
      <w:r w:rsidR="00DF43B8">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F43B8">
        <w:rPr>
          <w:bCs/>
          <w:color w:val="000000"/>
          <w:lang w:val="en-GB"/>
        </w:rPr>
        <w:instrText xml:space="preserve"> ADDIN EN.CITE.DATA </w:instrText>
      </w:r>
      <w:r w:rsidR="00DF43B8">
        <w:rPr>
          <w:bCs/>
          <w:color w:val="000000"/>
          <w:lang w:val="en-GB"/>
        </w:rPr>
      </w:r>
      <w:r w:rsidR="00DF43B8">
        <w:rPr>
          <w:bCs/>
          <w:color w:val="000000"/>
          <w:lang w:val="en-GB"/>
        </w:rPr>
        <w:fldChar w:fldCharType="end"/>
      </w:r>
      <w:r w:rsidR="00DF43B8">
        <w:rPr>
          <w:bCs/>
          <w:color w:val="000000"/>
          <w:lang w:val="en-GB"/>
        </w:rPr>
      </w:r>
      <w:r w:rsidR="00DF43B8">
        <w:rPr>
          <w:bCs/>
          <w:color w:val="000000"/>
          <w:lang w:val="en-GB"/>
        </w:rPr>
        <w:fldChar w:fldCharType="separate"/>
      </w:r>
      <w:hyperlink w:anchor="_ENREF_5" w:tooltip="Guariguata, 2014 #5" w:history="1">
        <w:r w:rsidR="008537CA" w:rsidRPr="00DF43B8">
          <w:rPr>
            <w:bCs/>
            <w:noProof/>
            <w:color w:val="000000"/>
            <w:vertAlign w:val="superscript"/>
            <w:lang w:val="en-GB"/>
          </w:rPr>
          <w:t>5</w:t>
        </w:r>
      </w:hyperlink>
      <w:r w:rsidR="00DF43B8" w:rsidRPr="00DF43B8">
        <w:rPr>
          <w:bCs/>
          <w:noProof/>
          <w:color w:val="000000"/>
          <w:vertAlign w:val="superscript"/>
          <w:lang w:val="en-GB"/>
        </w:rPr>
        <w:t>,</w:t>
      </w:r>
      <w:hyperlink w:anchor="_ENREF_6" w:tooltip="International Diabetes Federation, 2013 #6" w:history="1">
        <w:r w:rsidR="008537CA" w:rsidRPr="00DF43B8">
          <w:rPr>
            <w:bCs/>
            <w:noProof/>
            <w:color w:val="000000"/>
            <w:vertAlign w:val="superscript"/>
            <w:lang w:val="en-GB"/>
          </w:rPr>
          <w:t>6</w:t>
        </w:r>
      </w:hyperlink>
      <w:r w:rsidR="00DF43B8">
        <w:rPr>
          <w:bCs/>
          <w:color w:val="000000"/>
          <w:lang w:val="en-GB"/>
        </w:rPr>
        <w:fldChar w:fldCharType="end"/>
      </w:r>
      <w:r w:rsidR="00E274D6">
        <w:rPr>
          <w:bCs/>
          <w:color w:val="000000"/>
          <w:lang w:val="en-GB"/>
        </w:rPr>
        <w:t xml:space="preserve"> but there were differences between our and IDF’s estimates in some countries a</w:t>
      </w:r>
      <w:r w:rsidR="002367A5">
        <w:rPr>
          <w:bCs/>
          <w:color w:val="000000"/>
          <w:lang w:val="en-GB"/>
        </w:rPr>
        <w:t>n</w:t>
      </w:r>
      <w:r w:rsidR="00E274D6">
        <w:rPr>
          <w:bCs/>
          <w:color w:val="000000"/>
          <w:lang w:val="en-GB"/>
        </w:rPr>
        <w:t>d regions</w:t>
      </w:r>
      <w:r w:rsidR="003B26D4">
        <w:rPr>
          <w:bCs/>
          <w:color w:val="000000"/>
          <w:lang w:val="en-GB"/>
        </w:rPr>
        <w:t xml:space="preserve">. </w:t>
      </w:r>
      <w:r w:rsidR="0041618D">
        <w:rPr>
          <w:bCs/>
          <w:color w:val="000000"/>
          <w:lang w:val="en-GB"/>
        </w:rPr>
        <w:t>In particular, we estimated a higher age-standardised prevalence of diabetes in Middle East and North Africa than the IDF. T</w:t>
      </w:r>
      <w:r w:rsidR="003B26D4">
        <w:rPr>
          <w:bCs/>
          <w:color w:val="000000"/>
          <w:lang w:val="en-GB"/>
        </w:rPr>
        <w:t>he</w:t>
      </w:r>
      <w:r w:rsidR="00284040">
        <w:rPr>
          <w:bCs/>
          <w:color w:val="000000"/>
          <w:lang w:val="en-GB"/>
        </w:rPr>
        <w:t xml:space="preserve"> IDF does not estimate trends</w:t>
      </w:r>
      <w:r w:rsidR="0041618D">
        <w:rPr>
          <w:bCs/>
          <w:color w:val="000000"/>
          <w:lang w:val="en-GB"/>
        </w:rPr>
        <w:t>, hence it was not possible to compare our trend estimates</w:t>
      </w:r>
      <w:r w:rsidR="00284040">
        <w:rPr>
          <w:bCs/>
          <w:color w:val="000000"/>
          <w:lang w:val="en-GB"/>
        </w:rPr>
        <w:t xml:space="preserve">. </w:t>
      </w:r>
      <w:r w:rsidR="00E305A5" w:rsidRPr="0098450C">
        <w:rPr>
          <w:bCs/>
          <w:color w:val="000000"/>
          <w:lang w:val="en-GB"/>
        </w:rPr>
        <w:t xml:space="preserve">Our </w:t>
      </w:r>
      <w:r w:rsidR="000437C2" w:rsidRPr="0098450C">
        <w:rPr>
          <w:bCs/>
          <w:color w:val="000000"/>
          <w:lang w:val="en-GB"/>
        </w:rPr>
        <w:t>finding that</w:t>
      </w:r>
      <w:r w:rsidR="00E305A5" w:rsidRPr="0098450C">
        <w:rPr>
          <w:bCs/>
          <w:color w:val="000000"/>
          <w:lang w:val="en-GB"/>
        </w:rPr>
        <w:t xml:space="preserve"> diabetes</w:t>
      </w:r>
      <w:r w:rsidR="00E305A5">
        <w:rPr>
          <w:bCs/>
          <w:color w:val="000000"/>
          <w:lang w:val="en-GB"/>
        </w:rPr>
        <w:t xml:space="preserve"> prevalence</w:t>
      </w:r>
      <w:r w:rsidR="00E275E9">
        <w:rPr>
          <w:bCs/>
          <w:color w:val="000000"/>
          <w:lang w:val="en-GB"/>
        </w:rPr>
        <w:t xml:space="preserve"> </w:t>
      </w:r>
      <w:r w:rsidR="000437C2">
        <w:rPr>
          <w:bCs/>
          <w:color w:val="000000"/>
          <w:lang w:val="en-GB"/>
        </w:rPr>
        <w:t xml:space="preserve">was low </w:t>
      </w:r>
      <w:r w:rsidR="00E275E9">
        <w:rPr>
          <w:bCs/>
          <w:color w:val="000000"/>
          <w:lang w:val="en-GB"/>
        </w:rPr>
        <w:t xml:space="preserve">in </w:t>
      </w:r>
      <w:r w:rsidR="000437C2">
        <w:rPr>
          <w:bCs/>
          <w:color w:val="000000"/>
          <w:lang w:val="en-GB"/>
        </w:rPr>
        <w:t xml:space="preserve">much of Asia and sub-Saharan Africa in </w:t>
      </w:r>
      <w:r w:rsidR="00E305A5">
        <w:rPr>
          <w:bCs/>
          <w:color w:val="000000"/>
          <w:lang w:val="en-GB"/>
        </w:rPr>
        <w:t xml:space="preserve">the </w:t>
      </w:r>
      <w:r w:rsidR="00E979CD">
        <w:rPr>
          <w:bCs/>
          <w:color w:val="000000"/>
          <w:lang w:val="en-GB"/>
        </w:rPr>
        <w:t>1980s and 1990s</w:t>
      </w:r>
      <w:r w:rsidR="00E275E9">
        <w:rPr>
          <w:bCs/>
          <w:color w:val="000000"/>
          <w:lang w:val="en-GB"/>
        </w:rPr>
        <w:t xml:space="preserve"> </w:t>
      </w:r>
      <w:r w:rsidR="000437C2">
        <w:rPr>
          <w:bCs/>
          <w:color w:val="000000"/>
          <w:lang w:val="en-GB"/>
        </w:rPr>
        <w:t>is</w:t>
      </w:r>
      <w:r w:rsidR="00E275E9">
        <w:rPr>
          <w:bCs/>
          <w:color w:val="000000"/>
          <w:lang w:val="en-GB"/>
        </w:rPr>
        <w:t xml:space="preserve"> </w:t>
      </w:r>
      <w:r w:rsidR="00E305A5">
        <w:rPr>
          <w:bCs/>
          <w:color w:val="000000"/>
          <w:lang w:val="en-GB"/>
        </w:rPr>
        <w:t>consistent with other</w:t>
      </w:r>
      <w:r w:rsidR="00E275E9">
        <w:rPr>
          <w:bCs/>
          <w:color w:val="000000"/>
          <w:lang w:val="en-GB"/>
        </w:rPr>
        <w:t xml:space="preserve"> studies that had found low prevalences in </w:t>
      </w:r>
      <w:r w:rsidR="000437C2">
        <w:rPr>
          <w:bCs/>
          <w:color w:val="000000"/>
          <w:lang w:val="en-GB"/>
        </w:rPr>
        <w:t>these regions</w:t>
      </w:r>
      <w:r w:rsidR="00E275E9">
        <w:rPr>
          <w:bCs/>
          <w:color w:val="000000"/>
          <w:lang w:val="en-GB"/>
        </w:rPr>
        <w:t xml:space="preserve"> in </w:t>
      </w:r>
      <w:r w:rsidR="00E979CD">
        <w:rPr>
          <w:bCs/>
          <w:color w:val="000000"/>
          <w:lang w:val="en-GB"/>
        </w:rPr>
        <w:t>those decades</w:t>
      </w:r>
      <w:r w:rsidR="00E275E9">
        <w:rPr>
          <w:bCs/>
          <w:color w:val="000000"/>
          <w:lang w:val="en-GB"/>
        </w:rPr>
        <w:t>.</w:t>
      </w:r>
      <w:r w:rsidR="00E275E9">
        <w:rPr>
          <w:bCs/>
          <w:color w:val="000000"/>
          <w:lang w:val="en-GB"/>
        </w:rPr>
        <w:fldChar w:fldCharType="begin">
          <w:fldData xml:space="preserve">PEVuZE5vdGU+PENpdGU+PEF1dGhvcj5Id2FuZzwvQXV0aG9yPjxZZWFyPjIwMTI8L1llYXI+PFJl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d2FuZzwvQXV0aG9yPjxZZWFyPjIwMTI8L1llYXI+PFJl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E275E9">
        <w:rPr>
          <w:bCs/>
          <w:color w:val="000000"/>
          <w:lang w:val="en-GB"/>
        </w:rPr>
      </w:r>
      <w:r w:rsidR="00E275E9">
        <w:rPr>
          <w:bCs/>
          <w:color w:val="000000"/>
          <w:lang w:val="en-GB"/>
        </w:rPr>
        <w:fldChar w:fldCharType="separate"/>
      </w:r>
      <w:hyperlink w:anchor="_ENREF_20" w:tooltip="Hwang, 2012 #49" w:history="1">
        <w:r w:rsidR="008537CA" w:rsidRPr="008537CA">
          <w:rPr>
            <w:bCs/>
            <w:noProof/>
            <w:color w:val="000000"/>
            <w:vertAlign w:val="superscript"/>
            <w:lang w:val="en-GB"/>
          </w:rPr>
          <w:t>20</w:t>
        </w:r>
      </w:hyperlink>
      <w:r w:rsidR="008537CA" w:rsidRPr="008537CA">
        <w:rPr>
          <w:bCs/>
          <w:noProof/>
          <w:color w:val="000000"/>
          <w:vertAlign w:val="superscript"/>
          <w:lang w:val="en-GB"/>
        </w:rPr>
        <w:t>,</w:t>
      </w:r>
      <w:hyperlink w:anchor="_ENREF_21" w:tooltip=", 1981 #50" w:history="1">
        <w:r w:rsidR="008537CA" w:rsidRPr="008537CA">
          <w:rPr>
            <w:bCs/>
            <w:noProof/>
            <w:color w:val="000000"/>
            <w:vertAlign w:val="superscript"/>
            <w:lang w:val="en-GB"/>
          </w:rPr>
          <w:t>21</w:t>
        </w:r>
      </w:hyperlink>
      <w:r w:rsidR="00E275E9">
        <w:rPr>
          <w:bCs/>
          <w:color w:val="000000"/>
          <w:lang w:val="en-GB"/>
        </w:rPr>
        <w:fldChar w:fldCharType="end"/>
      </w:r>
      <w:r w:rsidR="009937CC">
        <w:rPr>
          <w:bCs/>
          <w:color w:val="000000"/>
          <w:lang w:val="en-GB"/>
        </w:rPr>
        <w:t xml:space="preserve"> </w:t>
      </w:r>
      <w:r w:rsidR="00402404" w:rsidRPr="00402404">
        <w:rPr>
          <w:bCs/>
          <w:color w:val="000000"/>
          <w:lang w:val="en-GB"/>
        </w:rPr>
        <w:t>Our finding that diabetes prevale</w:t>
      </w:r>
      <w:r w:rsidR="00402404">
        <w:rPr>
          <w:bCs/>
          <w:color w:val="000000"/>
          <w:lang w:val="en-GB"/>
        </w:rPr>
        <w:t>nce did not increase in continental Western Europe (especially in Northern Europe)</w:t>
      </w:r>
      <w:r w:rsidR="00402404" w:rsidRPr="00402404">
        <w:rPr>
          <w:bCs/>
          <w:color w:val="000000"/>
          <w:lang w:val="en-GB"/>
        </w:rPr>
        <w:t xml:space="preserve"> is </w:t>
      </w:r>
      <w:r w:rsidR="00402404">
        <w:rPr>
          <w:bCs/>
          <w:color w:val="000000"/>
          <w:lang w:val="en-GB"/>
        </w:rPr>
        <w:t>also consistent with</w:t>
      </w:r>
      <w:r w:rsidR="00402404" w:rsidRPr="00402404">
        <w:rPr>
          <w:bCs/>
          <w:color w:val="000000"/>
          <w:lang w:val="en-GB"/>
        </w:rPr>
        <w:t xml:space="preserve"> </w:t>
      </w:r>
      <w:r w:rsidR="00402404">
        <w:rPr>
          <w:bCs/>
          <w:color w:val="000000"/>
          <w:lang w:val="en-GB"/>
        </w:rPr>
        <w:t xml:space="preserve">reports </w:t>
      </w:r>
      <w:r w:rsidR="00402404" w:rsidRPr="00402404">
        <w:rPr>
          <w:bCs/>
          <w:color w:val="000000"/>
          <w:lang w:val="en-GB"/>
        </w:rPr>
        <w:t>from Sweden</w:t>
      </w:r>
      <w:r w:rsidR="00402404">
        <w:rPr>
          <w:bCs/>
          <w:color w:val="000000"/>
          <w:lang w:val="en-GB"/>
        </w:rPr>
        <w:t>,</w:t>
      </w:r>
      <w:hyperlink w:anchor="_ENREF_22" w:tooltip="Eliasson, 2002 #51" w:history="1">
        <w:r w:rsidR="008537CA">
          <w:rPr>
            <w:bCs/>
            <w:color w:val="000000"/>
            <w:lang w:val="en-GB"/>
          </w:rPr>
          <w:fldChar w:fldCharType="begin"/>
        </w:r>
        <w:r w:rsidR="008537CA">
          <w:rPr>
            <w:bCs/>
            <w:color w:val="000000"/>
            <w:lang w:val="en-GB"/>
          </w:rPr>
          <w:instrText xml:space="preserve"> ADDIN EN.CITE &lt;EndNote&gt;&lt;Cite&gt;&lt;Author&gt;Eliasson&lt;/Author&gt;&lt;Year&gt;2002&lt;/Year&gt;&lt;RecNum&gt;51&lt;/RecNum&gt;&lt;DisplayText&gt;&lt;style face="superscript"&gt;22&lt;/style&gt;&lt;/DisplayText&gt;&lt;record&gt;&lt;rec-number&gt;51&lt;/rec-number&gt;&lt;foreign-keys&gt;&lt;key app="EN" db-id="dpea92e5v9s0rqeftxz5zpzvtee52evrv5s0" timestamp="1446564235"&gt;51&lt;/key&gt;&lt;/foreign-keys&gt;&lt;ref-type name="Journal Article"&gt;17&lt;/ref-type&gt;&lt;contributors&gt;&lt;authors&gt;&lt;author&gt;Eliasson, M.&lt;/author&gt;&lt;author&gt;Lindahl, B.&lt;/author&gt;&lt;author&gt;Lundberg, V.&lt;/author&gt;&lt;author&gt;Stegmayr, B.&lt;/author&gt;&lt;/authors&gt;&lt;/contributors&gt;&lt;auth-address&gt;Department of Medicine, Sunderby Hospital, Lulea, Sweden. mats.eliasson@nll.se&lt;/auth-address&gt;&lt;titles&gt;&lt;title&gt;No increase in the prevalence of known diabetes between 1986 and 1999 in subjects 25-64 years of age in northern Sweden&lt;/title&gt;&lt;secondary-title&gt;Diabet Med&lt;/secondary-title&gt;&lt;/titles&gt;&lt;periodical&gt;&lt;full-title&gt;Diabet Med&lt;/full-title&gt;&lt;/periodical&gt;&lt;pages&gt;874-80&lt;/pages&gt;&lt;volume&gt;19&lt;/volume&gt;&lt;number&gt;10&lt;/number&gt;&lt;keywords&gt;&lt;keyword&gt;Adult&lt;/keyword&gt;&lt;keyword&gt;Chi-Square Distribution&lt;/keyword&gt;&lt;keyword&gt;Cohort Studies&lt;/keyword&gt;&lt;keyword&gt;Diabetes Mellitus/*epidemiology&lt;/keyword&gt;&lt;keyword&gt;Female&lt;/keyword&gt;&lt;keyword&gt;Glucose Tolerance Test&lt;/keyword&gt;&lt;keyword&gt;Health Surveys&lt;/keyword&gt;&lt;keyword&gt;Humans&lt;/keyword&gt;&lt;keyword&gt;Male&lt;/keyword&gt;&lt;keyword&gt;Middle Aged&lt;/keyword&gt;&lt;keyword&gt;Obesity/epidemiology&lt;/keyword&gt;&lt;keyword&gt;Prevalence&lt;/keyword&gt;&lt;keyword&gt;Regression Analysis&lt;/keyword&gt;&lt;keyword&gt;Sex Distribution&lt;/keyword&gt;&lt;keyword&gt;Sweden/epidemiology&lt;/keyword&gt;&lt;keyword&gt;Time&lt;/keyword&gt;&lt;/keywords&gt;&lt;dates&gt;&lt;year&gt;2002&lt;/year&gt;&lt;pub-dates&gt;&lt;date&gt;Oct&lt;/date&gt;&lt;/pub-dates&gt;&lt;/dates&gt;&lt;isbn&gt;0742-3071 (Print)&amp;#xD;0742-3071 (Linking)&lt;/isbn&gt;&lt;accession-num&gt;12358879&lt;/accession-num&gt;&lt;urls&gt;&lt;related-urls&gt;&lt;url&gt;http://www.ncbi.nlm.nih.gov/pubmed/12358879&lt;/url&gt;&lt;/related-urls&gt;&lt;/urls&gt;&lt;/record&gt;&lt;/Cite&gt;&lt;/EndNote&gt;</w:instrText>
        </w:r>
        <w:r w:rsidR="008537CA">
          <w:rPr>
            <w:bCs/>
            <w:color w:val="000000"/>
            <w:lang w:val="en-GB"/>
          </w:rPr>
          <w:fldChar w:fldCharType="separate"/>
        </w:r>
        <w:r w:rsidR="008537CA" w:rsidRPr="008537CA">
          <w:rPr>
            <w:bCs/>
            <w:noProof/>
            <w:color w:val="000000"/>
            <w:vertAlign w:val="superscript"/>
            <w:lang w:val="en-GB"/>
          </w:rPr>
          <w:t>22</w:t>
        </w:r>
        <w:r w:rsidR="008537CA">
          <w:rPr>
            <w:bCs/>
            <w:color w:val="000000"/>
            <w:lang w:val="en-GB"/>
          </w:rPr>
          <w:fldChar w:fldCharType="end"/>
        </w:r>
      </w:hyperlink>
      <w:r w:rsidR="00402404" w:rsidRPr="00402404">
        <w:rPr>
          <w:bCs/>
          <w:color w:val="000000"/>
          <w:lang w:val="en-GB"/>
        </w:rPr>
        <w:t xml:space="preserve"> </w:t>
      </w:r>
      <w:r w:rsidR="00402404">
        <w:rPr>
          <w:bCs/>
          <w:color w:val="000000"/>
          <w:lang w:val="en-GB"/>
        </w:rPr>
        <w:t>Germany</w:t>
      </w:r>
      <w:hyperlink w:anchor="_ENREF_23" w:tooltip="Icks, 2007 #55" w:history="1">
        <w:r w:rsidR="008537CA">
          <w:rPr>
            <w:bCs/>
            <w:color w:val="000000"/>
            <w:lang w:val="en-GB"/>
          </w:rPr>
          <w:fldChar w:fldCharType="begin"/>
        </w:r>
        <w:r w:rsidR="008537CA">
          <w:rPr>
            <w:bCs/>
            <w:color w:val="000000"/>
            <w:lang w:val="en-GB"/>
          </w:rPr>
          <w:instrText xml:space="preserve"> ADDIN EN.CITE &lt;EndNote&gt;&lt;Cite&gt;&lt;Author&gt;Icks&lt;/Author&gt;&lt;Year&gt;2007&lt;/Year&gt;&lt;RecNum&gt;55&lt;/RecNum&gt;&lt;DisplayText&gt;&lt;style face="superscript"&gt;23&lt;/style&gt;&lt;/DisplayText&gt;&lt;record&gt;&lt;rec-number&gt;55&lt;/rec-number&gt;&lt;foreign-keys&gt;&lt;key app="EN" db-id="dpea92e5v9s0rqeftxz5zpzvtee52evrv5s0" timestamp="1455710490"&gt;55&lt;/key&gt;&lt;/foreign-keys&gt;&lt;ref-type name="Journal Article"&gt;17&lt;/ref-type&gt;&lt;contributors&gt;&lt;authors&gt;&lt;author&gt;Icks, A.&lt;/author&gt;&lt;author&gt;Moebus, S.&lt;/author&gt;&lt;author&gt;Feuersenger, A.&lt;/author&gt;&lt;author&gt;Haastert, B.&lt;/author&gt;&lt;author&gt;Jockel, K. H.&lt;/author&gt;&lt;author&gt;Giani, G.&lt;/author&gt;&lt;/authors&gt;&lt;/contributors&gt;&lt;auth-address&gt;Institute of Biometrics and Epidemiology, German Diabetes Center, Leibniz Institute at Heinrich Heine University, Auf&amp;apos;m Hennekamp 65, 40225 Dusseldorf, Germany. icks@ddz.uni-duesseldorf.de&lt;/auth-address&gt;&lt;titles&gt;&lt;title&gt;Diabetes prevalence and association with social status--widening of a social gradient? German national health surveys 1990-1992 and 1998&lt;/title&gt;&lt;secondary-title&gt;Diabetes Res Clin Pract&lt;/secondary-title&gt;&lt;/titles&gt;&lt;periodical&gt;&lt;full-title&gt;Diabetes Res Clin Pract&lt;/full-title&gt;&lt;/periodical&gt;&lt;pages&gt;293-7&lt;/pages&gt;&lt;volume&gt;78&lt;/volume&gt;&lt;number&gt;2&lt;/number&gt;&lt;keywords&gt;&lt;keyword&gt;Adult&lt;/keyword&gt;&lt;keyword&gt;Aged&lt;/keyword&gt;&lt;keyword&gt;Diabetes Mellitus/*epidemiology&lt;/keyword&gt;&lt;keyword&gt;Female&lt;/keyword&gt;&lt;keyword&gt;Germany/epidemiology&lt;/keyword&gt;&lt;keyword&gt;Health Surveys&lt;/keyword&gt;&lt;keyword&gt;Humans&lt;/keyword&gt;&lt;keyword&gt;Male&lt;/keyword&gt;&lt;keyword&gt;Middle Aged&lt;/keyword&gt;&lt;keyword&gt;Prevalence&lt;/keyword&gt;&lt;keyword&gt;*Social Class&lt;/keyword&gt;&lt;/keywords&gt;&lt;dates&gt;&lt;year&gt;2007&lt;/year&gt;&lt;pub-dates&gt;&lt;date&gt;Nov&lt;/date&gt;&lt;/pub-dates&gt;&lt;/dates&gt;&lt;isbn&gt;0168-8227 (Print)&amp;#xD;0168-8227 (Linking)&lt;/isbn&gt;&lt;accession-num&gt;17532522&lt;/accession-num&gt;&lt;urls&gt;&lt;related-urls&gt;&lt;url&gt;http://www.ncbi.nlm.nih.gov/pubmed/17532522&lt;/url&gt;&lt;/related-urls&gt;&lt;/urls&gt;&lt;electronic-resource-num&gt;10.1016/j.diabres.2007.04.005&lt;/electronic-resource-num&gt;&lt;/record&gt;&lt;/Cite&gt;&lt;/EndNote&gt;</w:instrText>
        </w:r>
        <w:r w:rsidR="008537CA">
          <w:rPr>
            <w:bCs/>
            <w:color w:val="000000"/>
            <w:lang w:val="en-GB"/>
          </w:rPr>
          <w:fldChar w:fldCharType="separate"/>
        </w:r>
        <w:r w:rsidR="008537CA" w:rsidRPr="008537CA">
          <w:rPr>
            <w:bCs/>
            <w:noProof/>
            <w:color w:val="000000"/>
            <w:vertAlign w:val="superscript"/>
            <w:lang w:val="en-GB"/>
          </w:rPr>
          <w:t>23</w:t>
        </w:r>
        <w:r w:rsidR="008537CA">
          <w:rPr>
            <w:bCs/>
            <w:color w:val="000000"/>
            <w:lang w:val="en-GB"/>
          </w:rPr>
          <w:fldChar w:fldCharType="end"/>
        </w:r>
      </w:hyperlink>
      <w:r w:rsidR="00402404">
        <w:rPr>
          <w:bCs/>
          <w:color w:val="000000"/>
          <w:lang w:val="en-GB"/>
        </w:rPr>
        <w:t xml:space="preserve"> and</w:t>
      </w:r>
      <w:r w:rsidR="00402404" w:rsidRPr="00402404">
        <w:rPr>
          <w:bCs/>
          <w:color w:val="000000"/>
          <w:lang w:val="en-GB"/>
        </w:rPr>
        <w:t xml:space="preserve"> Switzerland</w:t>
      </w:r>
      <w:hyperlink w:anchor="_ENREF_24" w:tooltip="Teuscher, 1995 #56" w:history="1">
        <w:r w:rsidR="008537CA">
          <w:rPr>
            <w:bCs/>
            <w:color w:val="000000"/>
            <w:lang w:val="en-GB"/>
          </w:rPr>
          <w:fldChar w:fldCharType="begin"/>
        </w:r>
        <w:r w:rsidR="008537CA">
          <w:rPr>
            <w:bCs/>
            <w:color w:val="000000"/>
            <w:lang w:val="en-GB"/>
          </w:rPr>
          <w:instrText xml:space="preserve"> ADDIN EN.CITE &lt;EndNote&gt;&lt;Cite&gt;&lt;Author&gt;Teuscher&lt;/Author&gt;&lt;Year&gt;1995&lt;/Year&gt;&lt;RecNum&gt;56&lt;/RecNum&gt;&lt;DisplayText&gt;&lt;style face="superscript"&gt;24&lt;/style&gt;&lt;/DisplayText&gt;&lt;record&gt;&lt;rec-number&gt;56&lt;/rec-number&gt;&lt;foreign-keys&gt;&lt;key app="EN" db-id="dpea92e5v9s0rqeftxz5zpzvtee52evrv5s0" timestamp="1455710826"&gt;56&lt;/key&gt;&lt;/foreign-keys&gt;&lt;ref-type name="Journal Article"&gt;17&lt;/ref-type&gt;&lt;contributors&gt;&lt;authors&gt;&lt;author&gt;Teuscher, A. U.&lt;/author&gt;&lt;author&gt;Diem, P.&lt;/author&gt;&lt;author&gt;Thomas, W.&lt;/author&gt;&lt;author&gt;Janett, J.&lt;/author&gt;&lt;author&gt;Teuscher, A.&lt;/author&gt;&lt;/authors&gt;&lt;/contributors&gt;&lt;auth-address&gt;Medizinische Abteilung, Regionalspital Langenthal.&lt;/auth-address&gt;&lt;titles&gt;&lt;title&gt;[Incidence of insulin-dependent diabetes mellitus in Switzerland (1972-1993) in 19-year-old men]&lt;/title&gt;&lt;secondary-title&gt;Schweiz Med Wochenschr&lt;/secondary-title&gt;&lt;/titles&gt;&lt;periodical&gt;&lt;full-title&gt;Schweiz Med Wochenschr&lt;/full-title&gt;&lt;/periodical&gt;&lt;pages&gt;1041-5&lt;/pages&gt;&lt;volume&gt;125&lt;/volume&gt;&lt;number&gt;21&lt;/number&gt;&lt;keywords&gt;&lt;keyword&gt;Adult&lt;/keyword&gt;&lt;keyword&gt;Chi-Square Distribution&lt;/keyword&gt;&lt;keyword&gt;Cohort Studies&lt;/keyword&gt;&lt;keyword&gt;Confidence Intervals&lt;/keyword&gt;&lt;keyword&gt;Diabetes Mellitus, Type 1/*epidemiology&lt;/keyword&gt;&lt;keyword&gt;Humans&lt;/keyword&gt;&lt;keyword&gt;Incidence&lt;/keyword&gt;&lt;keyword&gt;Male&lt;/keyword&gt;&lt;keyword&gt;Military Personnel&lt;/keyword&gt;&lt;keyword&gt;Prevalence&lt;/keyword&gt;&lt;keyword&gt;Regression Analysis&lt;/keyword&gt;&lt;keyword&gt;Switzerland/epidemiology&lt;/keyword&gt;&lt;/keywords&gt;&lt;dates&gt;&lt;year&gt;1995&lt;/year&gt;&lt;pub-dates&gt;&lt;date&gt;May 27&lt;/date&gt;&lt;/pub-dates&gt;&lt;/dates&gt;&lt;orig-pub&gt;Haufigkeit des insulinabhangigen Diabetes mellitus in der Schweiz (1972-1993) bei 19jahrigen Mannern.&lt;/orig-pub&gt;&lt;isbn&gt;0036-7672 (Print)&amp;#xD;0036-7672 (Linking)&lt;/isbn&gt;&lt;accession-num&gt;7770760&lt;/accession-num&gt;&lt;urls&gt;&lt;related-urls&gt;&lt;url&gt;http://www.ncbi.nlm.nih.gov/pubmed/7770760&lt;/url&gt;&lt;/related-urls&gt;&lt;/urls&gt;&lt;/record&gt;&lt;/Cite&gt;&lt;/EndNote&gt;</w:instrText>
        </w:r>
        <w:r w:rsidR="008537CA">
          <w:rPr>
            <w:bCs/>
            <w:color w:val="000000"/>
            <w:lang w:val="en-GB"/>
          </w:rPr>
          <w:fldChar w:fldCharType="separate"/>
        </w:r>
        <w:r w:rsidR="008537CA" w:rsidRPr="008537CA">
          <w:rPr>
            <w:bCs/>
            <w:noProof/>
            <w:color w:val="000000"/>
            <w:vertAlign w:val="superscript"/>
            <w:lang w:val="en-GB"/>
          </w:rPr>
          <w:t>24</w:t>
        </w:r>
        <w:r w:rsidR="008537CA">
          <w:rPr>
            <w:bCs/>
            <w:color w:val="000000"/>
            <w:lang w:val="en-GB"/>
          </w:rPr>
          <w:fldChar w:fldCharType="end"/>
        </w:r>
      </w:hyperlink>
      <w:r w:rsidR="00402404">
        <w:rPr>
          <w:bCs/>
          <w:color w:val="000000"/>
          <w:lang w:val="en-GB"/>
        </w:rPr>
        <w:t xml:space="preserve"> that covered a subset of our analysis years.</w:t>
      </w:r>
      <w:r w:rsidR="00402404" w:rsidRPr="00402404">
        <w:rPr>
          <w:bCs/>
          <w:color w:val="000000"/>
          <w:lang w:val="en-GB"/>
        </w:rPr>
        <w:t xml:space="preserve"> </w:t>
      </w:r>
      <w:r w:rsidR="003B4459">
        <w:rPr>
          <w:bCs/>
          <w:color w:val="000000"/>
          <w:lang w:val="en-GB"/>
        </w:rPr>
        <w:t xml:space="preserve">Similarly, our estimated increases for </w:t>
      </w:r>
      <w:r w:rsidR="004021F0">
        <w:rPr>
          <w:bCs/>
          <w:color w:val="000000"/>
          <w:lang w:val="en-GB"/>
        </w:rPr>
        <w:t>h</w:t>
      </w:r>
      <w:r w:rsidR="004021F0" w:rsidRPr="000D6F6F">
        <w:rPr>
          <w:bCs/>
          <w:color w:val="000000"/>
          <w:lang w:val="en-GB"/>
        </w:rPr>
        <w:t>igh</w:t>
      </w:r>
      <w:r w:rsidR="000D6F6F">
        <w:rPr>
          <w:bCs/>
          <w:color w:val="000000"/>
          <w:lang w:val="en-GB"/>
        </w:rPr>
        <w:t>-</w:t>
      </w:r>
      <w:r w:rsidR="000D6F6F" w:rsidRPr="000D6F6F">
        <w:rPr>
          <w:bCs/>
          <w:color w:val="000000"/>
          <w:lang w:val="en-GB"/>
        </w:rPr>
        <w:t>income</w:t>
      </w:r>
      <w:r w:rsidR="000D6F6F">
        <w:rPr>
          <w:bCs/>
          <w:color w:val="000000"/>
          <w:lang w:val="en-GB"/>
        </w:rPr>
        <w:t xml:space="preserve"> English-</w:t>
      </w:r>
      <w:r w:rsidR="000D6F6F" w:rsidRPr="000D6F6F">
        <w:rPr>
          <w:bCs/>
          <w:color w:val="000000"/>
          <w:lang w:val="en-GB"/>
        </w:rPr>
        <w:t>speaking countries</w:t>
      </w:r>
      <w:r w:rsidR="000D6F6F">
        <w:rPr>
          <w:bCs/>
          <w:color w:val="000000"/>
          <w:lang w:val="en-GB"/>
        </w:rPr>
        <w:t xml:space="preserve"> are consistent with studies that had </w:t>
      </w:r>
      <w:r w:rsidR="00467D14">
        <w:rPr>
          <w:bCs/>
          <w:color w:val="000000"/>
          <w:lang w:val="en-GB"/>
        </w:rPr>
        <w:t>analysed</w:t>
      </w:r>
      <w:r w:rsidR="000D6F6F">
        <w:rPr>
          <w:bCs/>
          <w:color w:val="000000"/>
          <w:lang w:val="en-GB"/>
        </w:rPr>
        <w:t xml:space="preserve"> repeated population-based surveys in the USA</w:t>
      </w:r>
      <w:hyperlink w:anchor="_ENREF_25" w:tooltip="Menke, 2015 #57" w:history="1">
        <w:r w:rsidR="008537CA">
          <w:rPr>
            <w:bCs/>
            <w:color w:val="000000"/>
            <w:lang w:val="en-GB"/>
          </w:rPr>
          <w:fldChar w:fldCharType="begin">
            <w:fldData xml:space="preserve">PEVuZE5vdGU+PENpdGU+PEF1dGhvcj5NZW5rZTwvQXV0aG9yPjxZZWFyPjIwMTU8L1llYXI+PFJl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NZW5rZTwvQXV0aG9yPjxZZWFyPjIwMTU8L1llYXI+PFJl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5</w:t>
        </w:r>
        <w:r w:rsidR="008537CA">
          <w:rPr>
            <w:bCs/>
            <w:color w:val="000000"/>
            <w:lang w:val="en-GB"/>
          </w:rPr>
          <w:fldChar w:fldCharType="end"/>
        </w:r>
      </w:hyperlink>
      <w:r w:rsidR="000D6F6F">
        <w:rPr>
          <w:bCs/>
          <w:color w:val="000000"/>
          <w:lang w:val="en-GB"/>
        </w:rPr>
        <w:t xml:space="preserve"> and the UK.</w:t>
      </w:r>
      <w:r w:rsidR="00983906">
        <w:rPr>
          <w:bCs/>
          <w:color w:val="000000"/>
          <w:lang w:val="en-GB"/>
        </w:rPr>
        <w:fldChar w:fldCharType="begin">
          <w:fldData xml:space="preserve">PEVuZE5vdGU+PENpdGU+PEF1dGhvcj5JbWthbXBlPC9BdXRob3I+PFllYXI+MjAxMTwvWWVhcj48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JbWthbXBlPC9BdXRob3I+PFllYXI+MjAxMTwvWWVhcj48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983906">
        <w:rPr>
          <w:bCs/>
          <w:color w:val="000000"/>
          <w:lang w:val="en-GB"/>
        </w:rPr>
      </w:r>
      <w:r w:rsidR="00983906">
        <w:rPr>
          <w:bCs/>
          <w:color w:val="000000"/>
          <w:lang w:val="en-GB"/>
        </w:rPr>
        <w:fldChar w:fldCharType="separate"/>
      </w:r>
      <w:hyperlink w:anchor="_ENREF_26" w:tooltip="Imkampe, 2011 #58" w:history="1">
        <w:r w:rsidR="008537CA" w:rsidRPr="008537CA">
          <w:rPr>
            <w:bCs/>
            <w:noProof/>
            <w:color w:val="000000"/>
            <w:vertAlign w:val="superscript"/>
            <w:lang w:val="en-GB"/>
          </w:rPr>
          <w:t>26</w:t>
        </w:r>
      </w:hyperlink>
      <w:r w:rsidR="008537CA" w:rsidRPr="008537CA">
        <w:rPr>
          <w:bCs/>
          <w:noProof/>
          <w:color w:val="000000"/>
          <w:vertAlign w:val="superscript"/>
          <w:lang w:val="en-GB"/>
        </w:rPr>
        <w:t>,</w:t>
      </w:r>
      <w:hyperlink w:anchor="_ENREF_27" w:tooltip="Hamer, 2011 #59" w:history="1">
        <w:r w:rsidR="008537CA" w:rsidRPr="008537CA">
          <w:rPr>
            <w:bCs/>
            <w:noProof/>
            <w:color w:val="000000"/>
            <w:vertAlign w:val="superscript"/>
            <w:lang w:val="en-GB"/>
          </w:rPr>
          <w:t>27</w:t>
        </w:r>
      </w:hyperlink>
      <w:r w:rsidR="00983906">
        <w:rPr>
          <w:bCs/>
          <w:color w:val="000000"/>
          <w:lang w:val="en-GB"/>
        </w:rPr>
        <w:fldChar w:fldCharType="end"/>
      </w:r>
      <w:r w:rsidR="00995798">
        <w:rPr>
          <w:bCs/>
          <w:color w:val="000000"/>
          <w:lang w:val="en-GB"/>
        </w:rPr>
        <w:t xml:space="preserve"> </w:t>
      </w:r>
      <w:r w:rsidR="00995798" w:rsidRPr="00995798">
        <w:rPr>
          <w:bCs/>
          <w:color w:val="000000"/>
          <w:lang w:val="en-GB"/>
        </w:rPr>
        <w:t xml:space="preserve">A </w:t>
      </w:r>
      <w:r w:rsidR="00402404" w:rsidRPr="00995798">
        <w:rPr>
          <w:bCs/>
          <w:color w:val="000000"/>
          <w:lang w:val="en-GB"/>
        </w:rPr>
        <w:t xml:space="preserve">meta-analysis of 15 studies in Japan reported no increase in diabetes </w:t>
      </w:r>
      <w:r w:rsidR="00995798" w:rsidRPr="00983906">
        <w:rPr>
          <w:bCs/>
          <w:color w:val="000000"/>
          <w:lang w:val="en-GB"/>
        </w:rPr>
        <w:t>prevalence,</w:t>
      </w:r>
      <w:hyperlink w:anchor="_ENREF_28" w:tooltip="Charvat, 2015 #60" w:history="1">
        <w:r w:rsidR="008537CA">
          <w:rPr>
            <w:bCs/>
            <w:color w:val="000000"/>
            <w:lang w:val="en-GB"/>
          </w:rPr>
          <w:fldChar w:fldCharType="begin">
            <w:fldData xml:space="preserve">PEVuZE5vdGU+PENpdGU+PEF1dGhvcj5DaGFydmF0PC9BdXRob3I+PFllYXI+MjAxNTwvWWVhcj48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DaGFydmF0PC9BdXRob3I+PFllYXI+MjAxNTwvWWVhcj48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8</w:t>
        </w:r>
        <w:r w:rsidR="008537CA">
          <w:rPr>
            <w:bCs/>
            <w:color w:val="000000"/>
            <w:lang w:val="en-GB"/>
          </w:rPr>
          <w:fldChar w:fldCharType="end"/>
        </w:r>
      </w:hyperlink>
      <w:r w:rsidR="00995798" w:rsidRPr="00983906">
        <w:rPr>
          <w:bCs/>
          <w:color w:val="000000"/>
          <w:lang w:val="en-GB"/>
        </w:rPr>
        <w:t xml:space="preserve"> </w:t>
      </w:r>
      <w:r w:rsidR="00402404" w:rsidRPr="00995798">
        <w:rPr>
          <w:bCs/>
          <w:color w:val="000000"/>
          <w:lang w:val="en-GB"/>
        </w:rPr>
        <w:t xml:space="preserve">as observed here. Several recent </w:t>
      </w:r>
      <w:r w:rsidR="00402404" w:rsidRPr="00D458AA">
        <w:rPr>
          <w:bCs/>
          <w:color w:val="000000"/>
          <w:lang w:val="en-GB"/>
        </w:rPr>
        <w:t>reports have also documented similar increases in diabetes prevalence to those observed in o</w:t>
      </w:r>
      <w:r w:rsidR="00402404" w:rsidRPr="00995798">
        <w:rPr>
          <w:bCs/>
          <w:color w:val="000000"/>
          <w:lang w:val="en-GB"/>
        </w:rPr>
        <w:t>ur analysis in China</w:t>
      </w:r>
      <w:r w:rsidR="00C41FBD" w:rsidRPr="00995798">
        <w:rPr>
          <w:bCs/>
          <w:color w:val="000000"/>
          <w:lang w:val="en-GB"/>
        </w:rPr>
        <w:t>,</w:t>
      </w:r>
      <w:r w:rsidR="00983906">
        <w:rPr>
          <w:bCs/>
          <w:color w:val="000000"/>
          <w:lang w:val="en-GB"/>
        </w:rPr>
        <w:fldChar w:fldCharType="begin">
          <w:fldData xml:space="preserve">PEVuZE5vdGU+PENpdGU+PEF1dGhvcj5MaTwvQXV0aG9yPjxZZWFyPjIwMTM8L1llYXI+PFJlY051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MaTwvQXV0aG9yPjxZZWFyPjIwMTM8L1llYXI+PFJlY051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983906">
        <w:rPr>
          <w:bCs/>
          <w:color w:val="000000"/>
          <w:lang w:val="en-GB"/>
        </w:rPr>
      </w:r>
      <w:r w:rsidR="00983906">
        <w:rPr>
          <w:bCs/>
          <w:color w:val="000000"/>
          <w:lang w:val="en-GB"/>
        </w:rPr>
        <w:fldChar w:fldCharType="separate"/>
      </w:r>
      <w:hyperlink w:anchor="_ENREF_29" w:tooltip="Li, 2013 #61" w:history="1">
        <w:r w:rsidR="008537CA" w:rsidRPr="008537CA">
          <w:rPr>
            <w:bCs/>
            <w:noProof/>
            <w:color w:val="000000"/>
            <w:vertAlign w:val="superscript"/>
            <w:lang w:val="en-GB"/>
          </w:rPr>
          <w:t>29</w:t>
        </w:r>
      </w:hyperlink>
      <w:r w:rsidR="008537CA" w:rsidRPr="008537CA">
        <w:rPr>
          <w:bCs/>
          <w:noProof/>
          <w:color w:val="000000"/>
          <w:vertAlign w:val="superscript"/>
          <w:lang w:val="en-GB"/>
        </w:rPr>
        <w:t>,</w:t>
      </w:r>
      <w:hyperlink w:anchor="_ENREF_30" w:tooltip="Zuo, 2014 #62" w:history="1">
        <w:r w:rsidR="008537CA" w:rsidRPr="008537CA">
          <w:rPr>
            <w:bCs/>
            <w:noProof/>
            <w:color w:val="000000"/>
            <w:vertAlign w:val="superscript"/>
            <w:lang w:val="en-GB"/>
          </w:rPr>
          <w:t>30</w:t>
        </w:r>
      </w:hyperlink>
      <w:r w:rsidR="00983906">
        <w:rPr>
          <w:bCs/>
          <w:color w:val="000000"/>
          <w:lang w:val="en-GB"/>
        </w:rPr>
        <w:fldChar w:fldCharType="end"/>
      </w:r>
      <w:r w:rsidR="00C41FBD">
        <w:rPr>
          <w:bCs/>
          <w:color w:val="000000"/>
          <w:lang w:val="en-GB"/>
        </w:rPr>
        <w:t xml:space="preserve"> </w:t>
      </w:r>
      <w:r w:rsidR="00402404" w:rsidRPr="00995798">
        <w:rPr>
          <w:bCs/>
          <w:color w:val="000000"/>
          <w:lang w:val="en-GB"/>
        </w:rPr>
        <w:t>India</w:t>
      </w:r>
      <w:r w:rsidR="00983906">
        <w:rPr>
          <w:bCs/>
          <w:color w:val="000000"/>
          <w:lang w:val="en-GB"/>
        </w:rPr>
        <w:t>,</w:t>
      </w:r>
      <w:hyperlink w:anchor="_ENREF_31" w:tooltip="Jayawardena, 2012 #63" w:history="1">
        <w:r w:rsidR="008537CA">
          <w:rPr>
            <w:bCs/>
            <w:color w:val="000000"/>
            <w:lang w:val="en-GB"/>
          </w:rPr>
          <w:fldChar w:fldCharType="begin">
            <w:fldData xml:space="preserve">PEVuZE5vdGU+PENpdGU+PEF1dGhvcj5KYXlhd2FyZGVuYTwvQXV0aG9yPjxZZWFyPjIwMTI8L1ll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KYXlhd2FyZGVuYTwvQXV0aG9yPjxZZWFyPjIwMTI8L1ll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1-34</w:t>
        </w:r>
        <w:r w:rsidR="008537CA">
          <w:rPr>
            <w:bCs/>
            <w:color w:val="000000"/>
            <w:lang w:val="en-GB"/>
          </w:rPr>
          <w:fldChar w:fldCharType="end"/>
        </w:r>
      </w:hyperlink>
      <w:r w:rsidR="00983906">
        <w:rPr>
          <w:bCs/>
          <w:color w:val="000000"/>
          <w:lang w:val="en-GB"/>
        </w:rPr>
        <w:t xml:space="preserve"> </w:t>
      </w:r>
      <w:r w:rsidR="00402404" w:rsidRPr="00995798">
        <w:rPr>
          <w:bCs/>
          <w:color w:val="000000"/>
          <w:lang w:val="en-GB"/>
        </w:rPr>
        <w:t>Iran,</w:t>
      </w:r>
      <w:hyperlink w:anchor="_ENREF_35" w:tooltip="Esteghamati, 2014 #67" w:history="1">
        <w:r w:rsidR="008537CA">
          <w:rPr>
            <w:bCs/>
            <w:color w:val="000000"/>
            <w:lang w:val="en-GB"/>
          </w:rPr>
          <w:fldChar w:fldCharType="begin">
            <w:fldData xml:space="preserve">PEVuZE5vdGU+PENpdGU+PEF1dGhvcj5Fc3RlZ2hhbWF0aTwvQXV0aG9yPjxZZWFyPjIwMTQ8L1ll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Fc3RlZ2hhbWF0aTwvQXV0aG9yPjxZZWFyPjIwMTQ8L1ll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5</w:t>
        </w:r>
        <w:r w:rsidR="008537CA">
          <w:rPr>
            <w:bCs/>
            <w:color w:val="000000"/>
            <w:lang w:val="en-GB"/>
          </w:rPr>
          <w:fldChar w:fldCharType="end"/>
        </w:r>
      </w:hyperlink>
      <w:r w:rsidR="00402404" w:rsidRPr="00995798">
        <w:rPr>
          <w:bCs/>
          <w:color w:val="000000"/>
          <w:lang w:val="en-GB"/>
        </w:rPr>
        <w:t xml:space="preserve"> Turkey</w:t>
      </w:r>
      <w:hyperlink w:anchor="_ENREF_36" w:tooltip="Satman, 2013 #68" w:history="1">
        <w:r w:rsidR="008537CA">
          <w:rPr>
            <w:bCs/>
            <w:color w:val="000000"/>
            <w:lang w:val="en-GB"/>
          </w:rPr>
          <w:fldChar w:fldCharType="begin">
            <w:fldData xml:space="preserve">PEVuZE5vdGU+PENpdGU+PEF1dGhvcj5TYXRtYW48L0F1dGhvcj48WWVhcj4yMDEzPC9ZZWFyPjxS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XRtYW48L0F1dGhvcj48WWVhcj4yMDEzPC9ZZWFyPjxS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6</w:t>
        </w:r>
        <w:r w:rsidR="008537CA">
          <w:rPr>
            <w:bCs/>
            <w:color w:val="000000"/>
            <w:lang w:val="en-GB"/>
          </w:rPr>
          <w:fldChar w:fldCharType="end"/>
        </w:r>
      </w:hyperlink>
      <w:r w:rsidR="00402404" w:rsidRPr="00995798">
        <w:rPr>
          <w:bCs/>
          <w:color w:val="000000"/>
          <w:lang w:val="en-GB"/>
        </w:rPr>
        <w:t xml:space="preserve"> and Saudi Arabia.</w:t>
      </w:r>
      <w:hyperlink w:anchor="_ENREF_37" w:tooltip="Alharbi, 2014 #69" w:history="1">
        <w:r w:rsidR="008537CA">
          <w:rPr>
            <w:bCs/>
            <w:color w:val="000000"/>
            <w:lang w:val="en-GB"/>
          </w:rPr>
          <w:fldChar w:fldCharType="begin">
            <w:fldData xml:space="preserve">PEVuZE5vdGU+PENpdGU+PEF1dGhvcj5BbGhhcmJpPC9BdXRob3I+PFllYXI+MjAxNDwvWWVhcj48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BbGhhcmJpPC9BdXRob3I+PFllYXI+MjAxNDwvWWVhcj48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37</w:t>
        </w:r>
        <w:r w:rsidR="008537CA">
          <w:rPr>
            <w:bCs/>
            <w:color w:val="000000"/>
            <w:lang w:val="en-GB"/>
          </w:rPr>
          <w:fldChar w:fldCharType="end"/>
        </w:r>
      </w:hyperlink>
      <w:r w:rsidR="00995798">
        <w:rPr>
          <w:bCs/>
          <w:color w:val="000000"/>
          <w:lang w:val="en-GB"/>
        </w:rPr>
        <w:t xml:space="preserve"> </w:t>
      </w:r>
      <w:r w:rsidR="009937CC">
        <w:rPr>
          <w:bCs/>
          <w:color w:val="000000"/>
          <w:lang w:val="en-GB"/>
        </w:rPr>
        <w:t>Finally, our finding on the slower rise in diabetes prevalence among women compared to men is consistent with historical data in a few high-income countries</w:t>
      </w:r>
      <w:r w:rsidR="000F0CAB">
        <w:rPr>
          <w:bCs/>
          <w:color w:val="000000"/>
          <w:lang w:val="en-GB"/>
        </w:rPr>
        <w:t>.</w:t>
      </w:r>
      <w:r w:rsidR="00983906">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983906">
        <w:rPr>
          <w:bCs/>
          <w:color w:val="000000"/>
          <w:lang w:val="en-GB"/>
        </w:rPr>
        <w:instrText xml:space="preserve"> ADDIN EN.CITE </w:instrText>
      </w:r>
      <w:r w:rsidR="00983906">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983906">
        <w:rPr>
          <w:bCs/>
          <w:color w:val="000000"/>
          <w:lang w:val="en-GB"/>
        </w:rPr>
        <w:instrText xml:space="preserve"> ADDIN EN.CITE.DATA </w:instrText>
      </w:r>
      <w:r w:rsidR="00983906">
        <w:rPr>
          <w:bCs/>
          <w:color w:val="000000"/>
          <w:lang w:val="en-GB"/>
        </w:rPr>
      </w:r>
      <w:r w:rsidR="00983906">
        <w:rPr>
          <w:bCs/>
          <w:color w:val="000000"/>
          <w:lang w:val="en-GB"/>
        </w:rPr>
        <w:fldChar w:fldCharType="end"/>
      </w:r>
      <w:r w:rsidR="00983906">
        <w:rPr>
          <w:bCs/>
          <w:color w:val="000000"/>
          <w:lang w:val="en-GB"/>
        </w:rPr>
      </w:r>
      <w:r w:rsidR="00983906">
        <w:rPr>
          <w:bCs/>
          <w:color w:val="000000"/>
          <w:lang w:val="en-GB"/>
        </w:rPr>
        <w:fldChar w:fldCharType="separate"/>
      </w:r>
      <w:hyperlink w:anchor="_ENREF_18" w:tooltip="Wandell, 2014 #46" w:history="1">
        <w:r w:rsidR="008537CA" w:rsidRPr="00983906">
          <w:rPr>
            <w:bCs/>
            <w:noProof/>
            <w:color w:val="000000"/>
            <w:vertAlign w:val="superscript"/>
            <w:lang w:val="en-GB"/>
          </w:rPr>
          <w:t>18</w:t>
        </w:r>
      </w:hyperlink>
      <w:r w:rsidR="00983906" w:rsidRPr="00983906">
        <w:rPr>
          <w:bCs/>
          <w:noProof/>
          <w:color w:val="000000"/>
          <w:vertAlign w:val="superscript"/>
          <w:lang w:val="en-GB"/>
        </w:rPr>
        <w:t>,</w:t>
      </w:r>
      <w:hyperlink w:anchor="_ENREF_19" w:tooltip="Gale, 2001 #45" w:history="1">
        <w:r w:rsidR="008537CA" w:rsidRPr="00983906">
          <w:rPr>
            <w:bCs/>
            <w:noProof/>
            <w:color w:val="000000"/>
            <w:vertAlign w:val="superscript"/>
            <w:lang w:val="en-GB"/>
          </w:rPr>
          <w:t>19</w:t>
        </w:r>
      </w:hyperlink>
      <w:r w:rsidR="00983906">
        <w:rPr>
          <w:bCs/>
          <w:color w:val="000000"/>
          <w:lang w:val="en-GB"/>
        </w:rPr>
        <w:fldChar w:fldCharType="end"/>
      </w:r>
    </w:p>
    <w:p w:rsidR="000437C2" w:rsidRDefault="000437C2" w:rsidP="003D0FAB">
      <w:pPr>
        <w:spacing w:line="480" w:lineRule="auto"/>
        <w:jc w:val="both"/>
        <w:rPr>
          <w:bCs/>
          <w:color w:val="000000"/>
          <w:lang w:val="en-GB"/>
        </w:rPr>
      </w:pPr>
    </w:p>
    <w:p w:rsidR="00770E3B" w:rsidRPr="00A45DEB" w:rsidRDefault="00A22795" w:rsidP="003D0FAB">
      <w:pPr>
        <w:spacing w:line="480" w:lineRule="auto"/>
        <w:jc w:val="both"/>
        <w:rPr>
          <w:bCs/>
          <w:color w:val="000000"/>
          <w:lang w:val="en-GB"/>
        </w:rPr>
      </w:pPr>
      <w:r>
        <w:rPr>
          <w:bCs/>
          <w:color w:val="000000"/>
          <w:lang w:val="en-GB"/>
        </w:rPr>
        <w:t>T</w:t>
      </w:r>
      <w:r w:rsidR="003D5A91" w:rsidRPr="00A45DEB">
        <w:rPr>
          <w:bCs/>
          <w:color w:val="000000"/>
          <w:lang w:val="en-GB"/>
        </w:rPr>
        <w:t xml:space="preserve">he </w:t>
      </w:r>
      <w:r w:rsidR="00396A78" w:rsidRPr="00A45DEB">
        <w:rPr>
          <w:bCs/>
          <w:color w:val="000000"/>
          <w:lang w:val="en-GB"/>
        </w:rPr>
        <w:t>larger</w:t>
      </w:r>
      <w:r w:rsidR="003D5A91" w:rsidRPr="00A45DEB">
        <w:rPr>
          <w:bCs/>
          <w:color w:val="000000"/>
          <w:lang w:val="en-GB"/>
        </w:rPr>
        <w:t xml:space="preserve"> rise in </w:t>
      </w:r>
      <w:r w:rsidR="00646518" w:rsidRPr="00A45DEB">
        <w:rPr>
          <w:bCs/>
          <w:color w:val="000000"/>
          <w:lang w:val="en-GB"/>
        </w:rPr>
        <w:t>diabetes</w:t>
      </w:r>
      <w:r w:rsidR="00770E3B" w:rsidRPr="00A45DEB">
        <w:rPr>
          <w:bCs/>
          <w:color w:val="000000"/>
          <w:lang w:val="en-GB"/>
        </w:rPr>
        <w:t xml:space="preserve"> prev</w:t>
      </w:r>
      <w:r w:rsidR="00962D83" w:rsidRPr="00A45DEB">
        <w:rPr>
          <w:bCs/>
          <w:color w:val="000000"/>
          <w:lang w:val="en-GB"/>
        </w:rPr>
        <w:t xml:space="preserve">alence in </w:t>
      </w:r>
      <w:r w:rsidR="003D5A91" w:rsidRPr="00A45DEB">
        <w:rPr>
          <w:bCs/>
          <w:color w:val="000000"/>
          <w:lang w:val="en-GB"/>
        </w:rPr>
        <w:t>low- and middle-income countries</w:t>
      </w:r>
      <w:r w:rsidR="00E275E9">
        <w:rPr>
          <w:bCs/>
          <w:color w:val="000000"/>
          <w:lang w:val="en-GB"/>
        </w:rPr>
        <w:t xml:space="preserve"> than in high-income countries</w:t>
      </w:r>
      <w:r w:rsidR="003D5A91" w:rsidRPr="00A45DEB">
        <w:rPr>
          <w:bCs/>
          <w:color w:val="000000"/>
          <w:lang w:val="en-GB"/>
        </w:rPr>
        <w:t xml:space="preserve">, and the </w:t>
      </w:r>
      <w:r w:rsidR="004466BB">
        <w:rPr>
          <w:bCs/>
          <w:color w:val="000000"/>
          <w:lang w:val="en-GB"/>
        </w:rPr>
        <w:t>mostly</w:t>
      </w:r>
      <w:r w:rsidR="004466BB" w:rsidRPr="00A45DEB">
        <w:rPr>
          <w:bCs/>
          <w:color w:val="000000"/>
          <w:lang w:val="en-GB"/>
        </w:rPr>
        <w:t xml:space="preserve"> </w:t>
      </w:r>
      <w:r w:rsidR="003D5A91" w:rsidRPr="00A45DEB">
        <w:rPr>
          <w:bCs/>
          <w:color w:val="000000"/>
          <w:lang w:val="en-GB"/>
        </w:rPr>
        <w:t>flat trends in Europe</w:t>
      </w:r>
      <w:r w:rsidR="00770E3B" w:rsidRPr="00A45DEB">
        <w:rPr>
          <w:bCs/>
          <w:color w:val="000000"/>
          <w:lang w:val="en-GB"/>
        </w:rPr>
        <w:t xml:space="preserve"> (</w:t>
      </w:r>
      <w:r w:rsidR="003D5A91" w:rsidRPr="00A45DEB">
        <w:rPr>
          <w:bCs/>
          <w:color w:val="000000"/>
          <w:lang w:val="en-GB"/>
        </w:rPr>
        <w:t>especially in North Western Europe</w:t>
      </w:r>
      <w:r w:rsidR="00E275E9">
        <w:rPr>
          <w:bCs/>
          <w:color w:val="000000"/>
          <w:lang w:val="en-GB"/>
        </w:rPr>
        <w:t>)</w:t>
      </w:r>
      <w:r w:rsidR="003D5A91" w:rsidRPr="00A45DEB">
        <w:rPr>
          <w:bCs/>
          <w:color w:val="000000"/>
          <w:lang w:val="en-GB"/>
        </w:rPr>
        <w:t xml:space="preserve"> may be due to a number of factors. First, </w:t>
      </w:r>
      <w:r w:rsidR="00DD70B3" w:rsidRPr="00A45DEB">
        <w:rPr>
          <w:bCs/>
          <w:color w:val="000000"/>
          <w:lang w:val="en-GB"/>
        </w:rPr>
        <w:t>adiposity</w:t>
      </w:r>
      <w:r w:rsidR="00646518" w:rsidRPr="00A45DEB">
        <w:rPr>
          <w:bCs/>
          <w:color w:val="000000"/>
          <w:lang w:val="en-GB"/>
        </w:rPr>
        <w:t>, which is an important</w:t>
      </w:r>
      <w:r w:rsidR="00ED34E0" w:rsidRPr="00A45DEB">
        <w:rPr>
          <w:bCs/>
          <w:color w:val="000000"/>
          <w:lang w:val="en-GB"/>
        </w:rPr>
        <w:t xml:space="preserve"> risk factor for diabetes</w:t>
      </w:r>
      <w:r w:rsidR="00646518" w:rsidRPr="00A45DEB">
        <w:rPr>
          <w:bCs/>
          <w:color w:val="000000"/>
          <w:lang w:val="en-GB"/>
        </w:rPr>
        <w:t>,</w:t>
      </w:r>
      <w:r w:rsidR="00ED34E0" w:rsidRPr="00A45DEB">
        <w:rPr>
          <w:bCs/>
          <w:color w:val="000000"/>
          <w:lang w:val="en-GB"/>
        </w:rPr>
        <w:t xml:space="preserve"> has increased substantially more</w:t>
      </w:r>
      <w:r w:rsidR="00DD70B3" w:rsidRPr="00A45DEB">
        <w:rPr>
          <w:bCs/>
          <w:color w:val="000000"/>
          <w:lang w:val="en-GB"/>
        </w:rPr>
        <w:t>,</w:t>
      </w:r>
      <w:r w:rsidR="00ED34E0" w:rsidRPr="00A45DEB">
        <w:rPr>
          <w:bCs/>
          <w:color w:val="000000"/>
          <w:lang w:val="en-GB"/>
        </w:rPr>
        <w:t xml:space="preserve"> and is </w:t>
      </w:r>
      <w:r w:rsidR="00DD70B3" w:rsidRPr="00A45DEB">
        <w:rPr>
          <w:bCs/>
          <w:color w:val="000000"/>
          <w:lang w:val="en-GB"/>
        </w:rPr>
        <w:t xml:space="preserve">now </w:t>
      </w:r>
      <w:r w:rsidR="00ED34E0" w:rsidRPr="00A45DEB">
        <w:rPr>
          <w:bCs/>
          <w:color w:val="000000"/>
          <w:lang w:val="en-GB"/>
        </w:rPr>
        <w:t>higher</w:t>
      </w:r>
      <w:r w:rsidR="00DD70B3" w:rsidRPr="00A45DEB">
        <w:rPr>
          <w:bCs/>
          <w:color w:val="000000"/>
          <w:lang w:val="en-GB"/>
        </w:rPr>
        <w:t>,</w:t>
      </w:r>
      <w:r w:rsidR="00ED34E0" w:rsidRPr="00A45DEB">
        <w:rPr>
          <w:bCs/>
          <w:color w:val="000000"/>
          <w:lang w:val="en-GB"/>
        </w:rPr>
        <w:t xml:space="preserve"> in many low- and middle-income countries than in continental Europe and high-income Asia Pacific countries, especially for women.</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8537CA">
          <w:rPr>
            <w:bCs/>
            <w:noProof/>
            <w:color w:val="000000"/>
            <w:vertAlign w:val="superscript"/>
            <w:lang w:val="en-GB"/>
          </w:rPr>
          <w:t>16</w:t>
        </w:r>
        <w:r w:rsidR="008537CA">
          <w:rPr>
            <w:bCs/>
            <w:color w:val="000000"/>
            <w:lang w:val="en-GB"/>
          </w:rPr>
          <w:fldChar w:fldCharType="end"/>
        </w:r>
      </w:hyperlink>
      <w:hyperlink w:anchor="_ENREF_39" w:tooltip="Finucane, 2011 #17" w:history="1"/>
      <w:r w:rsidR="00172DF6" w:rsidRPr="00A45DEB">
        <w:rPr>
          <w:bCs/>
          <w:color w:val="000000"/>
          <w:lang w:val="en-GB"/>
        </w:rPr>
        <w:t xml:space="preserve"> </w:t>
      </w:r>
      <w:r w:rsidR="00ED34E0" w:rsidRPr="00A45DEB">
        <w:rPr>
          <w:bCs/>
          <w:color w:val="000000"/>
          <w:lang w:val="en-GB"/>
        </w:rPr>
        <w:t>Second</w:t>
      </w:r>
      <w:r w:rsidR="00F85D2C" w:rsidRPr="00A45DEB">
        <w:rPr>
          <w:bCs/>
          <w:color w:val="000000"/>
          <w:lang w:val="en-GB"/>
        </w:rPr>
        <w:t>,</w:t>
      </w:r>
      <w:r w:rsidR="009B228F" w:rsidRPr="00A45DEB">
        <w:rPr>
          <w:bCs/>
          <w:color w:val="000000"/>
          <w:lang w:val="en-GB"/>
        </w:rPr>
        <w:t xml:space="preserve"> </w:t>
      </w:r>
      <w:r w:rsidR="00F72B77" w:rsidRPr="00A45DEB">
        <w:rPr>
          <w:bCs/>
          <w:color w:val="000000"/>
          <w:lang w:val="en-GB"/>
        </w:rPr>
        <w:t>regional</w:t>
      </w:r>
      <w:r w:rsidR="002531EA" w:rsidRPr="00A45DEB">
        <w:rPr>
          <w:bCs/>
          <w:color w:val="000000"/>
          <w:lang w:val="en-GB"/>
        </w:rPr>
        <w:t xml:space="preserve"> </w:t>
      </w:r>
      <w:r w:rsidR="009B228F" w:rsidRPr="00A45DEB">
        <w:rPr>
          <w:bCs/>
          <w:color w:val="000000"/>
          <w:lang w:val="en-GB"/>
        </w:rPr>
        <w:t>differences in d</w:t>
      </w:r>
      <w:r w:rsidR="002531EA" w:rsidRPr="00A45DEB">
        <w:rPr>
          <w:bCs/>
          <w:color w:val="000000"/>
          <w:lang w:val="en-GB"/>
        </w:rPr>
        <w:t xml:space="preserve">iabetes may be </w:t>
      </w:r>
      <w:r w:rsidR="00F72B77" w:rsidRPr="00A45DEB">
        <w:rPr>
          <w:bCs/>
          <w:color w:val="000000"/>
          <w:lang w:val="en-GB"/>
        </w:rPr>
        <w:t xml:space="preserve">partly </w:t>
      </w:r>
      <w:r w:rsidR="00017402" w:rsidRPr="00A45DEB">
        <w:rPr>
          <w:bCs/>
          <w:color w:val="000000"/>
          <w:lang w:val="en-GB"/>
        </w:rPr>
        <w:t>due</w:t>
      </w:r>
      <w:r w:rsidR="002531EA" w:rsidRPr="00A45DEB">
        <w:rPr>
          <w:bCs/>
          <w:color w:val="000000"/>
          <w:lang w:val="en-GB"/>
        </w:rPr>
        <w:t xml:space="preserve"> to </w:t>
      </w:r>
      <w:r w:rsidR="00F72B77" w:rsidRPr="00A45DEB">
        <w:rPr>
          <w:bCs/>
          <w:color w:val="000000"/>
          <w:lang w:val="en-GB"/>
        </w:rPr>
        <w:t xml:space="preserve">differences in </w:t>
      </w:r>
      <w:r w:rsidR="002531EA" w:rsidRPr="00A45DEB">
        <w:rPr>
          <w:bCs/>
          <w:color w:val="000000"/>
          <w:lang w:val="en-GB"/>
        </w:rPr>
        <w:t>genetic</w:t>
      </w:r>
      <w:r w:rsidR="00FD0AB8" w:rsidRPr="00A45DEB">
        <w:rPr>
          <w:bCs/>
          <w:color w:val="000000"/>
          <w:lang w:val="en-GB"/>
        </w:rPr>
        <w:t xml:space="preserve"> </w:t>
      </w:r>
      <w:r w:rsidR="00F72B77" w:rsidRPr="00A45DEB">
        <w:rPr>
          <w:bCs/>
          <w:color w:val="000000"/>
          <w:lang w:val="en-GB"/>
        </w:rPr>
        <w:t xml:space="preserve">susceptibility </w:t>
      </w:r>
      <w:r w:rsidR="00FD0AB8" w:rsidRPr="00A45DEB">
        <w:rPr>
          <w:bCs/>
          <w:color w:val="000000"/>
          <w:lang w:val="en-GB"/>
        </w:rPr>
        <w:t>or phenotypic</w:t>
      </w:r>
      <w:r w:rsidR="002531EA" w:rsidRPr="00A45DEB">
        <w:rPr>
          <w:bCs/>
          <w:color w:val="000000"/>
          <w:lang w:val="en-GB"/>
        </w:rPr>
        <w:t xml:space="preserve"> differences </w:t>
      </w:r>
      <w:r w:rsidR="00FD0AB8" w:rsidRPr="00A45DEB">
        <w:rPr>
          <w:bCs/>
          <w:color w:val="000000"/>
          <w:lang w:val="en-GB"/>
        </w:rPr>
        <w:t>arising from</w:t>
      </w:r>
      <w:r w:rsidR="00646518" w:rsidRPr="00A45DEB">
        <w:rPr>
          <w:bCs/>
          <w:color w:val="000000"/>
          <w:lang w:val="en-GB"/>
        </w:rPr>
        <w:t xml:space="preserve"> inadequate</w:t>
      </w:r>
      <w:r w:rsidR="002531EA" w:rsidRPr="00A45DEB">
        <w:rPr>
          <w:bCs/>
          <w:color w:val="000000"/>
          <w:lang w:val="en-GB"/>
        </w:rPr>
        <w:t xml:space="preserve"> </w:t>
      </w:r>
      <w:r w:rsidR="008169B9" w:rsidRPr="00A45DEB">
        <w:rPr>
          <w:bCs/>
          <w:color w:val="000000"/>
          <w:lang w:val="en-GB"/>
        </w:rPr>
        <w:t>foetal</w:t>
      </w:r>
      <w:r w:rsidR="00646518" w:rsidRPr="00A45DEB">
        <w:rPr>
          <w:bCs/>
          <w:color w:val="000000"/>
          <w:lang w:val="en-GB"/>
        </w:rPr>
        <w:t xml:space="preserve"> and childhood </w:t>
      </w:r>
      <w:r w:rsidR="002531EA" w:rsidRPr="00A45DEB">
        <w:rPr>
          <w:bCs/>
          <w:color w:val="000000"/>
          <w:lang w:val="en-GB"/>
        </w:rPr>
        <w:t>nutrition</w:t>
      </w:r>
      <w:r w:rsidR="00646518" w:rsidRPr="00A45DEB">
        <w:rPr>
          <w:bCs/>
          <w:color w:val="000000"/>
          <w:lang w:val="en-GB"/>
        </w:rPr>
        <w:t xml:space="preserve"> and growth</w:t>
      </w:r>
      <w:r w:rsidR="007C434A" w:rsidRPr="00A45DEB">
        <w:rPr>
          <w:bCs/>
          <w:color w:val="000000"/>
          <w:lang w:val="en-GB"/>
        </w:rPr>
        <w:t xml:space="preserve">; </w:t>
      </w:r>
      <w:r w:rsidR="0021400B" w:rsidRPr="00A45DEB">
        <w:rPr>
          <w:bCs/>
          <w:color w:val="000000"/>
          <w:lang w:val="en-GB"/>
        </w:rPr>
        <w:t xml:space="preserve">earlier onset of </w:t>
      </w:r>
      <w:r w:rsidR="007C434A" w:rsidRPr="00A45DEB">
        <w:rPr>
          <w:bCs/>
          <w:color w:val="000000"/>
          <w:lang w:val="en-GB"/>
        </w:rPr>
        <w:t xml:space="preserve">β-cell dysfunction </w:t>
      </w:r>
      <w:r w:rsidR="0021400B" w:rsidRPr="00A45DEB">
        <w:rPr>
          <w:bCs/>
          <w:color w:val="000000"/>
          <w:lang w:val="en-GB"/>
        </w:rPr>
        <w:t xml:space="preserve">may be one differentiating characteristic of </w:t>
      </w:r>
      <w:r w:rsidR="007C434A" w:rsidRPr="00A45DEB">
        <w:rPr>
          <w:bCs/>
          <w:color w:val="000000"/>
          <w:lang w:val="en-GB"/>
        </w:rPr>
        <w:t>Asian</w:t>
      </w:r>
      <w:r w:rsidR="0021400B" w:rsidRPr="00A45DEB">
        <w:rPr>
          <w:bCs/>
          <w:color w:val="000000"/>
          <w:lang w:val="en-GB"/>
        </w:rPr>
        <w:t xml:space="preserve"> compared with</w:t>
      </w:r>
      <w:r w:rsidR="007C434A" w:rsidRPr="00A45DEB">
        <w:rPr>
          <w:bCs/>
          <w:color w:val="000000"/>
          <w:lang w:val="en-GB"/>
        </w:rPr>
        <w:t xml:space="preserve"> European populations</w:t>
      </w:r>
      <w:r w:rsidR="00F22778" w:rsidRPr="00A45DEB">
        <w:rPr>
          <w:bCs/>
          <w:color w:val="000000"/>
          <w:lang w:val="en-GB"/>
        </w:rPr>
        <w:t>.</w:t>
      </w:r>
      <w:hyperlink w:anchor="_ENREF_38" w:tooltip="Hales, 1992 #18" w:history="1">
        <w:r w:rsidR="008537CA" w:rsidRPr="00A45DEB">
          <w:rPr>
            <w:bCs/>
            <w:color w:val="000000"/>
            <w:lang w:val="en-GB"/>
          </w:rPr>
          <w:fldChar w:fldCharType="begin">
            <w:fldData xml:space="preserve">PEVuZE5vdGU+PENpdGU+PEF1dGhvcj5IYWxlczwvQXV0aG9yPjxZZWFyPjE5OTI8L1llYXI+PFJl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Oi8vd3d3Lm5jYmkubmxtLm5paC5nb3YvcHVi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YWxlczwvQXV0aG9yPjxZZWFyPjE5OTI8L1llYXI+PFJl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38-42</w:t>
        </w:r>
        <w:r w:rsidR="008537CA" w:rsidRPr="00A45DEB">
          <w:rPr>
            <w:bCs/>
            <w:color w:val="000000"/>
            <w:lang w:val="en-GB"/>
          </w:rPr>
          <w:fldChar w:fldCharType="end"/>
        </w:r>
      </w:hyperlink>
      <w:r w:rsidR="00F22778" w:rsidRPr="00A45DEB">
        <w:rPr>
          <w:bCs/>
          <w:color w:val="000000"/>
          <w:lang w:val="en-GB"/>
        </w:rPr>
        <w:t xml:space="preserve"> Third</w:t>
      </w:r>
      <w:r w:rsidR="00FD0AB8" w:rsidRPr="00A45DEB">
        <w:rPr>
          <w:bCs/>
          <w:color w:val="000000"/>
          <w:lang w:val="en-GB"/>
        </w:rPr>
        <w:t xml:space="preserve">, </w:t>
      </w:r>
      <w:r w:rsidR="00C71E2F" w:rsidRPr="00A45DEB">
        <w:rPr>
          <w:bCs/>
          <w:color w:val="000000"/>
          <w:lang w:val="en-GB"/>
        </w:rPr>
        <w:t xml:space="preserve">better-resourced </w:t>
      </w:r>
      <w:r w:rsidR="00FD0AB8" w:rsidRPr="00A45DEB">
        <w:rPr>
          <w:bCs/>
          <w:color w:val="000000"/>
          <w:lang w:val="en-GB"/>
        </w:rPr>
        <w:t xml:space="preserve">health systems in Europe and other high-income countries may identify people </w:t>
      </w:r>
      <w:r w:rsidR="0064187B">
        <w:rPr>
          <w:bCs/>
          <w:color w:val="000000"/>
          <w:lang w:val="en-GB"/>
        </w:rPr>
        <w:t>with</w:t>
      </w:r>
      <w:r w:rsidR="004E7357">
        <w:rPr>
          <w:bCs/>
          <w:color w:val="000000"/>
          <w:lang w:val="en-GB"/>
        </w:rPr>
        <w:t xml:space="preserve"> diabetes </w:t>
      </w:r>
      <w:r w:rsidR="004466BB">
        <w:rPr>
          <w:bCs/>
          <w:color w:val="000000"/>
          <w:lang w:val="en-GB"/>
        </w:rPr>
        <w:t xml:space="preserve">or </w:t>
      </w:r>
      <w:r w:rsidR="00FD0AB8" w:rsidRPr="00A45DEB">
        <w:rPr>
          <w:bCs/>
          <w:color w:val="000000"/>
          <w:lang w:val="en-GB"/>
        </w:rPr>
        <w:t>at high risk of diabetes</w:t>
      </w:r>
      <w:r w:rsidR="003F5D7B" w:rsidRPr="00A45DEB">
        <w:rPr>
          <w:bCs/>
          <w:color w:val="000000"/>
          <w:lang w:val="en-GB"/>
        </w:rPr>
        <w:t xml:space="preserve"> at an earlier stage</w:t>
      </w:r>
      <w:r w:rsidR="00BE0D35" w:rsidRPr="00A45DEB">
        <w:rPr>
          <w:bCs/>
          <w:color w:val="000000"/>
          <w:lang w:val="en-GB"/>
        </w:rPr>
        <w:t>,</w:t>
      </w:r>
      <w:r w:rsidR="00FD0AB8" w:rsidRPr="00A45DEB">
        <w:rPr>
          <w:bCs/>
          <w:color w:val="000000"/>
          <w:lang w:val="en-GB"/>
        </w:rPr>
        <w:t xml:space="preserve"> and use </w:t>
      </w:r>
      <w:r w:rsidR="00256995" w:rsidRPr="00A45DEB">
        <w:rPr>
          <w:bCs/>
          <w:color w:val="000000"/>
          <w:lang w:val="en-GB"/>
        </w:rPr>
        <w:t>life</w:t>
      </w:r>
      <w:r w:rsidR="00FD0AB8" w:rsidRPr="00A45DEB">
        <w:rPr>
          <w:bCs/>
          <w:color w:val="000000"/>
          <w:lang w:val="en-GB"/>
        </w:rPr>
        <w:t>style</w:t>
      </w:r>
      <w:r w:rsidR="00051689" w:rsidRPr="00A45DEB">
        <w:rPr>
          <w:bCs/>
          <w:color w:val="000000"/>
          <w:lang w:val="en-GB"/>
        </w:rPr>
        <w:t xml:space="preserve"> and dietary modification</w:t>
      </w:r>
      <w:r w:rsidR="00FD0AB8" w:rsidRPr="00A45DEB">
        <w:rPr>
          <w:bCs/>
          <w:color w:val="000000"/>
          <w:lang w:val="en-GB"/>
        </w:rPr>
        <w:t xml:space="preserve"> </w:t>
      </w:r>
      <w:r w:rsidR="0053739C" w:rsidRPr="00A45DEB">
        <w:rPr>
          <w:bCs/>
          <w:color w:val="000000"/>
          <w:lang w:val="en-GB"/>
        </w:rPr>
        <w:t>and</w:t>
      </w:r>
      <w:r w:rsidR="003D0FAB" w:rsidRPr="00A45DEB">
        <w:rPr>
          <w:bCs/>
          <w:color w:val="000000"/>
          <w:lang w:val="en-GB"/>
        </w:rPr>
        <w:t>/or</w:t>
      </w:r>
      <w:r w:rsidR="0053739C" w:rsidRPr="00A45DEB">
        <w:rPr>
          <w:bCs/>
          <w:color w:val="000000"/>
          <w:lang w:val="en-GB"/>
        </w:rPr>
        <w:t xml:space="preserve"> </w:t>
      </w:r>
      <w:r w:rsidR="003D0FAB" w:rsidRPr="00A45DEB">
        <w:rPr>
          <w:bCs/>
          <w:color w:val="000000"/>
          <w:lang w:val="en-GB"/>
        </w:rPr>
        <w:t xml:space="preserve">medications </w:t>
      </w:r>
      <w:r w:rsidR="00FD0AB8" w:rsidRPr="00A45DEB">
        <w:rPr>
          <w:bCs/>
          <w:color w:val="000000"/>
          <w:lang w:val="en-GB"/>
        </w:rPr>
        <w:t>to prevent or delay its onset.</w:t>
      </w:r>
      <w:hyperlink w:anchor="_ENREF_43" w:tooltip="Colagiuri, 2006 #23" w:history="1">
        <w:r w:rsidR="008537CA" w:rsidRPr="00A45DEB">
          <w:rPr>
            <w:bCs/>
            <w:color w:val="000000"/>
            <w:lang w:val="en-GB"/>
          </w:rPr>
          <w:fldChar w:fldCharType="begin">
            <w:fldData xml:space="preserve">PEVuZE5vdGU+PENpdGU+PEF1dGhvcj5Db2xhZ2l1cmk8L0F1dGhvcj48WWVhcj4yMDA2PC9ZZWFy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Db2xhZ2l1cmk8L0F1dGhvcj48WWVhcj4yMDA2PC9ZZWFy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43-45</w:t>
        </w:r>
        <w:r w:rsidR="008537CA" w:rsidRPr="00A45DEB">
          <w:rPr>
            <w:bCs/>
            <w:color w:val="000000"/>
            <w:lang w:val="en-GB"/>
          </w:rPr>
          <w:fldChar w:fldCharType="end"/>
        </w:r>
      </w:hyperlink>
      <w:hyperlink w:anchor="_ENREF_25" w:tooltip="Knowler, 2002 #50" w:history="1"/>
      <w:r w:rsidR="00F22778" w:rsidRPr="00A45DEB">
        <w:rPr>
          <w:bCs/>
          <w:color w:val="000000"/>
          <w:lang w:val="en-GB"/>
        </w:rPr>
        <w:t xml:space="preserve"> </w:t>
      </w:r>
      <w:r w:rsidR="00077269">
        <w:rPr>
          <w:bCs/>
          <w:color w:val="000000"/>
          <w:lang w:val="en-GB"/>
        </w:rPr>
        <w:t>Currently, information on what proportion of people with diabetes are diagnosed and receive trea</w:t>
      </w:r>
      <w:r w:rsidR="003A42B0">
        <w:rPr>
          <w:bCs/>
          <w:color w:val="000000"/>
          <w:lang w:val="en-GB"/>
        </w:rPr>
        <w:t xml:space="preserve">tment is limited to </w:t>
      </w:r>
      <w:r w:rsidR="00077269">
        <w:rPr>
          <w:bCs/>
          <w:color w:val="000000"/>
          <w:lang w:val="en-GB"/>
        </w:rPr>
        <w:t xml:space="preserve">one or a small number of countries. Consistent information on diagnosis and treatment coverage will be increasingly important as universal health </w:t>
      </w:r>
      <w:r w:rsidR="003A42B0">
        <w:rPr>
          <w:bCs/>
          <w:color w:val="000000"/>
          <w:lang w:val="en-GB"/>
        </w:rPr>
        <w:t>coverage becomes a central theme</w:t>
      </w:r>
      <w:r w:rsidR="00077269">
        <w:rPr>
          <w:bCs/>
          <w:color w:val="000000"/>
          <w:lang w:val="en-GB"/>
        </w:rPr>
        <w:t xml:space="preserve"> of global health efforts, and should be a focus of </w:t>
      </w:r>
      <w:r w:rsidR="004E7357">
        <w:rPr>
          <w:bCs/>
          <w:color w:val="000000"/>
          <w:lang w:val="en-GB"/>
        </w:rPr>
        <w:t xml:space="preserve">future analyses. </w:t>
      </w:r>
      <w:r w:rsidR="00F22778" w:rsidRPr="00A45DEB">
        <w:rPr>
          <w:bCs/>
          <w:color w:val="000000"/>
          <w:lang w:val="en-GB"/>
        </w:rPr>
        <w:t>Finally</w:t>
      </w:r>
      <w:r w:rsidR="00DF1B9A" w:rsidRPr="00A45DEB">
        <w:rPr>
          <w:bCs/>
          <w:color w:val="000000"/>
          <w:lang w:val="en-GB"/>
        </w:rPr>
        <w:t>,</w:t>
      </w:r>
      <w:r w:rsidR="00F22778" w:rsidRPr="00A45DEB">
        <w:rPr>
          <w:bCs/>
          <w:color w:val="000000"/>
          <w:lang w:val="en-GB"/>
        </w:rPr>
        <w:t xml:space="preserve"> </w:t>
      </w:r>
      <w:r w:rsidR="00C71E2F" w:rsidRPr="00A45DEB">
        <w:rPr>
          <w:bCs/>
          <w:color w:val="000000"/>
          <w:lang w:val="en-GB"/>
        </w:rPr>
        <w:t xml:space="preserve">in addition to </w:t>
      </w:r>
      <w:r w:rsidR="0013255B" w:rsidRPr="00A45DEB">
        <w:rPr>
          <w:bCs/>
          <w:color w:val="000000"/>
          <w:lang w:val="en-GB"/>
        </w:rPr>
        <w:t>total calori</w:t>
      </w:r>
      <w:r w:rsidR="003D0FAB" w:rsidRPr="00A45DEB">
        <w:rPr>
          <w:bCs/>
          <w:color w:val="000000"/>
          <w:lang w:val="en-GB"/>
        </w:rPr>
        <w:t>c intake</w:t>
      </w:r>
      <w:r w:rsidR="0013255B" w:rsidRPr="00A45DEB">
        <w:rPr>
          <w:bCs/>
          <w:color w:val="000000"/>
          <w:lang w:val="en-GB"/>
        </w:rPr>
        <w:t xml:space="preserve"> and </w:t>
      </w:r>
      <w:r w:rsidR="00DD70B3" w:rsidRPr="00A45DEB">
        <w:rPr>
          <w:bCs/>
          <w:color w:val="000000"/>
          <w:lang w:val="en-GB"/>
        </w:rPr>
        <w:t>adiposity</w:t>
      </w:r>
      <w:r w:rsidR="00C71E2F" w:rsidRPr="00A45DEB">
        <w:rPr>
          <w:bCs/>
          <w:color w:val="000000"/>
          <w:lang w:val="en-GB"/>
        </w:rPr>
        <w:t xml:space="preserve">, </w:t>
      </w:r>
      <w:r w:rsidR="0013255B" w:rsidRPr="00A45DEB">
        <w:rPr>
          <w:bCs/>
          <w:color w:val="000000"/>
          <w:lang w:val="en-GB"/>
        </w:rPr>
        <w:t xml:space="preserve">dietary composition and </w:t>
      </w:r>
      <w:r w:rsidR="007F75D9" w:rsidRPr="00A45DEB">
        <w:rPr>
          <w:bCs/>
          <w:color w:val="000000"/>
          <w:lang w:val="en-GB"/>
        </w:rPr>
        <w:t>physical activity</w:t>
      </w:r>
      <w:r w:rsidR="00C71E2F" w:rsidRPr="00A45DEB">
        <w:rPr>
          <w:bCs/>
          <w:color w:val="000000"/>
          <w:lang w:val="en-GB"/>
        </w:rPr>
        <w:t xml:space="preserve"> may affect diabetes risk</w:t>
      </w:r>
      <w:r w:rsidR="00113292" w:rsidRPr="00A45DEB">
        <w:rPr>
          <w:bCs/>
          <w:color w:val="000000"/>
          <w:lang w:val="en-GB"/>
        </w:rPr>
        <w:t xml:space="preserve">, and </w:t>
      </w:r>
      <w:r w:rsidR="00DF1B9A" w:rsidRPr="00A45DEB">
        <w:rPr>
          <w:bCs/>
          <w:color w:val="000000"/>
          <w:lang w:val="en-GB"/>
        </w:rPr>
        <w:t>contribute to</w:t>
      </w:r>
      <w:r w:rsidR="0013255B" w:rsidRPr="00A45DEB">
        <w:rPr>
          <w:bCs/>
          <w:color w:val="000000"/>
          <w:lang w:val="en-GB"/>
        </w:rPr>
        <w:t xml:space="preserve"> </w:t>
      </w:r>
      <w:r w:rsidR="00113292" w:rsidRPr="00A45DEB">
        <w:rPr>
          <w:bCs/>
          <w:color w:val="000000"/>
          <w:lang w:val="en-GB"/>
        </w:rPr>
        <w:t>differences in</w:t>
      </w:r>
      <w:r w:rsidR="0013255B" w:rsidRPr="00A45DEB">
        <w:rPr>
          <w:bCs/>
          <w:color w:val="000000"/>
          <w:lang w:val="en-GB"/>
        </w:rPr>
        <w:t xml:space="preserve"> regional</w:t>
      </w:r>
      <w:r w:rsidR="00113292" w:rsidRPr="00A45DEB">
        <w:rPr>
          <w:bCs/>
          <w:color w:val="000000"/>
          <w:lang w:val="en-GB"/>
        </w:rPr>
        <w:t xml:space="preserve"> trends</w:t>
      </w:r>
      <w:r w:rsidR="00770E3B" w:rsidRPr="00A45DEB">
        <w:rPr>
          <w:bCs/>
          <w:color w:val="000000"/>
          <w:lang w:val="en-GB"/>
        </w:rPr>
        <w:t>.</w:t>
      </w:r>
      <w:hyperlink w:anchor="_ENREF_46" w:tooltip="Ley, 2014 #26" w:history="1">
        <w:r w:rsidR="008537CA" w:rsidRPr="00A45DEB">
          <w:rPr>
            <w:bCs/>
            <w:color w:val="000000"/>
            <w:lang w:val="en-GB"/>
          </w:rPr>
          <w:fldChar w:fldCharType="begin">
            <w:fldData xml:space="preserve">PEVuZE5vdGU+PENpdGU+PEF1dGhvcj5MZXk8L0F1dGhvcj48WWVhcj4yMDE0PC9ZZWFyPjxSZWNO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NzwvZGF0ZT48L3B1Yi1kYXRlcz48L2RhdGVzPjxp
c2JuPjE0NzQtNTQ3WCAoRWxlY3Ryb25pYykmI3hEOzAxNDAtNjczNiAoTGlua2luZyk8L2lzYm4+
PGFjY2Vzc2lvbi1udW0+MjQ5MTAyMzE8L2FjY2Vzc2lvbi1udW0+PHVybHM+PHJlbGF0ZWQtdXJs
cz48dXJsPmh0dHA6Ly93d3cubmNiaS5ubG0ubmloLmdvdi9wdWJtZWQvMjQ5MTAyMzE8L3VybD48
L3JlbGF0ZWQtdXJscz48L3VybHM+PGVsZWN0cm9uaWMtcmVzb3VyY2UtbnVtPjEwLjEwMTYvUzAx
NDAtNjczNigxNCk2MDYxMy05PC9lbGVjdHJvbmljLXJlc291cmNlLW51bT48L3JlY29yZD48L0Np
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MZXk8L0F1dGhvcj48WWVhcj4yMDE0PC9ZZWFyPjxSZWNO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NzwvZGF0ZT48L3B1Yi1kYXRlcz48L2RhdGVzPjxp
c2JuPjE0NzQtNTQ3WCAoRWxlY3Ryb25pYykmI3hEOzAxNDAtNjczNiAoTGlua2luZyk8L2lzYm4+
PGFjY2Vzc2lvbi1udW0+MjQ5MTAyMzE8L2FjY2Vzc2lvbi1udW0+PHVybHM+PHJlbGF0ZWQtdXJs
cz48dXJsPmh0dHA6Ly93d3cubmNiaS5ubG0ubmloLmdvdi9wdWJtZWQvMjQ5MTAyMzE8L3VybD48
L3JlbGF0ZWQtdXJscz48L3VybHM+PGVsZWN0cm9uaWMtcmVzb3VyY2UtbnVtPjEwLjEwMTYvUzAx
NDAtNjczNigxNCk2MDYxMy05PC9lbGVjdHJvbmljLXJlc291cmNlLW51bT48L3JlY29yZD48L0Np
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46</w:t>
        </w:r>
        <w:r w:rsidR="008537CA" w:rsidRPr="00A45DEB">
          <w:rPr>
            <w:bCs/>
            <w:color w:val="000000"/>
            <w:lang w:val="en-GB"/>
          </w:rPr>
          <w:fldChar w:fldCharType="end"/>
        </w:r>
      </w:hyperlink>
      <w:r w:rsidR="00770E3B" w:rsidRPr="00A45DEB">
        <w:rPr>
          <w:bCs/>
          <w:color w:val="000000"/>
          <w:lang w:val="en-GB"/>
        </w:rPr>
        <w:t xml:space="preserve"> </w:t>
      </w:r>
      <w:r w:rsidR="00113292" w:rsidRPr="00A45DEB">
        <w:rPr>
          <w:bCs/>
          <w:color w:val="000000"/>
          <w:lang w:val="en-GB"/>
        </w:rPr>
        <w:t>T</w:t>
      </w:r>
      <w:r w:rsidR="00770E3B" w:rsidRPr="00A45DEB">
        <w:rPr>
          <w:bCs/>
          <w:color w:val="000000"/>
          <w:lang w:val="en-GB"/>
        </w:rPr>
        <w:t>here is a need to investigate the</w:t>
      </w:r>
      <w:r w:rsidR="00F72B77" w:rsidRPr="00A45DEB">
        <w:rPr>
          <w:bCs/>
          <w:color w:val="000000"/>
          <w:lang w:val="en-GB"/>
        </w:rPr>
        <w:t>se and other potential</w:t>
      </w:r>
      <w:r w:rsidR="00770E3B" w:rsidRPr="00A45DEB">
        <w:rPr>
          <w:bCs/>
          <w:color w:val="000000"/>
          <w:lang w:val="en-GB"/>
        </w:rPr>
        <w:t xml:space="preserve"> reasons for the divergent trends in diabetes prevalence.</w:t>
      </w:r>
      <w:r w:rsidR="00AD63FA">
        <w:rPr>
          <w:bCs/>
          <w:color w:val="000000"/>
          <w:lang w:val="en-GB"/>
        </w:rPr>
        <w:t xml:space="preserve"> Finally, the shift in diabetes burden from women towards men may be due to men having higher prevalences of </w:t>
      </w:r>
      <w:r w:rsidR="00897D12">
        <w:rPr>
          <w:bCs/>
          <w:color w:val="000000"/>
          <w:lang w:val="en-GB"/>
        </w:rPr>
        <w:t xml:space="preserve">some </w:t>
      </w:r>
      <w:r w:rsidR="00AD63FA">
        <w:rPr>
          <w:bCs/>
          <w:color w:val="000000"/>
          <w:lang w:val="en-GB"/>
        </w:rPr>
        <w:t>diabetes risk factors such as smoking</w:t>
      </w:r>
      <w:r w:rsidR="00897D12">
        <w:rPr>
          <w:bCs/>
          <w:color w:val="000000"/>
          <w:lang w:val="en-GB"/>
        </w:rPr>
        <w:t>,</w:t>
      </w:r>
      <w:r w:rsidR="00AD63FA">
        <w:rPr>
          <w:bCs/>
          <w:color w:val="000000"/>
          <w:lang w:val="en-GB"/>
        </w:rPr>
        <w:t xml:space="preserve"> or being at</w:t>
      </w:r>
      <w:r w:rsidR="000437C2">
        <w:rPr>
          <w:bCs/>
          <w:color w:val="000000"/>
          <w:lang w:val="en-GB"/>
        </w:rPr>
        <w:t xml:space="preserve"> a</w:t>
      </w:r>
      <w:r w:rsidR="00AD63FA">
        <w:rPr>
          <w:bCs/>
          <w:color w:val="000000"/>
          <w:lang w:val="en-GB"/>
        </w:rPr>
        <w:t xml:space="preserve"> risk of diabetes at lower BMI levels</w:t>
      </w:r>
      <w:r w:rsidR="000437C2">
        <w:rPr>
          <w:bCs/>
          <w:color w:val="000000"/>
          <w:lang w:val="en-GB"/>
        </w:rPr>
        <w:t xml:space="preserve"> compared with women</w:t>
      </w:r>
      <w:r w:rsidR="00AD63FA">
        <w:rPr>
          <w:bCs/>
          <w:color w:val="000000"/>
          <w:lang w:val="en-GB"/>
        </w:rPr>
        <w:t>.</w:t>
      </w:r>
      <w:r w:rsidR="00DF43B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 </w:instrText>
      </w:r>
      <w:r w:rsidR="001415F8">
        <w:rPr>
          <w:bCs/>
          <w:color w:val="000000"/>
          <w:lang w:val="en-GB"/>
        </w:rPr>
        <w:fldChar w:fldCharType="begin">
          <w:fldData xml:space="preserve">PEVuZE5vdGU+PENpdGU+PEF1dGhvcj5XYW5kZWxsPC9BdXRob3I+PFllYXI+MjAxNDwvWWVhcj48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</w:fldData>
        </w:fldChar>
      </w:r>
      <w:r w:rsidR="001415F8">
        <w:rPr>
          <w:bCs/>
          <w:color w:val="000000"/>
          <w:lang w:val="en-GB"/>
        </w:rPr>
        <w:instrText xml:space="preserve"> ADDIN EN.CITE.DATA </w:instrText>
      </w:r>
      <w:r w:rsidR="001415F8">
        <w:rPr>
          <w:bCs/>
          <w:color w:val="000000"/>
          <w:lang w:val="en-GB"/>
        </w:rPr>
      </w:r>
      <w:r w:rsidR="001415F8">
        <w:rPr>
          <w:bCs/>
          <w:color w:val="000000"/>
          <w:lang w:val="en-GB"/>
        </w:rPr>
        <w:fldChar w:fldCharType="end"/>
      </w:r>
      <w:r w:rsidR="00DF43B8">
        <w:rPr>
          <w:bCs/>
          <w:color w:val="000000"/>
          <w:lang w:val="en-GB"/>
        </w:rPr>
      </w:r>
      <w:r w:rsidR="00DF43B8">
        <w:rPr>
          <w:bCs/>
          <w:color w:val="000000"/>
          <w:lang w:val="en-GB"/>
        </w:rPr>
        <w:fldChar w:fldCharType="separate"/>
      </w:r>
      <w:hyperlink w:anchor="_ENREF_18" w:tooltip="Wandell, 2014 #46" w:history="1">
        <w:r w:rsidR="008537CA" w:rsidRPr="001415F8">
          <w:rPr>
            <w:bCs/>
            <w:noProof/>
            <w:color w:val="000000"/>
            <w:vertAlign w:val="superscript"/>
            <w:lang w:val="en-GB"/>
          </w:rPr>
          <w:t>18</w:t>
        </w:r>
      </w:hyperlink>
      <w:r w:rsidR="001415F8" w:rsidRPr="001415F8">
        <w:rPr>
          <w:bCs/>
          <w:noProof/>
          <w:color w:val="000000"/>
          <w:vertAlign w:val="superscript"/>
          <w:lang w:val="en-GB"/>
        </w:rPr>
        <w:t>,</w:t>
      </w:r>
      <w:hyperlink w:anchor="_ENREF_19" w:tooltip="Gale, 2001 #45" w:history="1">
        <w:r w:rsidR="008537CA" w:rsidRPr="001415F8">
          <w:rPr>
            <w:bCs/>
            <w:noProof/>
            <w:color w:val="000000"/>
            <w:vertAlign w:val="superscript"/>
            <w:lang w:val="en-GB"/>
          </w:rPr>
          <w:t>19</w:t>
        </w:r>
      </w:hyperlink>
      <w:r w:rsidR="00DF43B8">
        <w:rPr>
          <w:bCs/>
          <w:color w:val="000000"/>
          <w:lang w:val="en-GB"/>
        </w:rPr>
        <w:fldChar w:fldCharType="end"/>
      </w:r>
    </w:p>
    <w:p w:rsidR="00067892" w:rsidRPr="00A45DEB" w:rsidRDefault="00067892" w:rsidP="00A63E81">
      <w:pPr>
        <w:spacing w:line="480" w:lineRule="auto"/>
        <w:jc w:val="both"/>
        <w:rPr>
          <w:bCs/>
          <w:color w:val="000000"/>
          <w:lang w:val="en-GB"/>
        </w:rPr>
      </w:pPr>
    </w:p>
    <w:p w:rsidR="0030143E" w:rsidRPr="00A45DEB" w:rsidRDefault="0030143E" w:rsidP="003D0FAB">
      <w:pPr>
        <w:spacing w:line="480" w:lineRule="auto"/>
        <w:jc w:val="both"/>
        <w:rPr>
          <w:bCs/>
          <w:color w:val="000000"/>
          <w:lang w:val="en-GB"/>
        </w:rPr>
      </w:pPr>
      <w:r w:rsidRPr="00A45DEB">
        <w:rPr>
          <w:bCs/>
          <w:color w:val="000000"/>
          <w:lang w:val="en-GB"/>
        </w:rPr>
        <w:t>The strengths of our study</w:t>
      </w:r>
      <w:r w:rsidR="00545F6B" w:rsidRPr="00A45DEB">
        <w:rPr>
          <w:bCs/>
          <w:color w:val="000000"/>
          <w:lang w:val="en-GB"/>
        </w:rPr>
        <w:t xml:space="preserve"> include </w:t>
      </w:r>
      <w:r w:rsidRPr="00A45DEB">
        <w:rPr>
          <w:bCs/>
          <w:color w:val="000000"/>
          <w:lang w:val="en-GB"/>
        </w:rPr>
        <w:t>its scope of making consistent</w:t>
      </w:r>
      <w:r w:rsidR="00545F6B" w:rsidRPr="00A45DEB">
        <w:rPr>
          <w:bCs/>
          <w:color w:val="000000"/>
          <w:lang w:val="en-GB"/>
        </w:rPr>
        <w:t xml:space="preserve"> and comparable</w:t>
      </w:r>
      <w:r w:rsidR="0091486D" w:rsidRPr="00A45DEB">
        <w:rPr>
          <w:bCs/>
          <w:color w:val="000000"/>
          <w:lang w:val="en-GB"/>
        </w:rPr>
        <w:t xml:space="preserve"> </w:t>
      </w:r>
      <w:r w:rsidR="00BD44C1" w:rsidRPr="00A45DEB">
        <w:rPr>
          <w:bCs/>
          <w:color w:val="000000"/>
          <w:lang w:val="en-GB"/>
        </w:rPr>
        <w:t xml:space="preserve">estimates of </w:t>
      </w:r>
      <w:r w:rsidR="00545F6B" w:rsidRPr="00A45DEB">
        <w:rPr>
          <w:bCs/>
          <w:color w:val="000000"/>
          <w:lang w:val="en-GB"/>
        </w:rPr>
        <w:t xml:space="preserve">trends in diabetes prevalence, </w:t>
      </w:r>
      <w:r w:rsidR="00C43116" w:rsidRPr="00A45DEB">
        <w:rPr>
          <w:bCs/>
          <w:color w:val="000000"/>
          <w:lang w:val="en-GB"/>
        </w:rPr>
        <w:t>and of the probabilities</w:t>
      </w:r>
      <w:r w:rsidRPr="00A45DEB">
        <w:rPr>
          <w:bCs/>
          <w:color w:val="000000"/>
          <w:lang w:val="en-GB"/>
        </w:rPr>
        <w:t xml:space="preserve"> </w:t>
      </w:r>
      <w:r w:rsidR="00C43116" w:rsidRPr="00A45DEB">
        <w:rPr>
          <w:bCs/>
          <w:color w:val="000000"/>
          <w:lang w:val="en-GB"/>
        </w:rPr>
        <w:t>of</w:t>
      </w:r>
      <w:r w:rsidRPr="00A45DEB">
        <w:rPr>
          <w:bCs/>
          <w:color w:val="000000"/>
          <w:lang w:val="en-GB"/>
        </w:rPr>
        <w:t xml:space="preserve"> meet</w:t>
      </w:r>
      <w:r w:rsidR="00C43116" w:rsidRPr="00A45DEB">
        <w:rPr>
          <w:bCs/>
          <w:color w:val="000000"/>
          <w:lang w:val="en-GB"/>
        </w:rPr>
        <w:t>ing</w:t>
      </w:r>
      <w:r w:rsidRPr="00A45DEB">
        <w:rPr>
          <w:bCs/>
          <w:color w:val="000000"/>
          <w:lang w:val="en-GB"/>
        </w:rPr>
        <w:t xml:space="preserve"> the global </w:t>
      </w:r>
      <w:r w:rsidR="00BD44C1" w:rsidRPr="00A45DEB">
        <w:rPr>
          <w:bCs/>
          <w:color w:val="000000"/>
          <w:lang w:val="en-GB"/>
        </w:rPr>
        <w:t xml:space="preserve">diabetes </w:t>
      </w:r>
      <w:r w:rsidRPr="00A45DEB">
        <w:rPr>
          <w:bCs/>
          <w:color w:val="000000"/>
          <w:lang w:val="en-GB"/>
        </w:rPr>
        <w:t xml:space="preserve">target. </w:t>
      </w:r>
      <w:r w:rsidR="00C43116" w:rsidRPr="00A45DEB">
        <w:rPr>
          <w:bCs/>
          <w:color w:val="000000"/>
          <w:lang w:val="en-GB"/>
        </w:rPr>
        <w:t>W</w:t>
      </w:r>
      <w:r w:rsidR="00F72B77" w:rsidRPr="00A45DEB">
        <w:rPr>
          <w:bCs/>
          <w:color w:val="000000"/>
          <w:lang w:val="en-GB"/>
        </w:rPr>
        <w:t xml:space="preserve">e used an unprecedented amount of </w:t>
      </w:r>
      <w:r w:rsidR="00BD44C1" w:rsidRPr="00A45DEB">
        <w:rPr>
          <w:bCs/>
          <w:color w:val="000000"/>
          <w:lang w:val="en-GB"/>
        </w:rPr>
        <w:t xml:space="preserve">population-based </w:t>
      </w:r>
      <w:r w:rsidR="00C43116" w:rsidRPr="00A45DEB">
        <w:rPr>
          <w:bCs/>
          <w:color w:val="000000"/>
          <w:lang w:val="en-GB"/>
        </w:rPr>
        <w:t>data</w:t>
      </w:r>
      <w:r w:rsidR="00F72B77" w:rsidRPr="00A45DEB">
        <w:rPr>
          <w:bCs/>
          <w:color w:val="000000"/>
          <w:lang w:val="en-GB"/>
        </w:rPr>
        <w:t xml:space="preserve"> from countries </w:t>
      </w:r>
      <w:r w:rsidR="00897D12">
        <w:rPr>
          <w:bCs/>
          <w:color w:val="000000"/>
          <w:lang w:val="en-GB"/>
        </w:rPr>
        <w:t>where</w:t>
      </w:r>
      <w:r w:rsidR="004466BB" w:rsidRPr="00A45DEB">
        <w:rPr>
          <w:bCs/>
          <w:color w:val="000000"/>
          <w:lang w:val="en-GB"/>
        </w:rPr>
        <w:t xml:space="preserve"> </w:t>
      </w:r>
      <w:r w:rsidR="008718C0">
        <w:rPr>
          <w:bCs/>
          <w:color w:val="000000"/>
          <w:lang w:val="en-GB"/>
        </w:rPr>
        <w:t>90</w:t>
      </w:r>
      <w:r w:rsidR="00C43116" w:rsidRPr="00A45DEB">
        <w:rPr>
          <w:bCs/>
          <w:color w:val="000000"/>
          <w:lang w:val="en-GB"/>
        </w:rPr>
        <w:t xml:space="preserve">% of the global </w:t>
      </w:r>
      <w:r w:rsidR="004466BB">
        <w:rPr>
          <w:bCs/>
          <w:color w:val="000000"/>
          <w:lang w:val="en-GB"/>
        </w:rPr>
        <w:t xml:space="preserve">adult </w:t>
      </w:r>
      <w:r w:rsidR="00897D12">
        <w:rPr>
          <w:bCs/>
          <w:color w:val="000000"/>
          <w:lang w:val="en-GB"/>
        </w:rPr>
        <w:t>population lives</w:t>
      </w:r>
      <w:r w:rsidR="00C43116" w:rsidRPr="00A45DEB">
        <w:rPr>
          <w:bCs/>
          <w:color w:val="000000"/>
          <w:lang w:val="en-GB"/>
        </w:rPr>
        <w:t xml:space="preserve">. </w:t>
      </w:r>
      <w:r w:rsidR="00BD44C1" w:rsidRPr="00A45DEB">
        <w:rPr>
          <w:bCs/>
          <w:color w:val="000000"/>
          <w:lang w:val="en-GB"/>
        </w:rPr>
        <w:t>W</w:t>
      </w:r>
      <w:r w:rsidR="00C43116" w:rsidRPr="00A45DEB">
        <w:rPr>
          <w:bCs/>
          <w:color w:val="000000"/>
          <w:lang w:val="en-GB"/>
        </w:rPr>
        <w:t xml:space="preserve">e </w:t>
      </w:r>
      <w:r w:rsidRPr="00A45DEB">
        <w:rPr>
          <w:bCs/>
          <w:color w:val="000000"/>
          <w:lang w:val="en-GB"/>
        </w:rPr>
        <w:t xml:space="preserve">used only data </w:t>
      </w:r>
      <w:r w:rsidR="004466BB">
        <w:rPr>
          <w:bCs/>
          <w:color w:val="000000"/>
          <w:lang w:val="en-GB"/>
        </w:rPr>
        <w:t xml:space="preserve">from </w:t>
      </w:r>
      <w:r w:rsidR="00897D12">
        <w:rPr>
          <w:bCs/>
          <w:color w:val="000000"/>
          <w:lang w:val="en-GB"/>
        </w:rPr>
        <w:t>studies</w:t>
      </w:r>
      <w:r w:rsidR="004466BB">
        <w:rPr>
          <w:bCs/>
          <w:color w:val="000000"/>
          <w:lang w:val="en-GB"/>
        </w:rPr>
        <w:t xml:space="preserve"> </w:t>
      </w:r>
      <w:r w:rsidRPr="00A45DEB">
        <w:rPr>
          <w:bCs/>
          <w:color w:val="000000"/>
          <w:lang w:val="en-GB"/>
        </w:rPr>
        <w:t xml:space="preserve">that had measured </w:t>
      </w:r>
      <w:r w:rsidR="00B54FE4" w:rsidRPr="00A45DEB">
        <w:rPr>
          <w:bCs/>
          <w:color w:val="000000"/>
          <w:lang w:val="en-GB"/>
        </w:rPr>
        <w:t>a diabetes biomarker</w:t>
      </w:r>
      <w:r w:rsidR="00BD44C1" w:rsidRPr="00A45DEB">
        <w:rPr>
          <w:bCs/>
          <w:color w:val="000000"/>
          <w:lang w:val="en-GB"/>
        </w:rPr>
        <w:t xml:space="preserve"> to avoid bias in self-reported</w:t>
      </w:r>
      <w:r w:rsidR="00897D12">
        <w:rPr>
          <w:bCs/>
          <w:color w:val="000000"/>
          <w:lang w:val="en-GB"/>
        </w:rPr>
        <w:t>-only</w:t>
      </w:r>
      <w:r w:rsidR="00BD44C1" w:rsidRPr="00A45DEB">
        <w:rPr>
          <w:bCs/>
          <w:color w:val="000000"/>
          <w:lang w:val="en-GB"/>
        </w:rPr>
        <w:t xml:space="preserve"> data</w:t>
      </w:r>
      <w:r w:rsidR="00B54FE4" w:rsidRPr="00A45DEB">
        <w:rPr>
          <w:bCs/>
          <w:color w:val="000000"/>
          <w:lang w:val="en-GB"/>
        </w:rPr>
        <w:t xml:space="preserve">. </w:t>
      </w:r>
      <w:r w:rsidR="00D03DF4" w:rsidRPr="00A45DEB">
        <w:rPr>
          <w:bCs/>
          <w:color w:val="000000"/>
          <w:lang w:val="en-GB"/>
        </w:rPr>
        <w:t xml:space="preserve">Data were </w:t>
      </w:r>
      <w:r w:rsidR="00A45DEB" w:rsidRPr="00A45DEB">
        <w:rPr>
          <w:bCs/>
          <w:color w:val="000000"/>
          <w:lang w:val="en-GB"/>
        </w:rPr>
        <w:t xml:space="preserve">analysed </w:t>
      </w:r>
      <w:r w:rsidR="00D03DF4" w:rsidRPr="00A45DEB">
        <w:rPr>
          <w:bCs/>
          <w:color w:val="000000"/>
          <w:lang w:val="en-GB"/>
        </w:rPr>
        <w:t xml:space="preserve">according to a common protocol, and </w:t>
      </w:r>
      <w:r w:rsidR="008A372A" w:rsidRPr="00A45DEB">
        <w:rPr>
          <w:bCs/>
          <w:color w:val="000000"/>
          <w:lang w:val="en-GB"/>
        </w:rPr>
        <w:t xml:space="preserve">the </w:t>
      </w:r>
      <w:r w:rsidR="00D03DF4" w:rsidRPr="00A45DEB">
        <w:rPr>
          <w:bCs/>
          <w:color w:val="000000"/>
          <w:lang w:val="en-GB"/>
        </w:rPr>
        <w:t>c</w:t>
      </w:r>
      <w:r w:rsidRPr="00A45DEB">
        <w:rPr>
          <w:bCs/>
          <w:color w:val="000000"/>
          <w:lang w:val="en-GB"/>
        </w:rPr>
        <w:t xml:space="preserve">haracteristics and quality of data sources were </w:t>
      </w:r>
      <w:r w:rsidR="00E81C39">
        <w:rPr>
          <w:bCs/>
          <w:color w:val="000000"/>
          <w:lang w:val="en-GB"/>
        </w:rPr>
        <w:t xml:space="preserve">rigorously </w:t>
      </w:r>
      <w:r w:rsidRPr="00A45DEB">
        <w:rPr>
          <w:bCs/>
          <w:color w:val="000000"/>
          <w:lang w:val="en-GB"/>
        </w:rPr>
        <w:t xml:space="preserve">verified through repeated checks by Collaborating </w:t>
      </w:r>
      <w:r w:rsidR="00F72B77" w:rsidRPr="00A45DEB">
        <w:rPr>
          <w:bCs/>
          <w:color w:val="000000"/>
          <w:lang w:val="en-GB"/>
        </w:rPr>
        <w:t xml:space="preserve">Group members </w:t>
      </w:r>
      <w:r w:rsidR="00D03DF4" w:rsidRPr="00A45DEB">
        <w:rPr>
          <w:bCs/>
          <w:color w:val="000000"/>
          <w:lang w:val="en-GB"/>
        </w:rPr>
        <w:t>from each country</w:t>
      </w:r>
      <w:r w:rsidRPr="00A45DEB">
        <w:rPr>
          <w:bCs/>
          <w:color w:val="000000"/>
          <w:lang w:val="en-GB"/>
        </w:rPr>
        <w:t xml:space="preserve">. </w:t>
      </w:r>
      <w:r w:rsidR="00146EEC" w:rsidRPr="00A45DEB">
        <w:rPr>
          <w:bCs/>
          <w:color w:val="000000"/>
          <w:lang w:val="en-GB"/>
        </w:rPr>
        <w:t>W</w:t>
      </w:r>
      <w:r w:rsidRPr="00A45DEB">
        <w:rPr>
          <w:bCs/>
          <w:color w:val="000000"/>
          <w:lang w:val="en-GB"/>
        </w:rPr>
        <w:t xml:space="preserve">e pooled data using a statistical model </w:t>
      </w:r>
      <w:r w:rsidR="0053779D" w:rsidRPr="00A45DEB">
        <w:rPr>
          <w:bCs/>
          <w:color w:val="000000"/>
          <w:lang w:val="en-GB"/>
        </w:rPr>
        <w:t>that took</w:t>
      </w:r>
      <w:r w:rsidRPr="00A45DEB">
        <w:rPr>
          <w:bCs/>
          <w:color w:val="000000"/>
          <w:lang w:val="en-GB"/>
        </w:rPr>
        <w:t xml:space="preserve"> into account the epidemiological features of </w:t>
      </w:r>
      <w:r w:rsidR="00B54FE4" w:rsidRPr="00A45DEB">
        <w:rPr>
          <w:bCs/>
          <w:color w:val="000000"/>
          <w:lang w:val="en-GB"/>
        </w:rPr>
        <w:t>diabetes</w:t>
      </w:r>
      <w:r w:rsidRPr="00A45DEB">
        <w:rPr>
          <w:bCs/>
          <w:color w:val="000000"/>
          <w:lang w:val="en-GB"/>
        </w:rPr>
        <w:t>,</w:t>
      </w:r>
      <w:r w:rsidR="0053779D" w:rsidRPr="00A45DEB">
        <w:rPr>
          <w:bCs/>
          <w:color w:val="000000"/>
          <w:lang w:val="en-GB"/>
        </w:rPr>
        <w:t xml:space="preserve"> including nonlinear time trends and age associations,</w:t>
      </w:r>
      <w:r w:rsidRPr="00A45DEB">
        <w:rPr>
          <w:bCs/>
          <w:color w:val="000000"/>
          <w:lang w:val="en-GB"/>
        </w:rPr>
        <w:t xml:space="preserve"> and </w:t>
      </w:r>
      <w:r w:rsidR="0053779D" w:rsidRPr="00A45DEB">
        <w:rPr>
          <w:bCs/>
          <w:color w:val="000000"/>
          <w:lang w:val="en-GB"/>
        </w:rPr>
        <w:t>used</w:t>
      </w:r>
      <w:r w:rsidRPr="00A45DEB">
        <w:rPr>
          <w:bCs/>
          <w:color w:val="000000"/>
          <w:lang w:val="en-GB"/>
        </w:rPr>
        <w:t xml:space="preserve"> all available data while giving more weight to national data than to s</w:t>
      </w:r>
      <w:r w:rsidR="00F72B77" w:rsidRPr="00A45DEB">
        <w:rPr>
          <w:bCs/>
          <w:color w:val="000000"/>
          <w:lang w:val="en-GB"/>
        </w:rPr>
        <w:t>ub</w:t>
      </w:r>
      <w:r w:rsidR="002F1C00">
        <w:rPr>
          <w:bCs/>
          <w:color w:val="000000"/>
          <w:lang w:val="en-GB"/>
        </w:rPr>
        <w:t>-</w:t>
      </w:r>
      <w:r w:rsidR="00F72B77" w:rsidRPr="00A45DEB">
        <w:rPr>
          <w:bCs/>
          <w:color w:val="000000"/>
          <w:lang w:val="en-GB"/>
        </w:rPr>
        <w:t>national and community sources</w:t>
      </w:r>
      <w:r w:rsidRPr="00A45DEB">
        <w:rPr>
          <w:bCs/>
          <w:color w:val="000000"/>
          <w:lang w:val="en-GB"/>
        </w:rPr>
        <w:t xml:space="preserve">. </w:t>
      </w:r>
    </w:p>
    <w:p w:rsidR="0030143E" w:rsidRPr="00A45DEB" w:rsidRDefault="0030143E" w:rsidP="0030143E">
      <w:pPr>
        <w:spacing w:line="480" w:lineRule="auto"/>
        <w:jc w:val="both"/>
        <w:rPr>
          <w:bCs/>
          <w:color w:val="000000"/>
          <w:lang w:val="en-GB"/>
        </w:rPr>
      </w:pPr>
    </w:p>
    <w:p w:rsidR="00004D38" w:rsidRPr="00A45DEB" w:rsidRDefault="0030143E" w:rsidP="003D0FAB">
      <w:pPr>
        <w:spacing w:line="480" w:lineRule="auto"/>
        <w:jc w:val="both"/>
        <w:rPr>
          <w:bCs/>
          <w:color w:val="000000"/>
          <w:lang w:val="en-GB"/>
        </w:rPr>
      </w:pPr>
      <w:r w:rsidRPr="00A45DEB">
        <w:rPr>
          <w:bCs/>
          <w:color w:val="000000"/>
          <w:lang w:val="en-GB"/>
        </w:rPr>
        <w:t xml:space="preserve">Despite </w:t>
      </w:r>
      <w:r w:rsidR="0013255B" w:rsidRPr="00A45DEB">
        <w:rPr>
          <w:bCs/>
          <w:color w:val="000000"/>
          <w:lang w:val="en-GB"/>
        </w:rPr>
        <w:t xml:space="preserve">our </w:t>
      </w:r>
      <w:r w:rsidR="001F78BC" w:rsidRPr="00A45DEB">
        <w:rPr>
          <w:bCs/>
          <w:color w:val="000000"/>
          <w:lang w:val="en-GB"/>
        </w:rPr>
        <w:t xml:space="preserve">extensive </w:t>
      </w:r>
      <w:r w:rsidR="0013255B" w:rsidRPr="00A45DEB">
        <w:rPr>
          <w:bCs/>
          <w:color w:val="000000"/>
          <w:lang w:val="en-GB"/>
        </w:rPr>
        <w:t>efforts to identify and access worldwide population-based data</w:t>
      </w:r>
      <w:r w:rsidRPr="00A45DEB">
        <w:rPr>
          <w:bCs/>
          <w:color w:val="000000"/>
          <w:lang w:val="en-GB"/>
        </w:rPr>
        <w:t>, some countries had</w:t>
      </w:r>
      <w:r w:rsidR="004E7357">
        <w:rPr>
          <w:bCs/>
          <w:color w:val="000000"/>
          <w:lang w:val="en-GB"/>
        </w:rPr>
        <w:t xml:space="preserve"> no or</w:t>
      </w:r>
      <w:r w:rsidRPr="00A45DEB">
        <w:rPr>
          <w:bCs/>
          <w:color w:val="000000"/>
          <w:lang w:val="en-GB"/>
        </w:rPr>
        <w:t xml:space="preserve"> few data sources, especially those in </w:t>
      </w:r>
      <w:r w:rsidR="00897D12">
        <w:rPr>
          <w:bCs/>
          <w:color w:val="000000"/>
          <w:lang w:val="en-GB"/>
        </w:rPr>
        <w:t xml:space="preserve">sub-Saharan </w:t>
      </w:r>
      <w:r w:rsidR="00897D12" w:rsidRPr="00A45DEB">
        <w:rPr>
          <w:bCs/>
          <w:color w:val="000000"/>
          <w:lang w:val="en-GB"/>
        </w:rPr>
        <w:t>Africa</w:t>
      </w:r>
      <w:r w:rsidR="00897D12">
        <w:rPr>
          <w:bCs/>
          <w:color w:val="000000"/>
          <w:lang w:val="en-GB"/>
        </w:rPr>
        <w:t xml:space="preserve">, </w:t>
      </w:r>
      <w:r w:rsidR="00467D14">
        <w:rPr>
          <w:bCs/>
          <w:color w:val="000000"/>
          <w:lang w:val="en-GB"/>
        </w:rPr>
        <w:t xml:space="preserve">the Caribbean, </w:t>
      </w:r>
      <w:r w:rsidR="00B54FE4" w:rsidRPr="00A45DEB">
        <w:rPr>
          <w:bCs/>
          <w:color w:val="000000"/>
          <w:lang w:val="en-GB"/>
        </w:rPr>
        <w:t xml:space="preserve">Central </w:t>
      </w:r>
      <w:r w:rsidR="00821A40">
        <w:rPr>
          <w:bCs/>
          <w:color w:val="000000"/>
          <w:lang w:val="en-GB"/>
        </w:rPr>
        <w:t>Asia</w:t>
      </w:r>
      <w:r w:rsidR="00897D12">
        <w:rPr>
          <w:bCs/>
          <w:color w:val="000000"/>
          <w:lang w:val="en-GB"/>
        </w:rPr>
        <w:t xml:space="preserve"> and</w:t>
      </w:r>
      <w:r w:rsidR="00821A40">
        <w:rPr>
          <w:bCs/>
          <w:color w:val="000000"/>
          <w:lang w:val="en-GB"/>
        </w:rPr>
        <w:t xml:space="preserve"> </w:t>
      </w:r>
      <w:r w:rsidR="00413470" w:rsidRPr="00A45DEB">
        <w:rPr>
          <w:bCs/>
          <w:color w:val="000000"/>
          <w:lang w:val="en-GB"/>
        </w:rPr>
        <w:t>Eastern Europe</w:t>
      </w:r>
      <w:r w:rsidR="004E7357">
        <w:rPr>
          <w:bCs/>
          <w:color w:val="000000"/>
          <w:lang w:val="en-GB"/>
        </w:rPr>
        <w:t xml:space="preserve">. Estimates for these countries relied </w:t>
      </w:r>
      <w:r w:rsidR="00897D12">
        <w:rPr>
          <w:bCs/>
          <w:color w:val="000000"/>
          <w:lang w:val="en-GB"/>
        </w:rPr>
        <w:t xml:space="preserve">mostly or </w:t>
      </w:r>
      <w:r w:rsidR="004E7357">
        <w:rPr>
          <w:bCs/>
          <w:color w:val="000000"/>
          <w:lang w:val="en-GB"/>
        </w:rPr>
        <w:t>entirely on the statistical model, which shares information across countries and regions through its hierarchy and through predictive covariates. The absence or scarcity of data is</w:t>
      </w:r>
      <w:r w:rsidR="004E7357" w:rsidRPr="00A45DEB">
        <w:rPr>
          <w:bCs/>
          <w:color w:val="000000"/>
          <w:lang w:val="en-GB"/>
        </w:rPr>
        <w:t xml:space="preserve"> </w:t>
      </w:r>
      <w:r w:rsidR="007B45EB" w:rsidRPr="00A45DEB">
        <w:rPr>
          <w:bCs/>
          <w:color w:val="000000"/>
          <w:lang w:val="en-GB"/>
        </w:rPr>
        <w:t>reflected in</w:t>
      </w:r>
      <w:r w:rsidR="006A2CFC" w:rsidRPr="00A45DEB">
        <w:rPr>
          <w:bCs/>
          <w:color w:val="000000"/>
          <w:lang w:val="en-GB"/>
        </w:rPr>
        <w:t xml:space="preserve"> </w:t>
      </w:r>
      <w:r w:rsidR="001B1833" w:rsidRPr="00A45DEB">
        <w:rPr>
          <w:bCs/>
          <w:color w:val="000000"/>
          <w:lang w:val="en-GB"/>
        </w:rPr>
        <w:t xml:space="preserve">wider uncertainty intervals of our estimates for these </w:t>
      </w:r>
      <w:r w:rsidR="004E7357">
        <w:rPr>
          <w:bCs/>
          <w:color w:val="000000"/>
          <w:lang w:val="en-GB"/>
        </w:rPr>
        <w:t xml:space="preserve">countries and </w:t>
      </w:r>
      <w:r w:rsidR="001B1833" w:rsidRPr="00A45DEB">
        <w:rPr>
          <w:bCs/>
          <w:color w:val="000000"/>
          <w:lang w:val="en-GB"/>
        </w:rPr>
        <w:t>regions</w:t>
      </w:r>
      <w:r w:rsidR="0093089A">
        <w:rPr>
          <w:bCs/>
          <w:color w:val="000000"/>
          <w:lang w:val="en-GB"/>
        </w:rPr>
        <w:t>, seen in Figure 1 and Appendix Figure 5</w:t>
      </w:r>
      <w:r w:rsidR="001B1833" w:rsidRPr="00A45DEB">
        <w:rPr>
          <w:bCs/>
          <w:color w:val="000000"/>
          <w:lang w:val="en-GB"/>
        </w:rPr>
        <w:t xml:space="preserve">. </w:t>
      </w:r>
      <w:r w:rsidR="00C43116" w:rsidRPr="00A45DEB">
        <w:rPr>
          <w:bCs/>
          <w:color w:val="000000"/>
          <w:lang w:val="en-GB"/>
        </w:rPr>
        <w:t>D</w:t>
      </w:r>
      <w:r w:rsidR="005F4CDE" w:rsidRPr="00A45DEB">
        <w:rPr>
          <w:bCs/>
          <w:color w:val="000000"/>
          <w:lang w:val="en-GB"/>
        </w:rPr>
        <w:t xml:space="preserve">iabetes was reported using a definition other than our primary outcome </w:t>
      </w:r>
      <w:r w:rsidR="00C43116" w:rsidRPr="00A45DEB">
        <w:rPr>
          <w:bCs/>
          <w:color w:val="000000"/>
          <w:lang w:val="en-GB"/>
        </w:rPr>
        <w:t xml:space="preserve">in some data sources, </w:t>
      </w:r>
      <w:r w:rsidR="005F4CDE" w:rsidRPr="00A45DEB">
        <w:rPr>
          <w:bCs/>
          <w:color w:val="000000"/>
          <w:lang w:val="en-GB"/>
        </w:rPr>
        <w:t>either because FP</w:t>
      </w:r>
      <w:r w:rsidR="00F72B77" w:rsidRPr="00A45DEB">
        <w:rPr>
          <w:bCs/>
          <w:color w:val="000000"/>
          <w:lang w:val="en-GB"/>
        </w:rPr>
        <w:t>G was not measured or</w:t>
      </w:r>
      <w:r w:rsidR="00C43116" w:rsidRPr="00A45DEB">
        <w:rPr>
          <w:bCs/>
          <w:color w:val="000000"/>
          <w:lang w:val="en-GB"/>
        </w:rPr>
        <w:t xml:space="preserve"> because</w:t>
      </w:r>
      <w:r w:rsidR="005A054A" w:rsidRPr="00A45DEB">
        <w:rPr>
          <w:bCs/>
          <w:color w:val="000000"/>
          <w:lang w:val="en-GB"/>
        </w:rPr>
        <w:t xml:space="preserve"> </w:t>
      </w:r>
      <w:r w:rsidRPr="00A45DEB">
        <w:rPr>
          <w:bCs/>
          <w:color w:val="000000"/>
          <w:lang w:val="en-GB"/>
        </w:rPr>
        <w:t>individual</w:t>
      </w:r>
      <w:r w:rsidR="003D0FAB" w:rsidRPr="00A45DEB">
        <w:rPr>
          <w:bCs/>
          <w:color w:val="000000"/>
          <w:lang w:val="en-GB"/>
        </w:rPr>
        <w:t>-level</w:t>
      </w:r>
      <w:r w:rsidRPr="00A45DEB">
        <w:rPr>
          <w:bCs/>
          <w:color w:val="000000"/>
          <w:lang w:val="en-GB"/>
        </w:rPr>
        <w:t xml:space="preserve"> data could not be accessed</w:t>
      </w:r>
      <w:r w:rsidR="00CE0AD4">
        <w:rPr>
          <w:bCs/>
          <w:color w:val="000000"/>
          <w:lang w:val="en-GB"/>
        </w:rPr>
        <w:t xml:space="preserve">. To overcome this issue, we systematically </w:t>
      </w:r>
      <w:r w:rsidR="002F29F6">
        <w:rPr>
          <w:bCs/>
          <w:color w:val="000000"/>
          <w:lang w:val="en-GB"/>
        </w:rPr>
        <w:t xml:space="preserve">used the reported metrics to estimate </w:t>
      </w:r>
      <w:r w:rsidR="00CE0AD4">
        <w:rPr>
          <w:bCs/>
          <w:color w:val="000000"/>
          <w:lang w:val="en-GB"/>
        </w:rPr>
        <w:t>our primary outcome; t</w:t>
      </w:r>
      <w:r w:rsidR="007B45EB" w:rsidRPr="00A45DEB">
        <w:rPr>
          <w:bCs/>
          <w:color w:val="000000"/>
          <w:lang w:val="en-GB"/>
        </w:rPr>
        <w:t xml:space="preserve">he </w:t>
      </w:r>
      <w:r w:rsidR="00C957EF">
        <w:rPr>
          <w:bCs/>
          <w:color w:val="000000"/>
          <w:lang w:val="en-GB"/>
        </w:rPr>
        <w:t xml:space="preserve">cross-walking </w:t>
      </w:r>
      <w:r w:rsidR="007B45EB" w:rsidRPr="00A45DEB">
        <w:rPr>
          <w:bCs/>
          <w:color w:val="000000"/>
          <w:lang w:val="en-GB"/>
        </w:rPr>
        <w:t xml:space="preserve">regressions </w:t>
      </w:r>
      <w:r w:rsidR="00C957EF">
        <w:rPr>
          <w:bCs/>
          <w:color w:val="000000"/>
          <w:lang w:val="en-GB"/>
        </w:rPr>
        <w:t xml:space="preserve">used for this purpose </w:t>
      </w:r>
      <w:r w:rsidR="00146EEC" w:rsidRPr="00A45DEB">
        <w:rPr>
          <w:bCs/>
          <w:color w:val="000000"/>
          <w:lang w:val="en-GB"/>
        </w:rPr>
        <w:t xml:space="preserve">had </w:t>
      </w:r>
      <w:r w:rsidR="00467D14">
        <w:rPr>
          <w:bCs/>
          <w:color w:val="000000"/>
          <w:lang w:val="en-GB"/>
        </w:rPr>
        <w:t xml:space="preserve">high </w:t>
      </w:r>
      <w:r w:rsidR="00FD322A">
        <w:rPr>
          <w:bCs/>
          <w:color w:val="000000"/>
          <w:lang w:val="en-GB"/>
        </w:rPr>
        <w:t>predictive accuracy.</w:t>
      </w:r>
      <w:r w:rsidR="00C957EF">
        <w:rPr>
          <w:bCs/>
          <w:color w:val="000000"/>
          <w:lang w:val="en-GB"/>
        </w:rPr>
        <w:t xml:space="preserve"> The share of studies that </w:t>
      </w:r>
      <w:r w:rsidR="00FD322A">
        <w:rPr>
          <w:bCs/>
          <w:color w:val="000000"/>
          <w:lang w:val="en-GB"/>
        </w:rPr>
        <w:t xml:space="preserve">used a portable device (instead of laboratory analysis) for measuring </w:t>
      </w:r>
      <w:r w:rsidR="00FD322A" w:rsidRPr="00A45DEB">
        <w:rPr>
          <w:bCs/>
          <w:color w:val="000000"/>
          <w:lang w:val="en-GB"/>
        </w:rPr>
        <w:t>diabetes biomarkers</w:t>
      </w:r>
      <w:r w:rsidR="00FD322A">
        <w:rPr>
          <w:bCs/>
          <w:color w:val="000000"/>
          <w:lang w:val="en-GB"/>
        </w:rPr>
        <w:t xml:space="preserve"> has increased over time. </w:t>
      </w:r>
      <w:r w:rsidR="00FD322A" w:rsidRPr="00FD322A">
        <w:rPr>
          <w:bCs/>
          <w:color w:val="000000"/>
          <w:lang w:val="en-GB"/>
        </w:rPr>
        <w:t xml:space="preserve">We do not expect </w:t>
      </w:r>
      <w:r w:rsidR="00FD322A">
        <w:rPr>
          <w:bCs/>
          <w:color w:val="000000"/>
          <w:lang w:val="en-GB"/>
        </w:rPr>
        <w:t>the rise</w:t>
      </w:r>
      <w:r w:rsidR="00FD322A" w:rsidRPr="00FD322A">
        <w:rPr>
          <w:bCs/>
          <w:color w:val="000000"/>
          <w:lang w:val="en-GB"/>
        </w:rPr>
        <w:t xml:space="preserve"> </w:t>
      </w:r>
      <w:r w:rsidR="00FD322A">
        <w:rPr>
          <w:bCs/>
          <w:color w:val="000000"/>
          <w:lang w:val="en-GB"/>
        </w:rPr>
        <w:t xml:space="preserve">in the use of </w:t>
      </w:r>
      <w:r w:rsidR="00FD322A" w:rsidRPr="00FD322A">
        <w:rPr>
          <w:bCs/>
          <w:color w:val="000000"/>
          <w:lang w:val="en-GB"/>
        </w:rPr>
        <w:t xml:space="preserve">portable devices to affect the estimated levels and trends because </w:t>
      </w:r>
      <w:r w:rsidR="00FD322A">
        <w:rPr>
          <w:bCs/>
          <w:color w:val="000000"/>
          <w:lang w:val="en-GB"/>
        </w:rPr>
        <w:t xml:space="preserve">their higher use </w:t>
      </w:r>
      <w:r w:rsidR="00FD322A" w:rsidRPr="00FD322A">
        <w:rPr>
          <w:bCs/>
          <w:color w:val="000000"/>
          <w:lang w:val="en-GB"/>
        </w:rPr>
        <w:t xml:space="preserve">in population-based research is </w:t>
      </w:r>
      <w:r w:rsidR="00FD322A">
        <w:rPr>
          <w:bCs/>
          <w:color w:val="000000"/>
          <w:lang w:val="en-GB"/>
        </w:rPr>
        <w:t>partly due to increasing</w:t>
      </w:r>
      <w:r w:rsidR="00FD322A" w:rsidRPr="00FD322A">
        <w:rPr>
          <w:bCs/>
          <w:color w:val="000000"/>
          <w:lang w:val="en-GB"/>
        </w:rPr>
        <w:t xml:space="preserve"> similar</w:t>
      </w:r>
      <w:r w:rsidR="00FD322A">
        <w:rPr>
          <w:bCs/>
          <w:color w:val="000000"/>
          <w:lang w:val="en-GB"/>
        </w:rPr>
        <w:t>ity between their measurements and</w:t>
      </w:r>
      <w:r w:rsidR="00FD322A" w:rsidRPr="00FD322A">
        <w:rPr>
          <w:bCs/>
          <w:color w:val="000000"/>
          <w:lang w:val="en-GB"/>
        </w:rPr>
        <w:t xml:space="preserve"> </w:t>
      </w:r>
      <w:r w:rsidR="00FD322A">
        <w:rPr>
          <w:bCs/>
          <w:color w:val="000000"/>
          <w:lang w:val="en-GB"/>
        </w:rPr>
        <w:t xml:space="preserve">those in </w:t>
      </w:r>
      <w:r w:rsidR="00FD322A" w:rsidRPr="00FD322A">
        <w:rPr>
          <w:bCs/>
          <w:color w:val="000000"/>
          <w:lang w:val="en-GB"/>
        </w:rPr>
        <w:t>lab</w:t>
      </w:r>
      <w:r w:rsidR="00FD322A">
        <w:rPr>
          <w:bCs/>
          <w:color w:val="000000"/>
          <w:lang w:val="en-GB"/>
        </w:rPr>
        <w:t>oratory-based tests,</w:t>
      </w:r>
      <w:r w:rsidR="008B016B">
        <w:rPr>
          <w:bCs/>
          <w:color w:val="000000"/>
          <w:lang w:val="en-GB"/>
        </w:rPr>
        <w:fldChar w:fldCharType="begin">
          <w:fldData xml:space="preserve">PEVuZE5vdGU+PENpdGU+PEF1dGhvcj5TdXRoZXJhbjwvQXV0aG9yPjxZZWFyPjIwMTY8L1llYXI+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dXRoZXJhbjwvQXV0aG9yPjxZZWFyPjIwMTY8L1llYXI+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B016B">
        <w:rPr>
          <w:bCs/>
          <w:color w:val="000000"/>
          <w:lang w:val="en-GB"/>
        </w:rPr>
      </w:r>
      <w:r w:rsidR="008B016B">
        <w:rPr>
          <w:bCs/>
          <w:color w:val="000000"/>
          <w:lang w:val="en-GB"/>
        </w:rPr>
        <w:fldChar w:fldCharType="separate"/>
      </w:r>
      <w:hyperlink w:anchor="_ENREF_47" w:tooltip="Sutheran, 2016 #71" w:history="1">
        <w:r w:rsidR="008537CA" w:rsidRPr="008537CA">
          <w:rPr>
            <w:bCs/>
            <w:noProof/>
            <w:color w:val="000000"/>
            <w:vertAlign w:val="superscript"/>
            <w:lang w:val="en-GB"/>
          </w:rPr>
          <w:t>47</w:t>
        </w:r>
      </w:hyperlink>
      <w:r w:rsidR="008537CA" w:rsidRPr="008537CA">
        <w:rPr>
          <w:bCs/>
          <w:noProof/>
          <w:color w:val="000000"/>
          <w:vertAlign w:val="superscript"/>
          <w:lang w:val="en-GB"/>
        </w:rPr>
        <w:t>,</w:t>
      </w:r>
      <w:hyperlink w:anchor="_ENREF_48" w:tooltip="Pfutzner, 2012 #70" w:history="1">
        <w:r w:rsidR="008537CA" w:rsidRPr="008537CA">
          <w:rPr>
            <w:bCs/>
            <w:noProof/>
            <w:color w:val="000000"/>
            <w:vertAlign w:val="superscript"/>
            <w:lang w:val="en-GB"/>
          </w:rPr>
          <w:t>48</w:t>
        </w:r>
      </w:hyperlink>
      <w:r w:rsidR="008B016B">
        <w:rPr>
          <w:bCs/>
          <w:color w:val="000000"/>
          <w:lang w:val="en-GB"/>
        </w:rPr>
        <w:fldChar w:fldCharType="end"/>
      </w:r>
      <w:r w:rsidR="00FD322A">
        <w:rPr>
          <w:bCs/>
          <w:color w:val="000000"/>
          <w:lang w:val="en-GB"/>
        </w:rPr>
        <w:t xml:space="preserve"> </w:t>
      </w:r>
      <w:r w:rsidR="00FD322A" w:rsidRPr="00FD322A">
        <w:rPr>
          <w:bCs/>
          <w:color w:val="000000"/>
          <w:lang w:val="en-GB"/>
        </w:rPr>
        <w:t>facilitated by more advanced technologies and better standardization.</w:t>
      </w:r>
      <w:r w:rsidR="00FD322A">
        <w:rPr>
          <w:bCs/>
          <w:color w:val="000000"/>
          <w:lang w:val="en-GB"/>
        </w:rPr>
        <w:t xml:space="preserve"> </w:t>
      </w:r>
      <w:r w:rsidR="00CD32AF" w:rsidRPr="00A45DEB">
        <w:rPr>
          <w:bCs/>
          <w:color w:val="000000"/>
          <w:lang w:val="en-GB"/>
        </w:rPr>
        <w:t xml:space="preserve">Further, although our primary outcome </w:t>
      </w:r>
      <w:r w:rsidR="00E97436" w:rsidRPr="00A45DEB">
        <w:rPr>
          <w:bCs/>
          <w:color w:val="000000"/>
          <w:lang w:val="en-GB"/>
        </w:rPr>
        <w:t>is consistent with the</w:t>
      </w:r>
      <w:r w:rsidR="00CD32AF" w:rsidRPr="00A45DEB">
        <w:rPr>
          <w:bCs/>
          <w:color w:val="000000"/>
          <w:lang w:val="en-GB"/>
        </w:rPr>
        <w:t xml:space="preserve"> </w:t>
      </w:r>
      <w:r w:rsidR="00DE0702" w:rsidRPr="00A45DEB">
        <w:rPr>
          <w:bCs/>
          <w:color w:val="000000"/>
          <w:lang w:val="en-GB"/>
        </w:rPr>
        <w:t xml:space="preserve">Global Monitoring Framework for NCDs, </w:t>
      </w:r>
      <w:r w:rsidR="00E97436" w:rsidRPr="00A45DEB">
        <w:rPr>
          <w:bCs/>
          <w:color w:val="000000"/>
          <w:lang w:val="en-GB"/>
        </w:rPr>
        <w:t xml:space="preserve">diabetes </w:t>
      </w:r>
      <w:r w:rsidR="00DE0702" w:rsidRPr="00A45DEB">
        <w:rPr>
          <w:bCs/>
          <w:color w:val="000000"/>
          <w:lang w:val="en-GB"/>
        </w:rPr>
        <w:t>prevalence based on</w:t>
      </w:r>
      <w:r w:rsidR="00EA1419" w:rsidRPr="00A45DEB">
        <w:rPr>
          <w:bCs/>
          <w:color w:val="000000"/>
          <w:lang w:val="en-GB"/>
        </w:rPr>
        <w:t xml:space="preserve"> </w:t>
      </w:r>
      <w:r w:rsidR="00E97436" w:rsidRPr="00A45DEB">
        <w:rPr>
          <w:bCs/>
          <w:color w:val="000000"/>
          <w:lang w:val="en-GB"/>
        </w:rPr>
        <w:t>FPG</w:t>
      </w:r>
      <w:r w:rsidR="00EA1419" w:rsidRPr="00A45DEB">
        <w:rPr>
          <w:bCs/>
          <w:color w:val="000000"/>
          <w:lang w:val="en-GB"/>
        </w:rPr>
        <w:t xml:space="preserve"> alone is lower than that based </w:t>
      </w:r>
      <w:r w:rsidR="00BE5D6B" w:rsidRPr="00A45DEB">
        <w:rPr>
          <w:rFonts w:eastAsia="SimSun"/>
          <w:bCs/>
          <w:color w:val="000000"/>
          <w:lang w:val="en-GB" w:eastAsia="zh-CN"/>
        </w:rPr>
        <w:t xml:space="preserve">on </w:t>
      </w:r>
      <w:r w:rsidR="00EA1419" w:rsidRPr="00A45DEB">
        <w:rPr>
          <w:bCs/>
          <w:color w:val="000000"/>
          <w:lang w:val="en-GB"/>
        </w:rPr>
        <w:t>the combination of FPG and 2hOGTT</w:t>
      </w:r>
      <w:r w:rsidR="00E97436" w:rsidRPr="00A45DEB">
        <w:rPr>
          <w:bCs/>
          <w:color w:val="000000"/>
          <w:lang w:val="en-GB"/>
        </w:rPr>
        <w:t>.</w:t>
      </w:r>
      <w:hyperlink w:anchor="_ENREF_8" w:tooltip="NCD Risk Factor Collaboration, 2015 #8" w:history="1">
        <w:r w:rsidR="008537CA" w:rsidRPr="00A45DEB">
          <w:rPr>
            <w:bCs/>
            <w:color w:val="000000"/>
            <w:lang w:val="en-GB"/>
          </w:rPr>
          <w:fldChar w:fldCharType="begin"/>
        </w:r>
        <w:r w:rsidR="008537CA">
          <w:rPr>
            <w:bCs/>
            <w:color w:val="000000"/>
            <w:lang w:val="en-GB"/>
          </w:rPr>
          <w:instrText xml:space="preserve"> ADDIN EN.CITE &lt;EndNote&gt;&lt;Cite&gt;&lt;Author&gt;NCD Risk Factor Collaboration&lt;/Author&gt;&lt;Year&gt;2015&lt;/Year&gt;&lt;RecNum&gt;8&lt;/RecNum&gt;&lt;DisplayText&gt;&lt;style face="superscript"&gt;8&lt;/style&gt;&lt;/DisplayText&gt;&lt;record&gt;&lt;rec-number&gt;8&lt;/rec-number&gt;&lt;foreign-keys&gt;&lt;key app="EN" db-id="dpea92e5v9s0rqeftxz5zpzvtee52evrv5s0" timestamp="1446394016"&gt;8&lt;/key&gt;&lt;/foreign-keys&gt;&lt;ref-type name="Journal Article"&gt;17&lt;/ref-type&gt;&lt;contributors&gt;&lt;authors&gt;&lt;author&gt;NCD Risk Factor Collaboration,&lt;/author&gt;&lt;/authors&gt;&lt;/contributors&gt;&lt;titles&gt;&lt;title&gt;Effects of diabetes definition on global surveillance of diabetes prevalence and diagnosis: a pooled analysis of 96 population-based studies with 331 288 participants&lt;/title&gt;&lt;secondary-title&gt;Lancet Diabetes Endocrinol&lt;/secondary-title&gt;&lt;/titles&gt;&lt;periodical&gt;&lt;full-title&gt;Lancet Diabetes Endocrinol&lt;/full-title&gt;&lt;/periodical&gt;&lt;pages&gt;624-37&lt;/pages&gt;&lt;volume&gt;3&lt;/volume&gt;&lt;number&gt;8&lt;/number&gt;&lt;dates&gt;&lt;year&gt;2015&lt;/year&gt;&lt;pub-dates&gt;&lt;date&gt;Aug&lt;/date&gt;&lt;/pub-dates&gt;&lt;/dates&gt;&lt;isbn&gt;2213-8595 (Electronic)&lt;/isbn&gt;&lt;accession-num&gt;26109024&lt;/accession-num&gt;&lt;urls&gt;&lt;related-urls&gt;&lt;url&gt;http://www.ncbi.nlm.nih.gov/pubmed/26109024&lt;/url&gt;&lt;/related-urls&gt;&lt;/urls&gt;&lt;electronic-resource-num&gt;10.1016/S2213-8587(15)00129-1&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8</w:t>
        </w:r>
        <w:r w:rsidR="008537CA" w:rsidRPr="00A45DEB">
          <w:rPr>
            <w:bCs/>
            <w:color w:val="000000"/>
            <w:lang w:val="en-GB"/>
          </w:rPr>
          <w:fldChar w:fldCharType="end"/>
        </w:r>
      </w:hyperlink>
      <w:r w:rsidR="00E97436" w:rsidRPr="00A45DEB">
        <w:rPr>
          <w:bCs/>
          <w:color w:val="000000"/>
          <w:lang w:val="en-GB"/>
        </w:rPr>
        <w:t xml:space="preserve"> Using a conversion regression similar to those in the </w:t>
      </w:r>
      <w:r w:rsidR="00873AC5" w:rsidRPr="00A45DEB">
        <w:rPr>
          <w:bCs/>
          <w:color w:val="000000"/>
          <w:lang w:val="en-GB"/>
        </w:rPr>
        <w:t xml:space="preserve">Appendix, </w:t>
      </w:r>
      <w:r w:rsidR="00C070B2" w:rsidRPr="00A45DEB">
        <w:rPr>
          <w:bCs/>
          <w:color w:val="000000"/>
          <w:lang w:val="en-GB"/>
        </w:rPr>
        <w:t>age-</w:t>
      </w:r>
      <w:r w:rsidR="00A45DEB" w:rsidRPr="00A45DEB">
        <w:rPr>
          <w:bCs/>
          <w:color w:val="000000"/>
          <w:lang w:val="en-GB"/>
        </w:rPr>
        <w:t>standardised</w:t>
      </w:r>
      <w:r w:rsidR="00C070B2" w:rsidRPr="00A45DEB">
        <w:rPr>
          <w:bCs/>
          <w:color w:val="000000"/>
          <w:lang w:val="en-GB"/>
        </w:rPr>
        <w:t xml:space="preserve"> </w:t>
      </w:r>
      <w:r w:rsidR="00873AC5" w:rsidRPr="00A45DEB">
        <w:rPr>
          <w:bCs/>
          <w:color w:val="000000"/>
          <w:lang w:val="en-GB"/>
        </w:rPr>
        <w:t xml:space="preserve">global </w:t>
      </w:r>
      <w:r w:rsidR="00B335A2">
        <w:rPr>
          <w:bCs/>
          <w:color w:val="000000"/>
          <w:lang w:val="en-GB"/>
        </w:rPr>
        <w:t xml:space="preserve">adult diabetes </w:t>
      </w:r>
      <w:r w:rsidR="00873AC5" w:rsidRPr="00A45DEB">
        <w:rPr>
          <w:bCs/>
          <w:color w:val="000000"/>
          <w:lang w:val="en-GB"/>
        </w:rPr>
        <w:t xml:space="preserve">prevalence would be </w:t>
      </w:r>
      <w:r w:rsidR="00A97174">
        <w:rPr>
          <w:rFonts w:eastAsia="SimSun"/>
          <w:bCs/>
          <w:color w:val="000000"/>
          <w:lang w:val="en-GB" w:eastAsia="zh-CN"/>
        </w:rPr>
        <w:t>10.0</w:t>
      </w:r>
      <w:r w:rsidR="00873AC5" w:rsidRPr="00A45DEB">
        <w:rPr>
          <w:bCs/>
          <w:color w:val="000000"/>
          <w:lang w:val="en-GB"/>
        </w:rPr>
        <w:t>% (</w:t>
      </w:r>
      <w:r w:rsidR="00A97174">
        <w:rPr>
          <w:rFonts w:eastAsia="SimSun"/>
          <w:bCs/>
          <w:color w:val="000000"/>
          <w:lang w:val="en-GB" w:eastAsia="zh-CN"/>
        </w:rPr>
        <w:t>8.0</w:t>
      </w:r>
      <w:r w:rsidR="00C070B2" w:rsidRPr="00A45DEB">
        <w:rPr>
          <w:bCs/>
          <w:color w:val="000000"/>
          <w:lang w:val="en-GB"/>
        </w:rPr>
        <w:t>-</w:t>
      </w:r>
      <w:r w:rsidR="00400791">
        <w:rPr>
          <w:bCs/>
          <w:color w:val="000000"/>
          <w:lang w:val="en-GB"/>
        </w:rPr>
        <w:t>12.</w:t>
      </w:r>
      <w:r w:rsidR="00A97174">
        <w:rPr>
          <w:bCs/>
          <w:color w:val="000000"/>
          <w:lang w:val="en-GB"/>
        </w:rPr>
        <w:t>5</w:t>
      </w:r>
      <w:r w:rsidR="00873AC5" w:rsidRPr="00A45DEB">
        <w:rPr>
          <w:bCs/>
          <w:color w:val="000000"/>
          <w:lang w:val="en-GB"/>
        </w:rPr>
        <w:t xml:space="preserve">) for men and </w:t>
      </w:r>
      <w:r w:rsidR="00400791">
        <w:rPr>
          <w:rFonts w:eastAsia="SimSun"/>
          <w:bCs/>
          <w:color w:val="000000"/>
          <w:lang w:val="en-GB" w:eastAsia="zh-CN"/>
        </w:rPr>
        <w:t>8.</w:t>
      </w:r>
      <w:r w:rsidR="00A97174">
        <w:rPr>
          <w:rFonts w:eastAsia="SimSun"/>
          <w:bCs/>
          <w:color w:val="000000"/>
          <w:lang w:val="en-GB" w:eastAsia="zh-CN"/>
        </w:rPr>
        <w:t>8</w:t>
      </w:r>
      <w:r w:rsidR="00873AC5" w:rsidRPr="00A45DEB">
        <w:rPr>
          <w:bCs/>
          <w:color w:val="000000"/>
          <w:lang w:val="en-GB"/>
        </w:rPr>
        <w:t>% (</w:t>
      </w:r>
      <w:r w:rsidR="00A97174">
        <w:rPr>
          <w:rFonts w:eastAsia="SimSun"/>
          <w:bCs/>
          <w:color w:val="000000"/>
          <w:lang w:val="en-GB" w:eastAsia="zh-CN"/>
        </w:rPr>
        <w:t>7.2</w:t>
      </w:r>
      <w:r w:rsidR="00C070B2" w:rsidRPr="00A45DEB">
        <w:rPr>
          <w:bCs/>
          <w:color w:val="000000"/>
          <w:lang w:val="en-GB"/>
        </w:rPr>
        <w:t>-</w:t>
      </w:r>
      <w:r w:rsidR="00400791">
        <w:rPr>
          <w:bCs/>
          <w:color w:val="000000"/>
          <w:lang w:val="en-GB"/>
        </w:rPr>
        <w:t>10.</w:t>
      </w:r>
      <w:r w:rsidR="00A97174">
        <w:rPr>
          <w:bCs/>
          <w:color w:val="000000"/>
          <w:lang w:val="en-GB"/>
        </w:rPr>
        <w:t>7</w:t>
      </w:r>
      <w:r w:rsidR="00873AC5" w:rsidRPr="00A45DEB">
        <w:rPr>
          <w:bCs/>
          <w:color w:val="000000"/>
          <w:lang w:val="en-GB"/>
        </w:rPr>
        <w:t>) for women, if diabetes had been defined as</w:t>
      </w:r>
      <w:r w:rsidR="00565EB0" w:rsidRPr="00A45DEB">
        <w:rPr>
          <w:bCs/>
          <w:color w:val="000000"/>
          <w:lang w:val="en-GB"/>
        </w:rPr>
        <w:t xml:space="preserve"> FPG </w:t>
      </w:r>
      <w:r w:rsidR="00565EB0" w:rsidRPr="00A45DEB">
        <w:rPr>
          <w:lang w:val="en-GB"/>
        </w:rPr>
        <w:t>≥</w:t>
      </w:r>
      <w:r w:rsidR="00565EB0" w:rsidRPr="00A45DEB">
        <w:rPr>
          <w:bCs/>
          <w:color w:val="000000"/>
          <w:lang w:val="en-GB"/>
        </w:rPr>
        <w:t xml:space="preserve">7.0 mmol/L or 2hOGTT </w:t>
      </w:r>
      <w:r w:rsidR="00565EB0" w:rsidRPr="00A45DEB">
        <w:rPr>
          <w:lang w:val="en-GB"/>
        </w:rPr>
        <w:t>≥</w:t>
      </w:r>
      <w:r w:rsidR="00565EB0" w:rsidRPr="00A45DEB">
        <w:rPr>
          <w:bCs/>
          <w:color w:val="000000"/>
          <w:lang w:val="en-GB"/>
        </w:rPr>
        <w:t xml:space="preserve">11.1 mmol/L or history of diagnosis with diabetes or using insulin or oral </w:t>
      </w:r>
      <w:r w:rsidR="00914762" w:rsidRPr="00A45DEB">
        <w:rPr>
          <w:bCs/>
          <w:color w:val="000000"/>
          <w:lang w:val="en-GB"/>
        </w:rPr>
        <w:t>hypoglycaemic</w:t>
      </w:r>
      <w:r w:rsidR="00565EB0" w:rsidRPr="00A45DEB">
        <w:rPr>
          <w:bCs/>
          <w:color w:val="000000"/>
          <w:lang w:val="en-GB"/>
        </w:rPr>
        <w:t xml:space="preserve"> drugs</w:t>
      </w:r>
      <w:r w:rsidR="00873AC5" w:rsidRPr="00A45DEB">
        <w:rPr>
          <w:bCs/>
          <w:color w:val="000000"/>
          <w:lang w:val="en-GB"/>
        </w:rPr>
        <w:t>. Finally, the survey data did not allow separating T</w:t>
      </w:r>
      <w:r w:rsidR="00CA1DB6" w:rsidRPr="00A45DEB">
        <w:rPr>
          <w:bCs/>
          <w:color w:val="000000"/>
          <w:lang w:val="en-GB"/>
        </w:rPr>
        <w:t xml:space="preserve">ype 1 and </w:t>
      </w:r>
      <w:r w:rsidR="00873AC5" w:rsidRPr="00A45DEB">
        <w:rPr>
          <w:bCs/>
          <w:color w:val="000000"/>
          <w:lang w:val="en-GB"/>
        </w:rPr>
        <w:t xml:space="preserve">Type </w:t>
      </w:r>
      <w:r w:rsidR="00CA1DB6" w:rsidRPr="00A45DEB">
        <w:rPr>
          <w:bCs/>
          <w:color w:val="000000"/>
          <w:lang w:val="en-GB"/>
        </w:rPr>
        <w:t>2</w:t>
      </w:r>
      <w:r w:rsidR="00873AC5" w:rsidRPr="00A45DEB">
        <w:rPr>
          <w:bCs/>
          <w:color w:val="000000"/>
          <w:lang w:val="en-GB"/>
        </w:rPr>
        <w:t xml:space="preserve"> diabetes</w:t>
      </w:r>
      <w:r w:rsidR="00B64EFE">
        <w:rPr>
          <w:bCs/>
          <w:color w:val="000000"/>
          <w:lang w:val="en-GB"/>
        </w:rPr>
        <w:t xml:space="preserve"> </w:t>
      </w:r>
      <w:r w:rsidR="00C957EF">
        <w:rPr>
          <w:bCs/>
          <w:color w:val="000000"/>
          <w:lang w:val="en-GB"/>
        </w:rPr>
        <w:t>because</w:t>
      </w:r>
      <w:r w:rsidR="00B64EFE">
        <w:rPr>
          <w:bCs/>
          <w:color w:val="000000"/>
          <w:lang w:val="en-GB"/>
        </w:rPr>
        <w:t xml:space="preserve"> distinguishing Type 1 and Type 2 diabetes is </w:t>
      </w:r>
      <w:r w:rsidR="00C957EF">
        <w:rPr>
          <w:bCs/>
          <w:color w:val="000000"/>
          <w:lang w:val="en-GB"/>
        </w:rPr>
        <w:t>difficult in adults;</w:t>
      </w:r>
      <w:hyperlink w:anchor="_ENREF_49" w:tooltip="Diaz-Valencia, 2015 #72" w:history="1">
        <w:r w:rsidR="008537CA">
          <w:rPr>
            <w:bCs/>
            <w:color w:val="000000"/>
            <w:lang w:val="en-GB"/>
          </w:rPr>
          <w:fldChar w:fldCharType="begin">
            <w:fldData xml:space="preserve">PEVuZE5vdGU+PENpdGU+PEF1dGhvcj5EaWF6LVZhbGVuY2lhPC9BdXRob3I+PFllYXI+MjAxNTwv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C90aXRsZXM+PHBlcmlvZGljYWw+PGZ1bGwtdGl0bGU+RGlhYmV0ZXMgQ2FyZTwvZnVsbC10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aWF6LVZhbGVuY2lhPC9BdXRob3I+PFllYXI+MjAxNTwv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49-51</w:t>
        </w:r>
        <w:r w:rsidR="008537CA">
          <w:rPr>
            <w:bCs/>
            <w:color w:val="000000"/>
            <w:lang w:val="en-GB"/>
          </w:rPr>
          <w:fldChar w:fldCharType="end"/>
        </w:r>
      </w:hyperlink>
      <w:r w:rsidR="00C957EF">
        <w:rPr>
          <w:bCs/>
          <w:color w:val="000000"/>
          <w:lang w:val="en-GB"/>
        </w:rPr>
        <w:t xml:space="preserve"> </w:t>
      </w:r>
      <w:r w:rsidR="00873AC5" w:rsidRPr="00A45DEB">
        <w:rPr>
          <w:bCs/>
          <w:color w:val="000000"/>
          <w:lang w:val="en-GB"/>
        </w:rPr>
        <w:t>most</w:t>
      </w:r>
      <w:r w:rsidR="000B3CCC">
        <w:rPr>
          <w:bCs/>
          <w:color w:val="000000"/>
          <w:lang w:val="en-GB"/>
        </w:rPr>
        <w:t xml:space="preserve"> </w:t>
      </w:r>
      <w:r w:rsidR="00B64EFE">
        <w:rPr>
          <w:bCs/>
          <w:color w:val="000000"/>
          <w:lang w:val="en-GB"/>
        </w:rPr>
        <w:t>(85-95%) of</w:t>
      </w:r>
      <w:r w:rsidR="00873AC5" w:rsidRPr="00A45DEB">
        <w:rPr>
          <w:bCs/>
          <w:color w:val="000000"/>
          <w:lang w:val="en-GB"/>
        </w:rPr>
        <w:t xml:space="preserve"> diabetes cases in adults are Type 2.</w:t>
      </w:r>
      <w:r w:rsidR="0064187B">
        <w:rPr>
          <w:bCs/>
          <w:color w:val="000000"/>
          <w:lang w:val="en-GB"/>
        </w:rPr>
        <w:fldChar w:fldCharType="begin">
          <w:fldData xml:space="preserve">PEVuZE5vdGU+PENpdGU+PEF1dGhvcj5UdW9taWxlaHRvPC9BdXRob3I+PFllYXI+MjAxMzwvWWVh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UdW9taWxlaHRvPC9BdXRob3I+PFllYXI+MjAxMzwvWWVh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4187B">
        <w:rPr>
          <w:bCs/>
          <w:color w:val="000000"/>
          <w:lang w:val="en-GB"/>
        </w:rPr>
      </w:r>
      <w:r w:rsidR="0064187B">
        <w:rPr>
          <w:bCs/>
          <w:color w:val="000000"/>
          <w:lang w:val="en-GB"/>
        </w:rPr>
        <w:fldChar w:fldCharType="separate"/>
      </w:r>
      <w:hyperlink w:anchor="_ENREF_50" w:tooltip="Tuomilehto, 2013 #73" w:history="1">
        <w:r w:rsidR="008537CA" w:rsidRPr="008537CA">
          <w:rPr>
            <w:bCs/>
            <w:noProof/>
            <w:color w:val="000000"/>
            <w:vertAlign w:val="superscript"/>
            <w:lang w:val="en-GB"/>
          </w:rPr>
          <w:t>50</w:t>
        </w:r>
      </w:hyperlink>
      <w:r w:rsidR="008537CA" w:rsidRPr="008537CA">
        <w:rPr>
          <w:bCs/>
          <w:noProof/>
          <w:color w:val="000000"/>
          <w:vertAlign w:val="superscript"/>
          <w:lang w:val="en-GB"/>
        </w:rPr>
        <w:t>,</w:t>
      </w:r>
      <w:hyperlink w:anchor="_ENREF_52" w:tooltip="Centers for Disease Control and Prevention, 2014 #75" w:history="1">
        <w:r w:rsidR="008537CA" w:rsidRPr="008537CA">
          <w:rPr>
            <w:bCs/>
            <w:noProof/>
            <w:color w:val="000000"/>
            <w:vertAlign w:val="superscript"/>
            <w:lang w:val="en-GB"/>
          </w:rPr>
          <w:t>52</w:t>
        </w:r>
      </w:hyperlink>
      <w:r w:rsidR="0064187B">
        <w:rPr>
          <w:bCs/>
          <w:color w:val="000000"/>
          <w:lang w:val="en-GB"/>
        </w:rPr>
        <w:fldChar w:fldCharType="end"/>
      </w:r>
      <w:r w:rsidR="003653BB">
        <w:rPr>
          <w:bCs/>
          <w:color w:val="000000"/>
          <w:lang w:val="en-GB"/>
        </w:rPr>
        <w:t xml:space="preserve"> Therefore, the observed rise in diabetes prevalence among adults is quite likely to be due to increases in Type 2 diabetes.</w:t>
      </w:r>
    </w:p>
    <w:p w:rsidR="00770E3B" w:rsidRPr="00A45DEB" w:rsidRDefault="00770E3B" w:rsidP="00A63E81">
      <w:pPr>
        <w:spacing w:line="480" w:lineRule="auto"/>
        <w:jc w:val="both"/>
        <w:rPr>
          <w:bCs/>
          <w:color w:val="000000"/>
          <w:lang w:val="en-GB"/>
        </w:rPr>
      </w:pPr>
    </w:p>
    <w:p w:rsidR="00770E3B" w:rsidRPr="00A45DEB" w:rsidRDefault="00770E3B" w:rsidP="00C55610">
      <w:pPr>
        <w:spacing w:line="480" w:lineRule="auto"/>
        <w:jc w:val="both"/>
        <w:rPr>
          <w:bCs/>
          <w:color w:val="000000"/>
          <w:lang w:val="en-GB"/>
        </w:rPr>
      </w:pPr>
      <w:r w:rsidRPr="00A45DEB">
        <w:rPr>
          <w:bCs/>
          <w:color w:val="000000"/>
          <w:lang w:val="en-GB"/>
        </w:rPr>
        <w:t xml:space="preserve">Diabetes </w:t>
      </w:r>
      <w:r w:rsidR="003C6E0E" w:rsidRPr="00A45DEB">
        <w:rPr>
          <w:bCs/>
          <w:color w:val="000000"/>
          <w:lang w:val="en-GB"/>
        </w:rPr>
        <w:t>and its</w:t>
      </w:r>
      <w:r w:rsidRPr="00A45DEB">
        <w:rPr>
          <w:bCs/>
          <w:color w:val="000000"/>
          <w:lang w:val="en-GB"/>
        </w:rPr>
        <w:t xml:space="preserve"> </w:t>
      </w:r>
      <w:r w:rsidR="008C3E71" w:rsidRPr="00A45DEB">
        <w:rPr>
          <w:bCs/>
          <w:color w:val="000000"/>
          <w:lang w:val="en-GB"/>
        </w:rPr>
        <w:t xml:space="preserve">macrovascular and microvascular </w:t>
      </w:r>
      <w:r w:rsidRPr="00A45DEB">
        <w:rPr>
          <w:bCs/>
          <w:color w:val="000000"/>
          <w:lang w:val="en-GB"/>
        </w:rPr>
        <w:t>complications account for over 2 million annual deaths</w:t>
      </w:r>
      <w:r w:rsidR="003C6E0E" w:rsidRPr="00A45DEB">
        <w:rPr>
          <w:bCs/>
          <w:color w:val="000000"/>
          <w:lang w:val="en-GB"/>
        </w:rPr>
        <w:t>,</w:t>
      </w:r>
      <w:hyperlink w:anchor="_ENREF_1" w:tooltip="Global Burden of Metabolic Risk Factors for Chronic Diseases Collaboration, 2014 #1" w:history="1">
        <w:r w:rsidR="008537CA" w:rsidRPr="00A45DEB">
          <w:rPr>
            <w:bCs/>
            <w:color w:val="000000"/>
            <w:lang w:val="en-GB"/>
          </w:rPr>
          <w:fldChar w:fldCharType="begin"/>
        </w:r>
        <w:r w:rsidR="008537CA">
          <w:rPr>
            <w:bCs/>
            <w:color w:val="000000"/>
            <w:lang w:val="en-GB"/>
          </w:rPr>
          <w:instrText xml:space="preserve"> ADDIN EN.CITE &lt;EndNote&gt;&lt;Cite&gt;&lt;Author&gt;Global Burden of Metabolic Risk Factors for Chronic Diseases Collaboration&lt;/Author&gt;&lt;Year&gt;2014&lt;/Year&gt;&lt;RecNum&gt;1&lt;/RecNum&gt;&lt;DisplayText&gt;&lt;style face="superscript"&gt;1&lt;/style&gt;&lt;/DisplayText&gt;&lt;record&gt;&lt;rec-number&gt;1&lt;/rec-number&gt;&lt;foreign-keys&gt;&lt;key app="EN" db-id="dpea92e5v9s0rqeftxz5zpzvtee52evrv5s0" timestamp="1446394015"&gt;1&lt;/key&gt;&lt;/foreign-keys&gt;&lt;ref-type name="Journal Article"&gt;17&lt;/ref-type&gt;&lt;contributors&gt;&lt;authors&gt;&lt;author&gt;Global Burden of Metabolic Risk Factors for Chronic Diseases Collaboration,&lt;/author&gt;&lt;/authors&gt;&lt;/contributors&gt;&lt;titles&gt;&lt;title&gt;Cardiovascular disease, chronic kidney disease, and diabetes mortality burden of cardiometabolic risk factors from 1980 to 2010: a comparative risk assessment&lt;/title&gt;&lt;secondary-title&gt;Lancet Diabetes Endocrinol&lt;/secondary-title&gt;&lt;/titles&gt;&lt;periodical&gt;&lt;full-title&gt;Lancet Diabetes Endocrinol&lt;/full-title&gt;&lt;/periodical&gt;&lt;pages&gt;634-47&lt;/pages&gt;&lt;volume&gt;2&lt;/volume&gt;&lt;number&gt;8&lt;/number&gt;&lt;dates&gt;&lt;year&gt;2014&lt;/year&gt;&lt;pub-dates&gt;&lt;date&gt;Aug&lt;/date&gt;&lt;/pub-dates&gt;&lt;/dates&gt;&lt;isbn&gt;2213-8595 (Electronic)&lt;/isbn&gt;&lt;accession-num&gt;24842598&lt;/accession-num&gt;&lt;urls&gt;&lt;related-urls&gt;&lt;url&gt;http://www.ncbi.nlm.nih.gov/pubmed/24842598&lt;/url&gt;&lt;/related-urls&gt;&lt;/urls&gt;&lt;electronic-resource-num&gt;10.1016/S2213-8587(14)70102-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1</w:t>
        </w:r>
        <w:r w:rsidR="008537CA" w:rsidRPr="00A45DEB">
          <w:rPr>
            <w:bCs/>
            <w:color w:val="000000"/>
            <w:lang w:val="en-GB"/>
          </w:rPr>
          <w:fldChar w:fldCharType="end"/>
        </w:r>
      </w:hyperlink>
      <w:r w:rsidRPr="00A45DEB">
        <w:rPr>
          <w:bCs/>
          <w:color w:val="000000"/>
          <w:lang w:val="en-GB"/>
        </w:rPr>
        <w:t xml:space="preserve"> </w:t>
      </w:r>
      <w:r w:rsidR="003C6E0E" w:rsidRPr="00A45DEB">
        <w:rPr>
          <w:bCs/>
          <w:color w:val="000000"/>
          <w:lang w:val="en-GB"/>
        </w:rPr>
        <w:t>and are the</w:t>
      </w:r>
      <w:r w:rsidRPr="00A45DEB">
        <w:rPr>
          <w:bCs/>
          <w:color w:val="000000"/>
          <w:lang w:val="en-GB"/>
        </w:rPr>
        <w:t xml:space="preserve"> </w:t>
      </w:r>
      <w:r w:rsidR="00ED6008">
        <w:rPr>
          <w:bCs/>
          <w:color w:val="000000"/>
          <w:lang w:val="en-GB"/>
        </w:rPr>
        <w:t>7</w:t>
      </w:r>
      <w:r w:rsidR="00ED6008" w:rsidRPr="00A45DEB">
        <w:rPr>
          <w:bCs/>
          <w:color w:val="000000"/>
          <w:vertAlign w:val="superscript"/>
          <w:lang w:val="en-GB"/>
        </w:rPr>
        <w:t>th</w:t>
      </w:r>
      <w:r w:rsidR="00ED6008" w:rsidRPr="00A45DEB">
        <w:rPr>
          <w:bCs/>
          <w:color w:val="000000"/>
          <w:lang w:val="en-GB"/>
        </w:rPr>
        <w:t xml:space="preserve"> </w:t>
      </w:r>
      <w:r w:rsidRPr="00A45DEB">
        <w:rPr>
          <w:bCs/>
          <w:color w:val="000000"/>
          <w:lang w:val="en-GB"/>
        </w:rPr>
        <w:t>leading cause of disability in the world</w:t>
      </w:r>
      <w:r w:rsidR="003C6E0E" w:rsidRPr="00A45DEB">
        <w:rPr>
          <w:bCs/>
          <w:color w:val="000000"/>
          <w:lang w:val="en-GB"/>
        </w:rPr>
        <w:t>.</w:t>
      </w:r>
      <w:hyperlink w:anchor="_ENREF_53" w:tooltip="Global Burden of Disease Study Collaborators, 2015 #48" w:history="1">
        <w:r w:rsidR="008537CA">
          <w:rPr>
            <w:bCs/>
            <w:color w:val="000000"/>
            <w:lang w:val="en-GB"/>
          </w:rPr>
          <w:fldChar w:fldCharType="begin">
            <w:fldData xml:space="preserve">PEVuZE5vdGU+PENpdGU+PEF1dGhvcj5HbG9iYWwgQnVyZGVuIG9mIERpc2Vhc2UgU3R1ZHkgQ29s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aHJvbmljIERpc2Vhc2UvKmVwaWRlbWlvbG9neTwva2V5d29yZD48a2V5d29yZD5Db3N0IG9m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HbG9iYWwgQnVyZGVuIG9mIERpc2Vhc2UgU3R1ZHkgQ29s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aHJvbmljIERpc2Vhc2UvKmVwaWRlbWlvbG9neTwva2V5d29yZD48a2V5d29yZD5Db3N0IG9m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53</w:t>
        </w:r>
        <w:r w:rsidR="008537CA">
          <w:rPr>
            <w:bCs/>
            <w:color w:val="000000"/>
            <w:lang w:val="en-GB"/>
          </w:rPr>
          <w:fldChar w:fldCharType="end"/>
        </w:r>
      </w:hyperlink>
      <w:r w:rsidRPr="00A45DEB">
        <w:rPr>
          <w:bCs/>
          <w:color w:val="000000"/>
          <w:lang w:val="en-GB"/>
        </w:rPr>
        <w:t xml:space="preserve"> </w:t>
      </w:r>
      <w:r w:rsidR="00BA629F">
        <w:rPr>
          <w:bCs/>
          <w:color w:val="000000"/>
          <w:lang w:val="en-GB"/>
        </w:rPr>
        <w:t xml:space="preserve">Diabetes is also a risk factor for tuberculosis, another </w:t>
      </w:r>
      <w:r w:rsidR="00252E9D">
        <w:rPr>
          <w:bCs/>
          <w:color w:val="000000"/>
          <w:lang w:val="en-GB"/>
        </w:rPr>
        <w:t>condition with large burden in low- and middle-income countries</w:t>
      </w:r>
      <w:r w:rsidR="00BA629F">
        <w:rPr>
          <w:bCs/>
          <w:color w:val="000000"/>
          <w:lang w:val="en-GB"/>
        </w:rPr>
        <w:t>.</w:t>
      </w:r>
      <w:hyperlink w:anchor="_ENREF_54" w:tooltip="Pan, 2015 #76" w:history="1">
        <w:r w:rsidR="008537CA">
          <w:rPr>
            <w:bCs/>
            <w:color w:val="000000"/>
            <w:lang w:val="en-GB"/>
          </w:rPr>
          <w:fldChar w:fldCharType="begin">
            <w:fldData xml:space="preserve">PEVuZE5vdGU+PENpdGU+PEF1dGhvcj5QYW48L0F1dGhvcj48WWVhcj4yMDE1PC9ZZWFyPjxSZWNO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QYW48L0F1dGhvcj48WWVhcj4yMDE1PC9ZZWFyPjxSZWNO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54</w:t>
        </w:r>
        <w:r w:rsidR="008537CA">
          <w:rPr>
            <w:bCs/>
            <w:color w:val="000000"/>
            <w:lang w:val="en-GB"/>
          </w:rPr>
          <w:fldChar w:fldCharType="end"/>
        </w:r>
      </w:hyperlink>
      <w:r w:rsidR="00BA629F">
        <w:rPr>
          <w:bCs/>
          <w:color w:val="000000"/>
          <w:lang w:val="en-GB"/>
        </w:rPr>
        <w:t xml:space="preserve"> Diabetes and its complications</w:t>
      </w:r>
      <w:r w:rsidR="00DB0F5E" w:rsidRPr="00A45DEB">
        <w:rPr>
          <w:bCs/>
          <w:color w:val="000000"/>
          <w:lang w:val="en-GB"/>
        </w:rPr>
        <w:t xml:space="preserve"> also impose substantial economic costs on</w:t>
      </w:r>
      <w:r w:rsidRPr="00A45DEB">
        <w:rPr>
          <w:bCs/>
          <w:color w:val="000000"/>
          <w:lang w:val="en-GB"/>
        </w:rPr>
        <w:t xml:space="preserve"> patients, their families</w:t>
      </w:r>
      <w:r w:rsidR="0021400B" w:rsidRPr="00A45DEB">
        <w:rPr>
          <w:bCs/>
          <w:color w:val="000000"/>
          <w:lang w:val="en-GB"/>
        </w:rPr>
        <w:t>,</w:t>
      </w:r>
      <w:r w:rsidRPr="00A45DEB">
        <w:rPr>
          <w:bCs/>
          <w:color w:val="000000"/>
          <w:lang w:val="en-GB"/>
        </w:rPr>
        <w:t xml:space="preserve"> health systems </w:t>
      </w:r>
      <w:r w:rsidR="0021400B" w:rsidRPr="00A45DEB">
        <w:rPr>
          <w:bCs/>
          <w:color w:val="000000"/>
          <w:lang w:val="en-GB"/>
        </w:rPr>
        <w:t xml:space="preserve">and national economies </w:t>
      </w:r>
      <w:r w:rsidRPr="00A45DEB">
        <w:rPr>
          <w:bCs/>
          <w:color w:val="000000"/>
          <w:lang w:val="en-GB"/>
        </w:rPr>
        <w:t xml:space="preserve">due to </w:t>
      </w:r>
      <w:r w:rsidR="00832F5C" w:rsidRPr="00A45DEB">
        <w:rPr>
          <w:bCs/>
          <w:color w:val="000000"/>
          <w:lang w:val="en-GB"/>
        </w:rPr>
        <w:t xml:space="preserve">direct costs of </w:t>
      </w:r>
      <w:r w:rsidRPr="00A45DEB">
        <w:rPr>
          <w:bCs/>
          <w:color w:val="000000"/>
          <w:lang w:val="en-GB"/>
        </w:rPr>
        <w:t>treatment and loss of work and wages.</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Pr="00A45DEB">
        <w:rPr>
          <w:bCs/>
          <w:color w:val="000000"/>
          <w:lang w:val="en-GB"/>
        </w:rPr>
        <w:t xml:space="preserve"> </w:t>
      </w:r>
      <w:r w:rsidR="006C3528" w:rsidRPr="00A45DEB">
        <w:rPr>
          <w:bCs/>
          <w:color w:val="000000"/>
          <w:lang w:val="en-GB"/>
        </w:rPr>
        <w:t>Based on the estimates of the number of people with diabetes</w:t>
      </w:r>
      <w:r w:rsidR="00BA629F">
        <w:rPr>
          <w:bCs/>
          <w:color w:val="000000"/>
          <w:lang w:val="en-GB"/>
        </w:rPr>
        <w:t xml:space="preserve"> in 2014</w:t>
      </w:r>
      <w:r w:rsidR="006C3528" w:rsidRPr="00A45DEB">
        <w:rPr>
          <w:bCs/>
          <w:color w:val="000000"/>
          <w:lang w:val="en-GB"/>
        </w:rPr>
        <w:t xml:space="preserve"> in</w:t>
      </w:r>
      <w:r w:rsidR="00BA629F">
        <w:rPr>
          <w:bCs/>
          <w:color w:val="000000"/>
          <w:lang w:val="en-GB"/>
        </w:rPr>
        <w:t xml:space="preserve"> this study,</w:t>
      </w:r>
      <w:r w:rsidR="006C3528" w:rsidRPr="00A45DEB">
        <w:rPr>
          <w:bCs/>
          <w:color w:val="000000"/>
          <w:lang w:val="en-GB"/>
        </w:rPr>
        <w:t xml:space="preserve"> and cost estimates from a systematic review,</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006C3528" w:rsidRPr="00A45DEB">
        <w:rPr>
          <w:bCs/>
          <w:color w:val="000000"/>
          <w:lang w:val="en-GB"/>
        </w:rPr>
        <w:t xml:space="preserve"> the direct </w:t>
      </w:r>
      <w:r w:rsidR="007F75D9" w:rsidRPr="00A45DEB">
        <w:rPr>
          <w:bCs/>
          <w:color w:val="000000"/>
          <w:lang w:val="en-GB"/>
        </w:rPr>
        <w:t xml:space="preserve">annual </w:t>
      </w:r>
      <w:r w:rsidR="006C3528" w:rsidRPr="00A45DEB">
        <w:rPr>
          <w:bCs/>
          <w:color w:val="000000"/>
          <w:lang w:val="en-GB"/>
        </w:rPr>
        <w:t xml:space="preserve">cost of diabetes in the world is </w:t>
      </w:r>
      <w:r w:rsidR="00C510CB" w:rsidRPr="00A45DEB">
        <w:rPr>
          <w:rFonts w:eastAsia="SimSun"/>
          <w:bCs/>
          <w:color w:val="000000"/>
          <w:lang w:val="en-GB" w:eastAsia="zh-CN"/>
        </w:rPr>
        <w:t>over</w:t>
      </w:r>
      <w:r w:rsidR="00C510CB" w:rsidRPr="00A45DEB">
        <w:rPr>
          <w:bCs/>
          <w:color w:val="000000"/>
          <w:lang w:val="en-GB"/>
        </w:rPr>
        <w:t xml:space="preserve"> </w:t>
      </w:r>
      <w:r w:rsidR="005E20CD" w:rsidRPr="00A45DEB">
        <w:rPr>
          <w:bCs/>
          <w:color w:val="000000"/>
          <w:lang w:val="en-GB"/>
        </w:rPr>
        <w:t>8</w:t>
      </w:r>
      <w:r w:rsidR="005E20CD">
        <w:rPr>
          <w:bCs/>
          <w:color w:val="000000"/>
          <w:lang w:val="en-GB"/>
        </w:rPr>
        <w:t>27</w:t>
      </w:r>
      <w:r w:rsidR="005E20CD" w:rsidRPr="00A45DEB">
        <w:rPr>
          <w:bCs/>
          <w:color w:val="000000"/>
          <w:lang w:val="en-GB"/>
        </w:rPr>
        <w:t xml:space="preserve"> </w:t>
      </w:r>
      <w:r w:rsidR="006C3528" w:rsidRPr="00A45DEB">
        <w:rPr>
          <w:bCs/>
          <w:color w:val="000000"/>
          <w:lang w:val="en-GB"/>
        </w:rPr>
        <w:t>billion dollars, with China (</w:t>
      </w:r>
      <w:r w:rsidR="00D81BB7" w:rsidRPr="00A45DEB">
        <w:rPr>
          <w:bCs/>
          <w:color w:val="000000"/>
          <w:lang w:val="en-GB"/>
        </w:rPr>
        <w:t>1</w:t>
      </w:r>
      <w:r w:rsidR="00D81BB7">
        <w:rPr>
          <w:bCs/>
          <w:color w:val="000000"/>
          <w:lang w:val="en-GB"/>
        </w:rPr>
        <w:t>70</w:t>
      </w:r>
      <w:r w:rsidR="00D81BB7" w:rsidRPr="00A45DEB">
        <w:rPr>
          <w:bCs/>
          <w:color w:val="000000"/>
          <w:lang w:val="en-GB"/>
        </w:rPr>
        <w:t xml:space="preserve"> </w:t>
      </w:r>
      <w:r w:rsidR="006C3528" w:rsidRPr="00A45DEB">
        <w:rPr>
          <w:bCs/>
          <w:color w:val="000000"/>
          <w:lang w:val="en-GB"/>
        </w:rPr>
        <w:t>billion), USA (</w:t>
      </w:r>
      <w:r w:rsidR="005E20CD" w:rsidRPr="00A45DEB">
        <w:rPr>
          <w:bCs/>
          <w:color w:val="000000"/>
          <w:lang w:val="en-GB"/>
        </w:rPr>
        <w:t>1</w:t>
      </w:r>
      <w:r w:rsidR="005E20CD">
        <w:rPr>
          <w:bCs/>
          <w:color w:val="000000"/>
          <w:lang w:val="en-GB"/>
        </w:rPr>
        <w:t>05</w:t>
      </w:r>
      <w:r w:rsidR="005E20CD" w:rsidRPr="00A45DEB">
        <w:rPr>
          <w:bCs/>
          <w:color w:val="000000"/>
          <w:lang w:val="en-GB"/>
        </w:rPr>
        <w:t xml:space="preserve"> </w:t>
      </w:r>
      <w:r w:rsidR="006C3528" w:rsidRPr="00A45DEB">
        <w:rPr>
          <w:bCs/>
          <w:color w:val="000000"/>
          <w:lang w:val="en-GB"/>
        </w:rPr>
        <w:t>billion), India (</w:t>
      </w:r>
      <w:r w:rsidR="005E20CD">
        <w:rPr>
          <w:rFonts w:eastAsia="SimSun"/>
          <w:bCs/>
          <w:color w:val="000000"/>
          <w:lang w:val="en-GB" w:eastAsia="zh-CN"/>
        </w:rPr>
        <w:t>73</w:t>
      </w:r>
      <w:r w:rsidR="005E20CD" w:rsidRPr="00A45DEB">
        <w:rPr>
          <w:bCs/>
          <w:color w:val="000000"/>
          <w:lang w:val="en-GB"/>
        </w:rPr>
        <w:t xml:space="preserve"> </w:t>
      </w:r>
      <w:r w:rsidR="006C3528" w:rsidRPr="00A45DEB">
        <w:rPr>
          <w:bCs/>
          <w:color w:val="000000"/>
          <w:lang w:val="en-GB"/>
        </w:rPr>
        <w:t>billion) and Japan (</w:t>
      </w:r>
      <w:r w:rsidR="005E20CD">
        <w:rPr>
          <w:bCs/>
          <w:color w:val="000000"/>
          <w:lang w:val="en-GB"/>
        </w:rPr>
        <w:t>37</w:t>
      </w:r>
      <w:r w:rsidR="005E20CD" w:rsidRPr="00A45DEB">
        <w:rPr>
          <w:bCs/>
          <w:color w:val="000000"/>
          <w:lang w:val="en-GB"/>
        </w:rPr>
        <w:t xml:space="preserve"> </w:t>
      </w:r>
      <w:r w:rsidR="006C3528" w:rsidRPr="00A45DEB">
        <w:rPr>
          <w:bCs/>
          <w:color w:val="000000"/>
          <w:lang w:val="en-GB"/>
        </w:rPr>
        <w:t xml:space="preserve">billion) </w:t>
      </w:r>
      <w:r w:rsidR="00A73C46" w:rsidRPr="00A45DEB">
        <w:rPr>
          <w:bCs/>
          <w:color w:val="000000"/>
          <w:lang w:val="en-GB"/>
        </w:rPr>
        <w:t>experiencing</w:t>
      </w:r>
      <w:r w:rsidR="006C3528" w:rsidRPr="00A45DEB">
        <w:rPr>
          <w:bCs/>
          <w:color w:val="000000"/>
          <w:lang w:val="en-GB"/>
        </w:rPr>
        <w:t xml:space="preserve"> the largest costs.</w:t>
      </w:r>
      <w:r w:rsidR="00E826AC" w:rsidRPr="00A45DEB">
        <w:rPr>
          <w:bCs/>
          <w:color w:val="000000"/>
          <w:lang w:val="en-GB"/>
        </w:rPr>
        <w:t xml:space="preserve"> </w:t>
      </w:r>
      <w:r w:rsidR="00983DCD">
        <w:rPr>
          <w:bCs/>
          <w:color w:val="000000"/>
          <w:lang w:val="en-GB"/>
        </w:rPr>
        <w:t>Nearly 60%</w:t>
      </w:r>
      <w:r w:rsidR="00E826AC" w:rsidRPr="00A45DEB">
        <w:rPr>
          <w:bCs/>
          <w:color w:val="000000"/>
          <w:lang w:val="en-GB"/>
        </w:rPr>
        <w:t xml:space="preserve"> of </w:t>
      </w:r>
      <w:r w:rsidR="00C55610" w:rsidRPr="00A45DEB">
        <w:rPr>
          <w:bCs/>
          <w:color w:val="000000"/>
          <w:lang w:val="en-GB"/>
        </w:rPr>
        <w:t xml:space="preserve">the global </w:t>
      </w:r>
      <w:r w:rsidR="00E826AC" w:rsidRPr="00A45DEB">
        <w:rPr>
          <w:bCs/>
          <w:color w:val="000000"/>
          <w:lang w:val="en-GB"/>
        </w:rPr>
        <w:t>cost</w:t>
      </w:r>
      <w:r w:rsidR="00C55610" w:rsidRPr="00A45DEB">
        <w:rPr>
          <w:bCs/>
          <w:color w:val="000000"/>
          <w:lang w:val="en-GB"/>
        </w:rPr>
        <w:t>s</w:t>
      </w:r>
      <w:r w:rsidR="00E826AC" w:rsidRPr="00A45DEB">
        <w:rPr>
          <w:bCs/>
          <w:color w:val="000000"/>
          <w:lang w:val="en-GB"/>
        </w:rPr>
        <w:t xml:space="preserve"> is borne</w:t>
      </w:r>
      <w:r w:rsidR="006C3528" w:rsidRPr="00A45DEB">
        <w:rPr>
          <w:bCs/>
          <w:color w:val="000000"/>
          <w:lang w:val="en-GB"/>
        </w:rPr>
        <w:t xml:space="preserve"> </w:t>
      </w:r>
      <w:r w:rsidR="00F81C05" w:rsidRPr="00A45DEB">
        <w:rPr>
          <w:rFonts w:eastAsia="SimSun"/>
          <w:bCs/>
          <w:color w:val="000000"/>
          <w:lang w:val="en-GB" w:eastAsia="zh-CN"/>
        </w:rPr>
        <w:t>by</w:t>
      </w:r>
      <w:r w:rsidR="00F81C05" w:rsidRPr="00A45DEB">
        <w:rPr>
          <w:bCs/>
          <w:color w:val="000000"/>
          <w:lang w:val="en-GB"/>
        </w:rPr>
        <w:t xml:space="preserve"> </w:t>
      </w:r>
      <w:r w:rsidRPr="00A45DEB">
        <w:rPr>
          <w:bCs/>
          <w:color w:val="000000"/>
          <w:lang w:val="en-GB"/>
        </w:rPr>
        <w:t xml:space="preserve">low- and middle-income countries, </w:t>
      </w:r>
      <w:r w:rsidR="00E826AC" w:rsidRPr="00A45DEB">
        <w:rPr>
          <w:bCs/>
          <w:color w:val="000000"/>
          <w:lang w:val="en-GB"/>
        </w:rPr>
        <w:t>where</w:t>
      </w:r>
      <w:r w:rsidRPr="00A45DEB">
        <w:rPr>
          <w:bCs/>
          <w:color w:val="000000"/>
          <w:lang w:val="en-GB"/>
        </w:rPr>
        <w:t xml:space="preserve"> substantial part</w:t>
      </w:r>
      <w:r w:rsidR="00F81C05" w:rsidRPr="00A45DEB">
        <w:rPr>
          <w:rFonts w:eastAsia="SimSun"/>
          <w:bCs/>
          <w:color w:val="000000"/>
          <w:lang w:val="en-GB" w:eastAsia="zh-CN"/>
        </w:rPr>
        <w:t>s</w:t>
      </w:r>
      <w:r w:rsidRPr="00A45DEB">
        <w:rPr>
          <w:bCs/>
          <w:color w:val="000000"/>
          <w:lang w:val="en-GB"/>
        </w:rPr>
        <w:t xml:space="preserve"> of treatment costs are paid out of pocket,</w:t>
      </w:r>
      <w:hyperlink w:anchor="_ENREF_2" w:tooltip="Seuring, 2015 #2" w:history="1">
        <w:r w:rsidR="008537CA" w:rsidRPr="00A45DEB">
          <w:rPr>
            <w:bCs/>
            <w:color w:val="000000"/>
            <w:lang w:val="en-GB"/>
          </w:rPr>
          <w:fldChar w:fldCharType="begin"/>
        </w:r>
        <w:r w:rsidR="008537CA">
          <w:rPr>
            <w:bCs/>
            <w:color w:val="000000"/>
            <w:lang w:val="en-GB"/>
          </w:rPr>
          <w:instrText xml:space="preserve"> ADDIN EN.CITE &lt;EndNote&gt;&lt;Cite&gt;&lt;Author&gt;Seuring&lt;/Author&gt;&lt;Year&gt;2015&lt;/Year&gt;&lt;RecNum&gt;2&lt;/RecNum&gt;&lt;DisplayText&gt;&lt;style face="superscript"&gt;2&lt;/style&gt;&lt;/DisplayText&gt;&lt;record&gt;&lt;rec-number&gt;2&lt;/rec-number&gt;&lt;foreign-keys&gt;&lt;key app="EN" db-id="dpea92e5v9s0rqeftxz5zpzvtee52evrv5s0" timestamp="1446394015"&gt;2&lt;/key&gt;&lt;/foreign-keys&gt;&lt;ref-type name="Journal Article"&gt;17&lt;/ref-type&gt;&lt;contributors&gt;&lt;authors&gt;&lt;author&gt;Seuring, T.&lt;/author&gt;&lt;author&gt;Archangelidi, O.&lt;/author&gt;&lt;author&gt;Suhrcke, M.&lt;/author&gt;&lt;/authors&gt;&lt;/contributors&gt;&lt;auth-address&gt;Health Economics Group, Norwich Medical School, University of East Anglia, Norwich, UK, T.Seuring@uea.ac.uk.&lt;/auth-address&gt;&lt;titles&gt;&lt;title&gt;The Economic Costs of Type 2 Diabetes: A Global Systematic Review&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11-31&lt;/pages&gt;&lt;volume&gt;33&lt;/volume&gt;&lt;number&gt;8&lt;/number&gt;&lt;dates&gt;&lt;year&gt;2015&lt;/year&gt;&lt;pub-dates&gt;&lt;date&gt;Aug&lt;/date&gt;&lt;/pub-dates&gt;&lt;/dates&gt;&lt;publisher&gt;Springer International Publishing&lt;/publisher&gt;&lt;isbn&gt;1179-2027 (Electronic)&amp;#xD;1170-7690 (Linking)&lt;/isbn&gt;&lt;accession-num&gt;25787932&lt;/accession-num&gt;&lt;urls&gt;&lt;related-urls&gt;&lt;url&gt;http://www.ncbi.nlm.nih.gov/pubmed/25787932&lt;/url&gt;&lt;/related-urls&gt;&lt;/urls&gt;&lt;custom2&gt;4519633&lt;/custom2&gt;&lt;electronic-resource-num&gt;10.1007/s40273-015-0268-9&lt;/electronic-resource-num&gt;&lt;language&gt;English&lt;/language&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2</w:t>
        </w:r>
        <w:r w:rsidR="008537CA" w:rsidRPr="00A45DEB">
          <w:rPr>
            <w:bCs/>
            <w:color w:val="000000"/>
            <w:lang w:val="en-GB"/>
          </w:rPr>
          <w:fldChar w:fldCharType="end"/>
        </w:r>
      </w:hyperlink>
      <w:r w:rsidR="00920E6E" w:rsidRPr="00A45DEB">
        <w:rPr>
          <w:bCs/>
          <w:color w:val="000000"/>
          <w:lang w:val="en-GB"/>
        </w:rPr>
        <w:t xml:space="preserve"> </w:t>
      </w:r>
      <w:r w:rsidR="0012406E">
        <w:rPr>
          <w:bCs/>
          <w:color w:val="000000"/>
          <w:lang w:val="en-GB"/>
        </w:rPr>
        <w:t>and hence</w:t>
      </w:r>
      <w:r w:rsidR="0012406E" w:rsidRPr="00A45DEB">
        <w:rPr>
          <w:bCs/>
          <w:color w:val="000000"/>
          <w:lang w:val="en-GB"/>
        </w:rPr>
        <w:t xml:space="preserve"> </w:t>
      </w:r>
      <w:r w:rsidR="00920E6E" w:rsidRPr="00A45DEB">
        <w:rPr>
          <w:bCs/>
          <w:color w:val="000000"/>
          <w:lang w:val="en-GB"/>
        </w:rPr>
        <w:t xml:space="preserve">affects treatment </w:t>
      </w:r>
      <w:r w:rsidR="00A45DEB" w:rsidRPr="00A45DEB">
        <w:rPr>
          <w:bCs/>
          <w:color w:val="000000"/>
          <w:lang w:val="en-GB"/>
        </w:rPr>
        <w:t xml:space="preserve">utilisation </w:t>
      </w:r>
      <w:r w:rsidR="00920E6E" w:rsidRPr="00A45DEB">
        <w:rPr>
          <w:bCs/>
          <w:color w:val="000000"/>
          <w:lang w:val="en-GB"/>
        </w:rPr>
        <w:t xml:space="preserve">and adherence </w:t>
      </w:r>
      <w:r w:rsidR="00C55610" w:rsidRPr="00A45DEB">
        <w:rPr>
          <w:bCs/>
          <w:color w:val="000000"/>
          <w:lang w:val="en-GB"/>
        </w:rPr>
        <w:t xml:space="preserve">and </w:t>
      </w:r>
      <w:r w:rsidR="00920E6E" w:rsidRPr="00A45DEB">
        <w:rPr>
          <w:bCs/>
          <w:color w:val="000000"/>
          <w:lang w:val="en-GB"/>
        </w:rPr>
        <w:t>lead</w:t>
      </w:r>
      <w:r w:rsidR="007B45EB" w:rsidRPr="00A45DEB">
        <w:rPr>
          <w:bCs/>
          <w:color w:val="000000"/>
          <w:lang w:val="en-GB"/>
        </w:rPr>
        <w:t>s</w:t>
      </w:r>
      <w:r w:rsidR="00920E6E" w:rsidRPr="00A45DEB">
        <w:rPr>
          <w:bCs/>
          <w:color w:val="000000"/>
          <w:lang w:val="en-GB"/>
        </w:rPr>
        <w:t xml:space="preserve"> to financial hardship for patients and their families.</w:t>
      </w:r>
      <w:r w:rsidRPr="00A45DEB">
        <w:rPr>
          <w:bCs/>
          <w:color w:val="000000"/>
          <w:lang w:val="en-GB"/>
        </w:rPr>
        <w:t xml:space="preserve"> </w:t>
      </w:r>
    </w:p>
    <w:p w:rsidR="00DE24A7" w:rsidRPr="00A45DEB" w:rsidRDefault="00BE1C19" w:rsidP="00BE1C19">
      <w:pPr>
        <w:tabs>
          <w:tab w:val="left" w:pos="2129"/>
        </w:tabs>
        <w:spacing w:line="480" w:lineRule="auto"/>
        <w:jc w:val="both"/>
        <w:rPr>
          <w:bCs/>
          <w:color w:val="000000"/>
          <w:lang w:val="en-GB"/>
        </w:rPr>
      </w:pPr>
      <w:r w:rsidRPr="00A45DEB">
        <w:rPr>
          <w:bCs/>
          <w:color w:val="000000"/>
          <w:lang w:val="en-GB"/>
        </w:rPr>
        <w:tab/>
      </w:r>
    </w:p>
    <w:p w:rsidR="00832F5C" w:rsidRPr="00A45DEB" w:rsidRDefault="00BE1C19" w:rsidP="00CA17B3">
      <w:pPr>
        <w:spacing w:line="480" w:lineRule="auto"/>
        <w:jc w:val="both"/>
        <w:rPr>
          <w:color w:val="221E1F"/>
          <w:szCs w:val="14"/>
          <w:lang w:val="en-GB"/>
        </w:rPr>
      </w:pPr>
      <w:r w:rsidRPr="00A45DEB">
        <w:rPr>
          <w:bCs/>
          <w:color w:val="000000"/>
          <w:lang w:val="en-GB"/>
        </w:rPr>
        <w:t>G</w:t>
      </w:r>
      <w:r w:rsidR="00297600" w:rsidRPr="00A45DEB">
        <w:rPr>
          <w:bCs/>
          <w:color w:val="000000"/>
          <w:lang w:val="en-GB"/>
        </w:rPr>
        <w:t>lucose lowering</w:t>
      </w:r>
      <w:r w:rsidR="00A46696" w:rsidRPr="00A45DEB">
        <w:rPr>
          <w:bCs/>
          <w:color w:val="000000"/>
          <w:lang w:val="en-GB"/>
        </w:rPr>
        <w:t xml:space="preserve"> using </w:t>
      </w:r>
      <w:r w:rsidRPr="00A45DEB">
        <w:rPr>
          <w:bCs/>
          <w:color w:val="000000"/>
          <w:lang w:val="en-GB"/>
        </w:rPr>
        <w:t xml:space="preserve">lifestyle modification and </w:t>
      </w:r>
      <w:r w:rsidR="00A46696" w:rsidRPr="00A45DEB">
        <w:rPr>
          <w:bCs/>
          <w:color w:val="000000"/>
          <w:lang w:val="en-GB"/>
        </w:rPr>
        <w:t>medications</w:t>
      </w:r>
      <w:r w:rsidR="00297600" w:rsidRPr="00A45DEB">
        <w:rPr>
          <w:bCs/>
          <w:color w:val="000000"/>
          <w:lang w:val="en-GB"/>
        </w:rPr>
        <w:t xml:space="preserve"> </w:t>
      </w:r>
      <w:r w:rsidRPr="00A45DEB">
        <w:rPr>
          <w:bCs/>
          <w:color w:val="000000"/>
          <w:lang w:val="en-GB"/>
        </w:rPr>
        <w:t>among</w:t>
      </w:r>
      <w:r w:rsidR="0021400B" w:rsidRPr="00A45DEB">
        <w:rPr>
          <w:bCs/>
          <w:color w:val="000000"/>
          <w:lang w:val="en-GB"/>
        </w:rPr>
        <w:t xml:space="preserve"> people with diabetes</w:t>
      </w:r>
      <w:r w:rsidR="00DB0F5E" w:rsidRPr="00A45DEB">
        <w:rPr>
          <w:bCs/>
          <w:color w:val="000000"/>
          <w:lang w:val="en-GB"/>
        </w:rPr>
        <w:t xml:space="preserve">, especially if </w:t>
      </w:r>
      <w:r w:rsidR="003B74AE" w:rsidRPr="00A45DEB">
        <w:rPr>
          <w:bCs/>
          <w:color w:val="000000"/>
          <w:lang w:val="en-GB"/>
        </w:rPr>
        <w:t>started</w:t>
      </w:r>
      <w:r w:rsidR="00DB0F5E" w:rsidRPr="00A45DEB">
        <w:rPr>
          <w:bCs/>
          <w:color w:val="000000"/>
          <w:lang w:val="en-GB"/>
        </w:rPr>
        <w:t xml:space="preserve"> early</w:t>
      </w:r>
      <w:r w:rsidR="00DE24A7" w:rsidRPr="00A45DEB">
        <w:rPr>
          <w:bCs/>
          <w:color w:val="000000"/>
          <w:lang w:val="en-GB"/>
        </w:rPr>
        <w:t>, can delay</w:t>
      </w:r>
      <w:r w:rsidR="00DB0F5E" w:rsidRPr="00A45DEB">
        <w:rPr>
          <w:bCs/>
          <w:color w:val="000000"/>
          <w:lang w:val="en-GB"/>
        </w:rPr>
        <w:t xml:space="preserve"> progression to microvascular complications</w:t>
      </w:r>
      <w:r w:rsidR="00DE24A7" w:rsidRPr="00A45DEB">
        <w:rPr>
          <w:bCs/>
          <w:color w:val="000000"/>
          <w:lang w:val="en-GB"/>
        </w:rPr>
        <w:t>.</w:t>
      </w:r>
      <w:hyperlink w:anchor="_ENREF_55" w:tooltip="Holman, 2008 #28" w:history="1">
        <w:r w:rsidR="008537CA" w:rsidRPr="00A45DEB">
          <w:rPr>
            <w:bCs/>
            <w:color w:val="000000"/>
            <w:lang w:val="en-GB"/>
          </w:rPr>
          <w:fldChar w:fldCharType="begin">
            <w:fldData xml:space="preserve">PEVuZE5vdGU+PENpdGU+PEF1dGhvcj5Ib2xtYW48L0F1dGhvcj48WWVhcj4yMDA4PC9ZZWFyPjxS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a2V5d29yZHM+PGtleXdvcmQ+QWdlZDwva2V5d29yZD48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b2xtYW48L0F1dGhvcj48WWVhcj4yMDA4PC9ZZWFyPjxS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a2V5d29yZHM+PGtleXdvcmQ+QWdlZDwva2V5d29yZD48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55-57</w:t>
        </w:r>
        <w:r w:rsidR="008537CA" w:rsidRPr="00A45DEB">
          <w:rPr>
            <w:bCs/>
            <w:color w:val="000000"/>
            <w:lang w:val="en-GB"/>
          </w:rPr>
          <w:fldChar w:fldCharType="end"/>
        </w:r>
      </w:hyperlink>
      <w:r w:rsidR="00DB0F5E" w:rsidRPr="00A45DEB">
        <w:rPr>
          <w:bCs/>
          <w:color w:val="000000"/>
          <w:lang w:val="en-GB"/>
        </w:rPr>
        <w:t xml:space="preserve"> </w:t>
      </w:r>
      <w:r w:rsidR="00DE24A7" w:rsidRPr="00A45DEB">
        <w:rPr>
          <w:bCs/>
          <w:color w:val="000000"/>
          <w:lang w:val="en-GB"/>
        </w:rPr>
        <w:t>A</w:t>
      </w:r>
      <w:r w:rsidR="00DB0F5E" w:rsidRPr="00A45DEB">
        <w:rPr>
          <w:bCs/>
          <w:color w:val="000000"/>
          <w:lang w:val="en-GB"/>
        </w:rPr>
        <w:t xml:space="preserve">lthough evidence </w:t>
      </w:r>
      <w:r w:rsidR="00C55610" w:rsidRPr="00A45DEB">
        <w:rPr>
          <w:bCs/>
          <w:color w:val="000000"/>
          <w:lang w:val="en-GB"/>
        </w:rPr>
        <w:t xml:space="preserve">from trials </w:t>
      </w:r>
      <w:r w:rsidR="00A46696" w:rsidRPr="00A45DEB">
        <w:rPr>
          <w:bCs/>
          <w:color w:val="000000"/>
          <w:lang w:val="en-GB"/>
        </w:rPr>
        <w:t>on benefits of</w:t>
      </w:r>
      <w:r w:rsidR="00C55610" w:rsidRPr="00A45DEB">
        <w:rPr>
          <w:bCs/>
          <w:color w:val="000000"/>
          <w:lang w:val="en-GB"/>
        </w:rPr>
        <w:t xml:space="preserve"> intensive glucose lowering </w:t>
      </w:r>
      <w:r w:rsidR="00DB0F5E" w:rsidRPr="00A45DEB">
        <w:rPr>
          <w:bCs/>
          <w:color w:val="000000"/>
          <w:lang w:val="en-GB"/>
        </w:rPr>
        <w:t xml:space="preserve">for macrovascular </w:t>
      </w:r>
      <w:r w:rsidR="00DE24A7" w:rsidRPr="00A45DEB">
        <w:rPr>
          <w:bCs/>
          <w:color w:val="000000"/>
          <w:lang w:val="en-GB"/>
        </w:rPr>
        <w:t xml:space="preserve">benefits </w:t>
      </w:r>
      <w:r w:rsidR="006B7DA1" w:rsidRPr="00A45DEB">
        <w:rPr>
          <w:bCs/>
          <w:color w:val="000000"/>
          <w:lang w:val="en-GB"/>
        </w:rPr>
        <w:t>is</w:t>
      </w:r>
      <w:r w:rsidR="00DB0F5E" w:rsidRPr="00A45DEB">
        <w:rPr>
          <w:bCs/>
          <w:color w:val="000000"/>
          <w:lang w:val="en-GB"/>
        </w:rPr>
        <w:t xml:space="preserve"> mixed</w:t>
      </w:r>
      <w:r w:rsidR="00DE24A7" w:rsidRPr="00A45DEB">
        <w:rPr>
          <w:bCs/>
          <w:color w:val="000000"/>
          <w:lang w:val="en-GB"/>
        </w:rPr>
        <w:t>,</w:t>
      </w:r>
      <w:r w:rsidR="006A1CFB" w:rsidRPr="00A45DEB">
        <w:rPr>
          <w:bCs/>
          <w:color w:val="000000"/>
          <w:lang w:val="en-GB"/>
        </w:rPr>
        <w:fldChar w:fldCharType="begin">
          <w:fldData xml:space="preserve">PEVuZE5vdGU+PENpdGU+PEF1dGhvcj5Ib2xtYW48L0F1dGhvcj48WWVhcj4yMDA4PC9ZZWFyPjxS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Ib2xtYW48L0F1dGhvcj48WWVhcj4yMDA4PC9ZZWFyPjxS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A1CFB" w:rsidRPr="00A45DEB">
        <w:rPr>
          <w:bCs/>
          <w:color w:val="000000"/>
          <w:lang w:val="en-GB"/>
        </w:rPr>
      </w:r>
      <w:r w:rsidR="006A1CFB" w:rsidRPr="00A45DEB">
        <w:rPr>
          <w:bCs/>
          <w:color w:val="000000"/>
          <w:lang w:val="en-GB"/>
        </w:rPr>
        <w:fldChar w:fldCharType="separate"/>
      </w:r>
      <w:hyperlink w:anchor="_ENREF_55" w:tooltip="Holman, 2008 #28" w:history="1">
        <w:r w:rsidR="008537CA" w:rsidRPr="008537CA">
          <w:rPr>
            <w:bCs/>
            <w:noProof/>
            <w:color w:val="000000"/>
            <w:vertAlign w:val="superscript"/>
            <w:lang w:val="en-GB"/>
          </w:rPr>
          <w:t>55</w:t>
        </w:r>
      </w:hyperlink>
      <w:r w:rsidR="008537CA" w:rsidRPr="008537CA">
        <w:rPr>
          <w:bCs/>
          <w:noProof/>
          <w:color w:val="000000"/>
          <w:vertAlign w:val="superscript"/>
          <w:lang w:val="en-GB"/>
        </w:rPr>
        <w:t>,</w:t>
      </w:r>
      <w:hyperlink w:anchor="_ENREF_58" w:tooltip="Holman, 2014 #31" w:history="1">
        <w:r w:rsidR="008537CA" w:rsidRPr="008537CA">
          <w:rPr>
            <w:bCs/>
            <w:noProof/>
            <w:color w:val="000000"/>
            <w:vertAlign w:val="superscript"/>
            <w:lang w:val="en-GB"/>
          </w:rPr>
          <w:t>58-60</w:t>
        </w:r>
      </w:hyperlink>
      <w:r w:rsidR="006A1CFB" w:rsidRPr="00A45DEB">
        <w:rPr>
          <w:bCs/>
          <w:color w:val="000000"/>
          <w:lang w:val="en-GB"/>
        </w:rPr>
        <w:fldChar w:fldCharType="end"/>
      </w:r>
      <w:r w:rsidR="00DE24A7" w:rsidRPr="00A45DEB">
        <w:rPr>
          <w:bCs/>
          <w:color w:val="000000"/>
          <w:lang w:val="en-GB"/>
        </w:rPr>
        <w:t xml:space="preserve"> </w:t>
      </w:r>
      <w:r w:rsidR="00A63065">
        <w:rPr>
          <w:bCs/>
          <w:color w:val="000000"/>
          <w:lang w:val="en-GB"/>
        </w:rPr>
        <w:t>long-term</w:t>
      </w:r>
      <w:r w:rsidR="00632054" w:rsidRPr="00A45DEB">
        <w:rPr>
          <w:bCs/>
          <w:color w:val="000000"/>
          <w:lang w:val="en-GB"/>
        </w:rPr>
        <w:t xml:space="preserve"> </w:t>
      </w:r>
      <w:r w:rsidR="00914762" w:rsidRPr="00A45DEB">
        <w:rPr>
          <w:bCs/>
          <w:color w:val="000000"/>
          <w:lang w:val="en-GB"/>
        </w:rPr>
        <w:t>glycaemic</w:t>
      </w:r>
      <w:r w:rsidR="00632054" w:rsidRPr="00A45DEB">
        <w:rPr>
          <w:bCs/>
          <w:color w:val="000000"/>
          <w:lang w:val="en-GB"/>
        </w:rPr>
        <w:t xml:space="preserve"> control and</w:t>
      </w:r>
      <w:r w:rsidR="00C55610" w:rsidRPr="00A45DEB">
        <w:rPr>
          <w:bCs/>
          <w:color w:val="000000"/>
          <w:lang w:val="en-GB"/>
        </w:rPr>
        <w:t xml:space="preserve"> </w:t>
      </w:r>
      <w:r w:rsidR="00DE24A7" w:rsidRPr="00A45DEB">
        <w:rPr>
          <w:bCs/>
          <w:color w:val="000000"/>
          <w:lang w:val="en-GB"/>
        </w:rPr>
        <w:t xml:space="preserve">lowering blood pressure and </w:t>
      </w:r>
      <w:r w:rsidR="006B7DA1" w:rsidRPr="00A45DEB">
        <w:rPr>
          <w:bCs/>
          <w:color w:val="000000"/>
          <w:lang w:val="en-GB"/>
        </w:rPr>
        <w:t xml:space="preserve">serum </w:t>
      </w:r>
      <w:r w:rsidR="00DE24A7" w:rsidRPr="00A45DEB">
        <w:rPr>
          <w:bCs/>
          <w:color w:val="000000"/>
          <w:lang w:val="en-GB"/>
        </w:rPr>
        <w:t xml:space="preserve">cholesterol </w:t>
      </w:r>
      <w:r w:rsidR="005B77B4" w:rsidRPr="00A45DEB">
        <w:rPr>
          <w:bCs/>
          <w:color w:val="000000"/>
          <w:lang w:val="en-GB"/>
        </w:rPr>
        <w:t xml:space="preserve">also </w:t>
      </w:r>
      <w:r w:rsidR="00DE24A7" w:rsidRPr="00A45DEB">
        <w:rPr>
          <w:bCs/>
          <w:color w:val="000000"/>
          <w:lang w:val="en-GB"/>
        </w:rPr>
        <w:t xml:space="preserve">reduce </w:t>
      </w:r>
      <w:r w:rsidR="008240C8" w:rsidRPr="00A45DEB">
        <w:rPr>
          <w:bCs/>
          <w:color w:val="000000"/>
          <w:lang w:val="en-GB"/>
        </w:rPr>
        <w:t xml:space="preserve">the </w:t>
      </w:r>
      <w:r w:rsidR="00DE24A7" w:rsidRPr="00A45DEB">
        <w:rPr>
          <w:bCs/>
          <w:color w:val="000000"/>
          <w:lang w:val="en-GB"/>
        </w:rPr>
        <w:t>risk of</w:t>
      </w:r>
      <w:r w:rsidR="00885094">
        <w:rPr>
          <w:bCs/>
          <w:color w:val="000000"/>
          <w:lang w:val="en-GB"/>
        </w:rPr>
        <w:t xml:space="preserve"> adverse</w:t>
      </w:r>
      <w:r w:rsidR="00DE24A7" w:rsidRPr="00A45DEB">
        <w:rPr>
          <w:bCs/>
          <w:color w:val="000000"/>
          <w:lang w:val="en-GB"/>
        </w:rPr>
        <w:t xml:space="preserve"> cardiovascular outcomes.</w:t>
      </w:r>
      <w:r w:rsidR="006A1CFB" w:rsidRPr="00A45DEB">
        <w:rPr>
          <w:bCs/>
          <w:color w:val="000000"/>
          <w:lang w:val="en-GB"/>
        </w:rPr>
        <w:fldChar w:fldCharType="begin">
          <w:fldData xml:space="preserve">PEVuZE5vdGU+PENpdGU+PEF1dGhvcj5HYWVkZTwvQXV0aG9yPjxZZWFyPjIwMDM8L1llYXI+PFJl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HYWVkZTwvQXV0aG9yPjxZZWFyPjIwMDM8L1llYXI+PFJl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6A1CFB" w:rsidRPr="00A45DEB">
        <w:rPr>
          <w:bCs/>
          <w:color w:val="000000"/>
          <w:lang w:val="en-GB"/>
        </w:rPr>
      </w:r>
      <w:r w:rsidR="006A1CFB" w:rsidRPr="00A45DEB">
        <w:rPr>
          <w:bCs/>
          <w:color w:val="000000"/>
          <w:lang w:val="en-GB"/>
        </w:rPr>
        <w:fldChar w:fldCharType="separate"/>
      </w:r>
      <w:hyperlink w:anchor="_ENREF_61" w:tooltip="Gaede, 2003 #34" w:history="1">
        <w:r w:rsidR="008537CA" w:rsidRPr="008537CA">
          <w:rPr>
            <w:bCs/>
            <w:noProof/>
            <w:color w:val="000000"/>
            <w:vertAlign w:val="superscript"/>
            <w:lang w:val="en-GB"/>
          </w:rPr>
          <w:t>61</w:t>
        </w:r>
      </w:hyperlink>
      <w:r w:rsidR="008537CA" w:rsidRPr="008537CA">
        <w:rPr>
          <w:bCs/>
          <w:noProof/>
          <w:color w:val="000000"/>
          <w:vertAlign w:val="superscript"/>
          <w:lang w:val="en-GB"/>
        </w:rPr>
        <w:t>,</w:t>
      </w:r>
      <w:hyperlink w:anchor="_ENREF_62" w:tooltip="Fox, 2015 #35" w:history="1">
        <w:r w:rsidR="008537CA" w:rsidRPr="008537CA">
          <w:rPr>
            <w:bCs/>
            <w:noProof/>
            <w:color w:val="000000"/>
            <w:vertAlign w:val="superscript"/>
            <w:lang w:val="en-GB"/>
          </w:rPr>
          <w:t>62</w:t>
        </w:r>
      </w:hyperlink>
      <w:r w:rsidR="006A1CFB" w:rsidRPr="00A45DEB">
        <w:rPr>
          <w:bCs/>
          <w:color w:val="000000"/>
          <w:lang w:val="en-GB"/>
        </w:rPr>
        <w:fldChar w:fldCharType="end"/>
      </w:r>
      <w:r w:rsidR="00DB0F5E" w:rsidRPr="00A45DEB">
        <w:rPr>
          <w:bCs/>
          <w:color w:val="000000"/>
          <w:lang w:val="en-GB"/>
        </w:rPr>
        <w:t xml:space="preserve"> </w:t>
      </w:r>
      <w:r w:rsidR="00CD5407" w:rsidRPr="00A45DEB">
        <w:rPr>
          <w:bCs/>
          <w:color w:val="000000"/>
          <w:lang w:val="en-GB"/>
        </w:rPr>
        <w:t xml:space="preserve">However, </w:t>
      </w:r>
      <w:r w:rsidR="00873AC5" w:rsidRPr="00A45DEB">
        <w:rPr>
          <w:bCs/>
          <w:color w:val="000000"/>
          <w:lang w:val="en-GB"/>
        </w:rPr>
        <w:t xml:space="preserve">the effectiveness of these interventions </w:t>
      </w:r>
      <w:r w:rsidR="00CD5407" w:rsidRPr="00A45DEB">
        <w:rPr>
          <w:bCs/>
          <w:color w:val="000000"/>
          <w:lang w:val="en-GB"/>
        </w:rPr>
        <w:t>a</w:t>
      </w:r>
      <w:r w:rsidR="00DE24A7" w:rsidRPr="00A45DEB">
        <w:rPr>
          <w:bCs/>
          <w:color w:val="000000"/>
          <w:lang w:val="en-GB"/>
        </w:rPr>
        <w:t>t the population level</w:t>
      </w:r>
      <w:r w:rsidR="00873AC5" w:rsidRPr="00A45DEB">
        <w:rPr>
          <w:bCs/>
          <w:color w:val="000000"/>
          <w:lang w:val="en-GB"/>
        </w:rPr>
        <w:t xml:space="preserve"> has been</w:t>
      </w:r>
      <w:r w:rsidR="00EA1419" w:rsidRPr="00A45DEB">
        <w:rPr>
          <w:bCs/>
          <w:color w:val="000000"/>
          <w:lang w:val="en-GB"/>
        </w:rPr>
        <w:t xml:space="preserve"> modest</w:t>
      </w:r>
      <w:r w:rsidR="00DE24A7" w:rsidRPr="00A45DEB">
        <w:rPr>
          <w:bCs/>
          <w:color w:val="000000"/>
          <w:lang w:val="en-GB"/>
        </w:rPr>
        <w:t xml:space="preserve">, </w:t>
      </w:r>
      <w:r w:rsidR="00873AC5" w:rsidRPr="00A45DEB">
        <w:rPr>
          <w:bCs/>
          <w:color w:val="000000"/>
          <w:lang w:val="en-GB"/>
        </w:rPr>
        <w:t>both because</w:t>
      </w:r>
      <w:r w:rsidR="00D24932" w:rsidRPr="00A45DEB">
        <w:rPr>
          <w:bCs/>
          <w:color w:val="000000"/>
          <w:lang w:val="en-GB"/>
        </w:rPr>
        <w:t xml:space="preserve"> </w:t>
      </w:r>
      <w:r w:rsidR="00C55610" w:rsidRPr="00A45DEB">
        <w:rPr>
          <w:bCs/>
          <w:color w:val="000000"/>
          <w:lang w:val="en-GB"/>
        </w:rPr>
        <w:t xml:space="preserve">many </w:t>
      </w:r>
      <w:r w:rsidR="008240C8" w:rsidRPr="00A45DEB">
        <w:rPr>
          <w:bCs/>
          <w:color w:val="000000"/>
          <w:lang w:val="en-GB"/>
        </w:rPr>
        <w:t>diabetes</w:t>
      </w:r>
      <w:r w:rsidR="006B7DA1" w:rsidRPr="00A45DEB">
        <w:rPr>
          <w:bCs/>
          <w:color w:val="000000"/>
          <w:lang w:val="en-GB"/>
        </w:rPr>
        <w:t xml:space="preserve"> cases remain undiagnosed</w:t>
      </w:r>
      <w:r w:rsidR="008240C8" w:rsidRPr="00A45DEB">
        <w:rPr>
          <w:bCs/>
          <w:color w:val="000000"/>
          <w:lang w:val="en-GB"/>
        </w:rPr>
        <w:t>,</w:t>
      </w:r>
      <w:hyperlink w:anchor="_ENREF_9" w:tooltip="Beagley, 2014 #9" w:history="1">
        <w:r w:rsidR="008537CA" w:rsidRPr="00A45DEB">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CZWFnbGV5PC9BdXRob3I+PFllYXI+MjAxNDwvWWVhcj48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A45DEB">
          <w:rPr>
            <w:bCs/>
            <w:noProof/>
            <w:color w:val="000000"/>
            <w:vertAlign w:val="superscript"/>
            <w:lang w:val="en-GB"/>
          </w:rPr>
          <w:t>9-11</w:t>
        </w:r>
        <w:r w:rsidR="008537CA" w:rsidRPr="00A45DEB">
          <w:rPr>
            <w:bCs/>
            <w:color w:val="000000"/>
            <w:lang w:val="en-GB"/>
          </w:rPr>
          <w:fldChar w:fldCharType="end"/>
        </w:r>
      </w:hyperlink>
      <w:r w:rsidR="008240C8" w:rsidRPr="00A45DEB">
        <w:rPr>
          <w:bCs/>
          <w:color w:val="000000"/>
          <w:lang w:val="en-GB"/>
        </w:rPr>
        <w:t xml:space="preserve"> </w:t>
      </w:r>
      <w:r w:rsidR="00873AC5" w:rsidRPr="00A45DEB">
        <w:rPr>
          <w:bCs/>
          <w:color w:val="000000"/>
          <w:lang w:val="en-GB"/>
        </w:rPr>
        <w:t>and because</w:t>
      </w:r>
      <w:r w:rsidR="008240C8" w:rsidRPr="00A45DEB">
        <w:rPr>
          <w:bCs/>
          <w:color w:val="000000"/>
          <w:lang w:val="en-GB"/>
        </w:rPr>
        <w:t xml:space="preserve"> </w:t>
      </w:r>
      <w:r w:rsidR="00297600" w:rsidRPr="00A45DEB">
        <w:rPr>
          <w:bCs/>
          <w:color w:val="000000"/>
          <w:lang w:val="en-GB"/>
        </w:rPr>
        <w:t xml:space="preserve">adherence to </w:t>
      </w:r>
      <w:r w:rsidR="008240C8" w:rsidRPr="00A45DEB">
        <w:rPr>
          <w:bCs/>
          <w:color w:val="000000"/>
          <w:lang w:val="en-GB"/>
        </w:rPr>
        <w:t xml:space="preserve">treatment </w:t>
      </w:r>
      <w:r w:rsidR="00297600" w:rsidRPr="00A45DEB">
        <w:rPr>
          <w:bCs/>
          <w:color w:val="000000"/>
          <w:lang w:val="en-GB"/>
        </w:rPr>
        <w:t xml:space="preserve">is </w:t>
      </w:r>
      <w:r w:rsidR="00A63065">
        <w:rPr>
          <w:bCs/>
          <w:color w:val="000000"/>
          <w:lang w:val="en-GB"/>
        </w:rPr>
        <w:t xml:space="preserve">typically </w:t>
      </w:r>
      <w:r w:rsidR="00885094">
        <w:rPr>
          <w:bCs/>
          <w:color w:val="000000"/>
          <w:lang w:val="en-GB"/>
        </w:rPr>
        <w:t>lower</w:t>
      </w:r>
      <w:r w:rsidR="00DE24A7" w:rsidRPr="00A45DEB">
        <w:rPr>
          <w:bCs/>
          <w:color w:val="000000"/>
          <w:lang w:val="en-GB"/>
        </w:rPr>
        <w:t xml:space="preserve"> </w:t>
      </w:r>
      <w:r w:rsidR="00975C0D" w:rsidRPr="00A45DEB">
        <w:rPr>
          <w:bCs/>
          <w:color w:val="000000"/>
          <w:lang w:val="en-GB"/>
        </w:rPr>
        <w:t xml:space="preserve">in general populations </w:t>
      </w:r>
      <w:r w:rsidR="00DE24A7" w:rsidRPr="00A45DEB">
        <w:rPr>
          <w:bCs/>
          <w:color w:val="000000"/>
          <w:lang w:val="en-GB"/>
        </w:rPr>
        <w:t xml:space="preserve">than those </w:t>
      </w:r>
      <w:r w:rsidR="00AB70C0">
        <w:rPr>
          <w:bCs/>
          <w:color w:val="000000"/>
          <w:lang w:val="en-GB"/>
        </w:rPr>
        <w:t xml:space="preserve">enrolled </w:t>
      </w:r>
      <w:r w:rsidR="00DE24A7" w:rsidRPr="00A45DEB">
        <w:rPr>
          <w:bCs/>
          <w:color w:val="000000"/>
          <w:lang w:val="en-GB"/>
        </w:rPr>
        <w:t xml:space="preserve">in </w:t>
      </w:r>
      <w:r w:rsidR="00AB70C0">
        <w:rPr>
          <w:bCs/>
          <w:color w:val="000000"/>
          <w:lang w:val="en-GB"/>
        </w:rPr>
        <w:t xml:space="preserve">clinical </w:t>
      </w:r>
      <w:r w:rsidR="00DE24A7" w:rsidRPr="00A45DEB">
        <w:rPr>
          <w:bCs/>
          <w:color w:val="000000"/>
          <w:lang w:val="en-GB"/>
        </w:rPr>
        <w:t>trials</w:t>
      </w:r>
      <w:r w:rsidR="00873AC5" w:rsidRPr="00A45DEB">
        <w:rPr>
          <w:bCs/>
          <w:color w:val="000000"/>
          <w:lang w:val="en-GB"/>
        </w:rPr>
        <w:t>.</w:t>
      </w:r>
      <w:hyperlink w:anchor="_ENREF_63" w:tooltip="Ali, 2013 #36" w:history="1">
        <w:r w:rsidR="008537CA" w:rsidRPr="00A45DEB">
          <w:rPr>
            <w:bCs/>
            <w:color w:val="000000"/>
            <w:lang w:val="en-GB"/>
          </w:rPr>
          <w:fldChar w:fldCharType="begin">
            <w:fldData xml:space="preserve">PEVuZE5vdGU+PENpdGU+PEF1dGhvcj5BbGk8L0F1dGhvcj48WWVhcj4yMDEzPC9ZZWFyPjxSZWNO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BbGk8L0F1dGhvcj48WWVhcj4yMDEzPC9ZZWFyPjxSZWNO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sidRPr="00A45DEB">
          <w:rPr>
            <w:bCs/>
            <w:color w:val="000000"/>
            <w:lang w:val="en-GB"/>
          </w:rPr>
        </w:r>
        <w:r w:rsidR="008537CA" w:rsidRPr="00A45DEB">
          <w:rPr>
            <w:bCs/>
            <w:color w:val="000000"/>
            <w:lang w:val="en-GB"/>
          </w:rPr>
          <w:fldChar w:fldCharType="separate"/>
        </w:r>
        <w:r w:rsidR="008537CA" w:rsidRPr="008537CA">
          <w:rPr>
            <w:bCs/>
            <w:noProof/>
            <w:color w:val="000000"/>
            <w:vertAlign w:val="superscript"/>
            <w:lang w:val="en-GB"/>
          </w:rPr>
          <w:t>63-65</w:t>
        </w:r>
        <w:r w:rsidR="008537CA" w:rsidRPr="00A45DEB">
          <w:rPr>
            <w:bCs/>
            <w:color w:val="000000"/>
            <w:lang w:val="en-GB"/>
          </w:rPr>
          <w:fldChar w:fldCharType="end"/>
        </w:r>
      </w:hyperlink>
      <w:r w:rsidR="00DE24A7" w:rsidRPr="00A45DEB">
        <w:rPr>
          <w:color w:val="221E1F"/>
          <w:szCs w:val="14"/>
          <w:lang w:val="en-GB"/>
        </w:rPr>
        <w:t xml:space="preserve"> </w:t>
      </w:r>
    </w:p>
    <w:p w:rsidR="00832F5C" w:rsidRPr="00A45DEB" w:rsidRDefault="00832F5C" w:rsidP="00832F5C">
      <w:pPr>
        <w:spacing w:line="480" w:lineRule="auto"/>
        <w:jc w:val="both"/>
        <w:rPr>
          <w:color w:val="221E1F"/>
          <w:szCs w:val="14"/>
          <w:lang w:val="en-GB"/>
        </w:rPr>
      </w:pPr>
    </w:p>
    <w:p w:rsidR="00770E3B" w:rsidRPr="00A45DEB" w:rsidRDefault="00143D25" w:rsidP="00E01E35">
      <w:pPr>
        <w:spacing w:line="480" w:lineRule="auto"/>
        <w:jc w:val="both"/>
        <w:rPr>
          <w:bCs/>
          <w:color w:val="000000"/>
          <w:lang w:val="en-GB"/>
        </w:rPr>
      </w:pPr>
      <w:r w:rsidRPr="00A45DEB">
        <w:rPr>
          <w:color w:val="221E1F"/>
          <w:szCs w:val="14"/>
          <w:lang w:val="en-GB"/>
        </w:rPr>
        <w:t>Therefore,</w:t>
      </w:r>
      <w:r w:rsidR="00920E6E" w:rsidRPr="00A45DEB">
        <w:rPr>
          <w:color w:val="221E1F"/>
          <w:szCs w:val="14"/>
          <w:lang w:val="en-GB"/>
        </w:rPr>
        <w:t xml:space="preserve"> </w:t>
      </w:r>
      <w:r w:rsidR="00DE24A7" w:rsidRPr="00A45DEB">
        <w:rPr>
          <w:color w:val="221E1F"/>
          <w:szCs w:val="14"/>
          <w:lang w:val="en-GB"/>
        </w:rPr>
        <w:t xml:space="preserve">reducing the </w:t>
      </w:r>
      <w:r w:rsidR="00297600" w:rsidRPr="00A45DEB">
        <w:rPr>
          <w:color w:val="221E1F"/>
          <w:szCs w:val="14"/>
          <w:lang w:val="en-GB"/>
        </w:rPr>
        <w:t xml:space="preserve">global </w:t>
      </w:r>
      <w:r w:rsidR="00DE24A7" w:rsidRPr="00A45DEB">
        <w:rPr>
          <w:color w:val="221E1F"/>
          <w:szCs w:val="14"/>
          <w:lang w:val="en-GB"/>
        </w:rPr>
        <w:t xml:space="preserve">health and economic burden of diabetes should </w:t>
      </w:r>
      <w:r w:rsidR="00CD5407" w:rsidRPr="00A45DEB">
        <w:rPr>
          <w:color w:val="221E1F"/>
          <w:szCs w:val="14"/>
          <w:lang w:val="en-GB"/>
        </w:rPr>
        <w:t>emphasi</w:t>
      </w:r>
      <w:r w:rsidR="00885094">
        <w:rPr>
          <w:color w:val="221E1F"/>
          <w:szCs w:val="14"/>
          <w:lang w:val="en-GB"/>
        </w:rPr>
        <w:t>s</w:t>
      </w:r>
      <w:r w:rsidR="00CD5407" w:rsidRPr="00A45DEB">
        <w:rPr>
          <w:color w:val="221E1F"/>
          <w:szCs w:val="14"/>
          <w:lang w:val="en-GB"/>
        </w:rPr>
        <w:t>e</w:t>
      </w:r>
      <w:r w:rsidR="00DE24A7" w:rsidRPr="00A45DEB">
        <w:rPr>
          <w:color w:val="221E1F"/>
          <w:szCs w:val="14"/>
          <w:lang w:val="en-GB"/>
        </w:rPr>
        <w:t xml:space="preserve"> </w:t>
      </w:r>
      <w:r w:rsidR="00DE24A7" w:rsidRPr="00A45DEB">
        <w:rPr>
          <w:bCs/>
          <w:color w:val="000000"/>
          <w:lang w:val="en-GB"/>
        </w:rPr>
        <w:t xml:space="preserve">preventing </w:t>
      </w:r>
      <w:r w:rsidR="00297600" w:rsidRPr="00A45DEB">
        <w:rPr>
          <w:bCs/>
          <w:color w:val="000000"/>
          <w:lang w:val="en-GB"/>
        </w:rPr>
        <w:t xml:space="preserve">or delaying </w:t>
      </w:r>
      <w:r w:rsidR="003C2215" w:rsidRPr="00A45DEB">
        <w:rPr>
          <w:bCs/>
          <w:color w:val="000000"/>
          <w:lang w:val="en-GB"/>
        </w:rPr>
        <w:t>its</w:t>
      </w:r>
      <w:r w:rsidR="00DE24A7" w:rsidRPr="00A45DEB">
        <w:rPr>
          <w:bCs/>
          <w:color w:val="000000"/>
          <w:lang w:val="en-GB"/>
        </w:rPr>
        <w:t xml:space="preserve"> onset</w:t>
      </w:r>
      <w:r w:rsidR="004A06DE" w:rsidRPr="00A45DEB">
        <w:rPr>
          <w:bCs/>
          <w:color w:val="000000"/>
          <w:lang w:val="en-GB"/>
        </w:rPr>
        <w:t>, through</w:t>
      </w:r>
      <w:r w:rsidR="00DE24A7" w:rsidRPr="00A45DEB">
        <w:rPr>
          <w:bCs/>
          <w:color w:val="000000"/>
          <w:lang w:val="en-GB"/>
        </w:rPr>
        <w:t xml:space="preserve"> </w:t>
      </w:r>
      <w:r w:rsidRPr="00A45DEB">
        <w:rPr>
          <w:bCs/>
          <w:color w:val="000000"/>
          <w:lang w:val="en-GB"/>
        </w:rPr>
        <w:t xml:space="preserve">enhancing </w:t>
      </w:r>
      <w:r w:rsidR="00975C0D" w:rsidRPr="00A45DEB">
        <w:rPr>
          <w:bCs/>
          <w:color w:val="000000"/>
          <w:lang w:val="en-GB"/>
        </w:rPr>
        <w:t xml:space="preserve">healthy </w:t>
      </w:r>
      <w:r w:rsidR="00914762" w:rsidRPr="00A45DEB">
        <w:rPr>
          <w:bCs/>
          <w:color w:val="000000"/>
          <w:lang w:val="en-GB"/>
        </w:rPr>
        <w:t>behaviours</w:t>
      </w:r>
      <w:r w:rsidR="00975C0D" w:rsidRPr="00A45DEB">
        <w:rPr>
          <w:bCs/>
          <w:color w:val="000000"/>
          <w:lang w:val="en-GB"/>
        </w:rPr>
        <w:t xml:space="preserve"> and diet</w:t>
      </w:r>
      <w:r w:rsidR="004A06DE" w:rsidRPr="00A45DEB">
        <w:rPr>
          <w:bCs/>
          <w:color w:val="000000"/>
          <w:lang w:val="en-GB"/>
        </w:rPr>
        <w:t>s</w:t>
      </w:r>
      <w:r w:rsidR="00975C0D" w:rsidRPr="00A45DEB">
        <w:rPr>
          <w:bCs/>
          <w:color w:val="000000"/>
          <w:lang w:val="en-GB"/>
        </w:rPr>
        <w:t xml:space="preserve"> </w:t>
      </w:r>
      <w:r w:rsidRPr="00A45DEB">
        <w:rPr>
          <w:bCs/>
          <w:color w:val="000000"/>
          <w:lang w:val="en-GB"/>
        </w:rPr>
        <w:t xml:space="preserve">at the </w:t>
      </w:r>
      <w:r w:rsidR="004A06DE" w:rsidRPr="00A45DEB">
        <w:rPr>
          <w:bCs/>
          <w:color w:val="000000"/>
          <w:lang w:val="en-GB"/>
        </w:rPr>
        <w:t>population</w:t>
      </w:r>
      <w:r w:rsidRPr="00A45DEB">
        <w:rPr>
          <w:bCs/>
          <w:color w:val="000000"/>
          <w:lang w:val="en-GB"/>
        </w:rPr>
        <w:t xml:space="preserve"> level</w:t>
      </w:r>
      <w:r w:rsidR="004A06DE" w:rsidRPr="00A45DEB">
        <w:rPr>
          <w:bCs/>
          <w:color w:val="000000"/>
          <w:lang w:val="en-GB"/>
        </w:rPr>
        <w:t xml:space="preserve"> </w:t>
      </w:r>
      <w:r w:rsidR="003C2215" w:rsidRPr="00A45DEB">
        <w:rPr>
          <w:bCs/>
          <w:color w:val="000000"/>
          <w:lang w:val="en-GB"/>
        </w:rPr>
        <w:t xml:space="preserve">and </w:t>
      </w:r>
      <w:r w:rsidR="004A06DE" w:rsidRPr="00A45DEB">
        <w:rPr>
          <w:bCs/>
          <w:color w:val="000000"/>
          <w:lang w:val="en-GB"/>
        </w:rPr>
        <w:t>through</w:t>
      </w:r>
      <w:r w:rsidR="00975C0D" w:rsidRPr="00A45DEB">
        <w:rPr>
          <w:bCs/>
          <w:color w:val="000000"/>
          <w:lang w:val="en-GB"/>
        </w:rPr>
        <w:t xml:space="preserve"> </w:t>
      </w:r>
      <w:r w:rsidR="00636824" w:rsidRPr="00A45DEB">
        <w:rPr>
          <w:bCs/>
          <w:color w:val="000000"/>
          <w:lang w:val="en-GB"/>
        </w:rPr>
        <w:t xml:space="preserve">early detection and </w:t>
      </w:r>
      <w:r w:rsidR="003B747D" w:rsidRPr="00A45DEB">
        <w:rPr>
          <w:bCs/>
          <w:color w:val="000000"/>
          <w:lang w:val="en-GB"/>
        </w:rPr>
        <w:t>management</w:t>
      </w:r>
      <w:r w:rsidR="00975C0D" w:rsidRPr="00A45DEB">
        <w:rPr>
          <w:bCs/>
          <w:color w:val="000000"/>
          <w:lang w:val="en-GB"/>
        </w:rPr>
        <w:t xml:space="preserve"> </w:t>
      </w:r>
      <w:r w:rsidR="00B82BDC" w:rsidRPr="00A45DEB">
        <w:rPr>
          <w:bCs/>
          <w:color w:val="000000"/>
          <w:lang w:val="en-GB"/>
        </w:rPr>
        <w:t xml:space="preserve">of </w:t>
      </w:r>
      <w:r w:rsidR="00975C0D" w:rsidRPr="00A45DEB">
        <w:rPr>
          <w:bCs/>
          <w:color w:val="000000"/>
          <w:lang w:val="en-GB"/>
        </w:rPr>
        <w:t>high</w:t>
      </w:r>
      <w:r w:rsidR="00297600" w:rsidRPr="00A45DEB">
        <w:rPr>
          <w:bCs/>
          <w:color w:val="000000"/>
          <w:lang w:val="en-GB"/>
        </w:rPr>
        <w:t>-</w:t>
      </w:r>
      <w:r w:rsidR="00975C0D" w:rsidRPr="00A45DEB">
        <w:rPr>
          <w:bCs/>
          <w:color w:val="000000"/>
          <w:lang w:val="en-GB"/>
        </w:rPr>
        <w:t>risk individuals</w:t>
      </w:r>
      <w:r w:rsidR="00DE24A7" w:rsidRPr="00A45DEB">
        <w:rPr>
          <w:bCs/>
          <w:color w:val="000000"/>
          <w:lang w:val="en-GB"/>
        </w:rPr>
        <w:t>.</w:t>
      </w:r>
      <w:r w:rsidR="00636824" w:rsidRPr="00A45DEB">
        <w:rPr>
          <w:bCs/>
          <w:color w:val="000000"/>
          <w:lang w:val="en-GB"/>
        </w:rPr>
        <w:t xml:space="preserve"> </w:t>
      </w:r>
      <w:r w:rsidR="004A06DE" w:rsidRPr="00A45DEB">
        <w:rPr>
          <w:bCs/>
          <w:color w:val="000000"/>
          <w:lang w:val="en-GB"/>
        </w:rPr>
        <w:t>T</w:t>
      </w:r>
      <w:r w:rsidR="008240C8" w:rsidRPr="00A45DEB">
        <w:rPr>
          <w:bCs/>
          <w:color w:val="000000"/>
          <w:lang w:val="en-GB"/>
        </w:rPr>
        <w:t>here</w:t>
      </w:r>
      <w:r w:rsidR="00AE4AAB" w:rsidRPr="00A45DEB">
        <w:rPr>
          <w:bCs/>
          <w:color w:val="000000"/>
          <w:lang w:val="en-GB"/>
        </w:rPr>
        <w:t xml:space="preserve"> has been little success in </w:t>
      </w:r>
      <w:r w:rsidR="004A06DE" w:rsidRPr="00A45DEB">
        <w:rPr>
          <w:bCs/>
          <w:color w:val="000000"/>
          <w:lang w:val="en-GB"/>
        </w:rPr>
        <w:t>preventing obesity</w:t>
      </w:r>
      <w:r w:rsidR="00AC6211" w:rsidRPr="00A45DEB">
        <w:rPr>
          <w:bCs/>
          <w:color w:val="000000"/>
          <w:lang w:val="en-GB"/>
        </w:rPr>
        <w:t>,</w:t>
      </w:r>
      <w:hyperlink w:anchor="_ENREF_16" w:tooltip="NCD Risk Factor Collaboration, in-press #52" w:history="1">
        <w:r w:rsidR="008537CA">
          <w:rPr>
            <w:bCs/>
            <w:color w:val="000000"/>
            <w:lang w:val="en-GB"/>
          </w:rPr>
          <w:fldChar w:fldCharType="begin"/>
        </w:r>
        <w:r w:rsidR="008537CA">
          <w:rPr>
            <w:bCs/>
            <w:color w:val="000000"/>
            <w:lang w:val="en-GB"/>
          </w:rPr>
          <w:instrText xml:space="preserve"> ADDIN EN.CITE &lt;EndNote&gt;&lt;Cite&gt;&lt;Author&gt;NCD Risk Factor Collaboration&lt;/Author&gt;&lt;Year&gt;in-press&lt;/Year&gt;&lt;RecNum&gt;52&lt;/RecNum&gt;&lt;DisplayText&gt;&lt;style face="superscript"&gt;16&lt;/style&gt;&lt;/DisplayText&gt;&lt;record&gt;&lt;rec-number&gt;52&lt;/rec-number&gt;&lt;foreign-keys&gt;&lt;key app="EN" db-id="dpea92e5v9s0rqeftxz5zpzvtee52evrv5s0" timestamp="1455645654"&gt;52&lt;/key&gt;&lt;/foreign-keys&gt;&lt;ref-type name="Journal Article"&gt;17&lt;/ref-type&gt;&lt;contributors&gt;&lt;authors&gt;&lt;author&gt;NCD Risk Factor Collaboration,&lt;/author&gt;&lt;/authors&gt;&lt;/contributors&gt;&lt;titles&gt;&lt;title&gt;The weight of the world – trends in adult body mass index in 200 countries since 1975: pooled analysis of 1,698 population-based measurement studies with 19.2 million participants&lt;/title&gt;&lt;secondary-title&gt;Lancet&lt;/secondary-title&gt;&lt;/titles&gt;&lt;periodical&gt;&lt;full-title&gt;Lancet&lt;/full-title&gt;&lt;abbr-1&gt;Lancet&lt;/abbr-1&gt;&lt;/periodical&gt;&lt;dates&gt;&lt;year&gt;in-press&lt;/year&gt;&lt;/dates&gt;&lt;urls&gt;&lt;/urls&gt;&lt;/record&gt;&lt;/Cite&gt;&lt;/EndNote&gt;</w:instrText>
        </w:r>
        <w:r w:rsidR="008537CA">
          <w:rPr>
            <w:bCs/>
            <w:color w:val="000000"/>
            <w:lang w:val="en-GB"/>
          </w:rPr>
          <w:fldChar w:fldCharType="separate"/>
        </w:r>
        <w:r w:rsidR="008537CA" w:rsidRPr="00983DCD">
          <w:rPr>
            <w:bCs/>
            <w:noProof/>
            <w:color w:val="000000"/>
            <w:vertAlign w:val="superscript"/>
            <w:lang w:val="en-GB"/>
          </w:rPr>
          <w:t>16</w:t>
        </w:r>
        <w:r w:rsidR="008537CA">
          <w:rPr>
            <w:bCs/>
            <w:color w:val="000000"/>
            <w:lang w:val="en-GB"/>
          </w:rPr>
          <w:fldChar w:fldCharType="end"/>
        </w:r>
      </w:hyperlink>
      <w:r w:rsidRPr="00A45DEB">
        <w:rPr>
          <w:bCs/>
          <w:color w:val="000000"/>
          <w:lang w:val="en-GB"/>
        </w:rPr>
        <w:t xml:space="preserve"> </w:t>
      </w:r>
      <w:r w:rsidR="00AC6211" w:rsidRPr="00A45DEB">
        <w:rPr>
          <w:bCs/>
          <w:color w:val="000000"/>
          <w:lang w:val="en-GB"/>
        </w:rPr>
        <w:t>the most important risk factor for diabetes</w:t>
      </w:r>
      <w:r w:rsidR="008240C8" w:rsidRPr="00A45DEB">
        <w:rPr>
          <w:bCs/>
          <w:color w:val="000000"/>
          <w:lang w:val="en-GB"/>
        </w:rPr>
        <w:t>,</w:t>
      </w:r>
      <w:r w:rsidR="004A06DE" w:rsidRPr="00A45DEB">
        <w:rPr>
          <w:bCs/>
          <w:color w:val="000000"/>
          <w:lang w:val="en-GB"/>
        </w:rPr>
        <w:t xml:space="preserve"> at the population level</w:t>
      </w:r>
      <w:r w:rsidR="00B16699" w:rsidRPr="00A45DEB">
        <w:rPr>
          <w:bCs/>
          <w:color w:val="000000"/>
          <w:lang w:val="en-GB"/>
        </w:rPr>
        <w:t xml:space="preserve"> although the global target on obesity may engender new efforts and policy innovations</w:t>
      </w:r>
      <w:r w:rsidR="004A06DE" w:rsidRPr="00A45DEB">
        <w:rPr>
          <w:bCs/>
          <w:color w:val="000000"/>
          <w:lang w:val="en-GB"/>
        </w:rPr>
        <w:t xml:space="preserve">. </w:t>
      </w:r>
      <w:r w:rsidRPr="00A45DEB">
        <w:rPr>
          <w:bCs/>
          <w:color w:val="000000"/>
          <w:lang w:val="en-GB"/>
        </w:rPr>
        <w:t>As these policies are implemented</w:t>
      </w:r>
      <w:r w:rsidR="004A06DE" w:rsidRPr="00A45DEB">
        <w:rPr>
          <w:bCs/>
          <w:color w:val="000000"/>
          <w:lang w:val="en-GB"/>
        </w:rPr>
        <w:t>, i</w:t>
      </w:r>
      <w:r w:rsidR="00AE4AAB" w:rsidRPr="00A45DEB">
        <w:rPr>
          <w:bCs/>
          <w:color w:val="000000"/>
          <w:lang w:val="en-GB"/>
        </w:rPr>
        <w:t>dentifying people at high risk of diabetes, especially those with impaired glucose tolerance</w:t>
      </w:r>
      <w:r w:rsidRPr="00A45DEB">
        <w:rPr>
          <w:bCs/>
          <w:color w:val="000000"/>
          <w:lang w:val="en-GB"/>
        </w:rPr>
        <w:t xml:space="preserve">, </w:t>
      </w:r>
      <w:r w:rsidR="00B16699" w:rsidRPr="00A45DEB">
        <w:rPr>
          <w:bCs/>
          <w:color w:val="000000"/>
          <w:lang w:val="en-GB"/>
        </w:rPr>
        <w:t>through the primary care system</w:t>
      </w:r>
      <w:r w:rsidR="00AE4AAB" w:rsidRPr="00A45DEB">
        <w:rPr>
          <w:bCs/>
          <w:color w:val="000000"/>
          <w:lang w:val="en-GB"/>
        </w:rPr>
        <w:t xml:space="preserve"> and using advice and support </w:t>
      </w:r>
      <w:r w:rsidR="00E01E35" w:rsidRPr="00A45DEB">
        <w:rPr>
          <w:bCs/>
          <w:color w:val="000000"/>
          <w:lang w:val="en-GB"/>
        </w:rPr>
        <w:t xml:space="preserve">to induce and maintain </w:t>
      </w:r>
      <w:r w:rsidR="00AE4AAB" w:rsidRPr="00A45DEB">
        <w:rPr>
          <w:bCs/>
          <w:color w:val="000000"/>
          <w:lang w:val="en-GB"/>
        </w:rPr>
        <w:t>lifestyle change</w:t>
      </w:r>
      <w:r w:rsidR="0053739C" w:rsidRPr="00A45DEB">
        <w:rPr>
          <w:bCs/>
          <w:color w:val="000000"/>
          <w:lang w:val="en-GB"/>
        </w:rPr>
        <w:t xml:space="preserve">, possibly together with </w:t>
      </w:r>
      <w:r w:rsidR="00AB70C0">
        <w:rPr>
          <w:bCs/>
          <w:color w:val="000000"/>
          <w:lang w:val="en-GB"/>
        </w:rPr>
        <w:t xml:space="preserve">medications such as </w:t>
      </w:r>
      <w:r w:rsidR="0053739C" w:rsidRPr="00A45DEB">
        <w:rPr>
          <w:bCs/>
          <w:color w:val="000000"/>
          <w:lang w:val="en-GB"/>
        </w:rPr>
        <w:t>metformin,</w:t>
      </w:r>
      <w:r w:rsidR="00051689" w:rsidRPr="00A45DEB">
        <w:rPr>
          <w:bCs/>
          <w:color w:val="000000"/>
          <w:lang w:val="en-GB"/>
        </w:rPr>
        <w:t xml:space="preserve"> may be the only short</w:t>
      </w:r>
      <w:r w:rsidR="00832F5C" w:rsidRPr="00A45DEB">
        <w:rPr>
          <w:bCs/>
          <w:color w:val="000000"/>
          <w:lang w:val="en-GB"/>
        </w:rPr>
        <w:t>-</w:t>
      </w:r>
      <w:r w:rsidR="00051689" w:rsidRPr="00A45DEB">
        <w:rPr>
          <w:bCs/>
          <w:color w:val="000000"/>
          <w:lang w:val="en-GB"/>
        </w:rPr>
        <w:t xml:space="preserve">term approach for global diabetes </w:t>
      </w:r>
      <w:r w:rsidR="00B82BDC" w:rsidRPr="00A45DEB">
        <w:rPr>
          <w:bCs/>
          <w:color w:val="000000"/>
          <w:lang w:val="en-GB"/>
        </w:rPr>
        <w:t>prevention</w:t>
      </w:r>
      <w:r w:rsidR="00051689" w:rsidRPr="00A45DEB">
        <w:rPr>
          <w:bCs/>
          <w:color w:val="000000"/>
          <w:lang w:val="en-GB"/>
        </w:rPr>
        <w:t>.</w:t>
      </w:r>
      <w:r w:rsidR="007F3193" w:rsidRPr="00A45DEB">
        <w:rPr>
          <w:bCs/>
          <w:color w:val="000000"/>
          <w:lang w:val="en-GB"/>
        </w:rPr>
        <w:fldChar w:fldCharType="begin">
          <w:fldData xml:space="preserve">PEVuZE5vdGU+PENpdGU+PEF1dGhvcj5Lbm93bGVyPC9BdXRob3I+PFllYXI+MjAwMjwvWWVhcj48
UmVjTnVtPjI0PC9SZWNOdW0+PERpc3BsYXlUZXh0PjxzdHlsZSBmYWNlPSJzdXBlcnNjcmlwdCI+
NDQsNjQsNjYsNjc8L3N0eWxlPjwvRGlzcGxheVRleHQ+PHJlY29yZD48cmVjLW51bWJlcj4yNDwv
cmVjLW51bWJlcj48Zm9yZWlnbi1rZXlzPjxrZXkgYXBwPSJFTiIgZGItaWQ9ImRwZWE5MmU1djlz
MHJxZWZ0eHo1enB6dnRlZTUyZXZydjVzMCIgdGltZXN0YW1wPSIxNDQ2Mzk0MDE3Ij4y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xhdXRob3I+RGlhYmV0ZXMgUHJldmVudGlvbiBQcm9ncmFtIFJlc2Vh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L3RpdGxlcz48cGVyaW9kaWNhbD48ZnVsbC10aXRsZT5OIEVu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Oi8vd3d3Lm5jYmkubmxtLm5paC5nb3YvcHVibWVkLzE2MzkxOTAzPC91cmw+PC9yZWxh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Lbm93bGVyPC9BdXRob3I+PFllYXI+MjAwMjwvWWVhcj48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F3193" w:rsidRPr="00A45DEB">
        <w:rPr>
          <w:bCs/>
          <w:color w:val="000000"/>
          <w:lang w:val="en-GB"/>
        </w:rPr>
      </w:r>
      <w:r w:rsidR="007F3193" w:rsidRPr="00A45DEB">
        <w:rPr>
          <w:bCs/>
          <w:color w:val="000000"/>
          <w:lang w:val="en-GB"/>
        </w:rPr>
        <w:fldChar w:fldCharType="separate"/>
      </w:r>
      <w:hyperlink w:anchor="_ENREF_44" w:tooltip="Knowler, 2002 #24" w:history="1">
        <w:r w:rsidR="008537CA" w:rsidRPr="008537CA">
          <w:rPr>
            <w:bCs/>
            <w:noProof/>
            <w:color w:val="000000"/>
            <w:vertAlign w:val="superscript"/>
            <w:lang w:val="en-GB"/>
          </w:rPr>
          <w:t>44</w:t>
        </w:r>
      </w:hyperlink>
      <w:r w:rsidR="008537CA" w:rsidRPr="008537CA">
        <w:rPr>
          <w:bCs/>
          <w:noProof/>
          <w:color w:val="000000"/>
          <w:vertAlign w:val="superscript"/>
          <w:lang w:val="en-GB"/>
        </w:rPr>
        <w:t>,</w:t>
      </w:r>
      <w:hyperlink w:anchor="_ENREF_64" w:tooltip="Gregg, 2009 #37" w:history="1">
        <w:r w:rsidR="008537CA" w:rsidRPr="008537CA">
          <w:rPr>
            <w:bCs/>
            <w:noProof/>
            <w:color w:val="000000"/>
            <w:vertAlign w:val="superscript"/>
            <w:lang w:val="en-GB"/>
          </w:rPr>
          <w:t>64</w:t>
        </w:r>
      </w:hyperlink>
      <w:r w:rsidR="008537CA" w:rsidRPr="008537CA">
        <w:rPr>
          <w:bCs/>
          <w:noProof/>
          <w:color w:val="000000"/>
          <w:vertAlign w:val="superscript"/>
          <w:lang w:val="en-GB"/>
        </w:rPr>
        <w:t>,</w:t>
      </w:r>
      <w:hyperlink w:anchor="_ENREF_66" w:tooltip="Tuomilehto, 2001 #39" w:history="1">
        <w:r w:rsidR="008537CA" w:rsidRPr="008537CA">
          <w:rPr>
            <w:bCs/>
            <w:noProof/>
            <w:color w:val="000000"/>
            <w:vertAlign w:val="superscript"/>
            <w:lang w:val="en-GB"/>
          </w:rPr>
          <w:t>66</w:t>
        </w:r>
      </w:hyperlink>
      <w:r w:rsidR="008537CA" w:rsidRPr="008537CA">
        <w:rPr>
          <w:bCs/>
          <w:noProof/>
          <w:color w:val="000000"/>
          <w:vertAlign w:val="superscript"/>
          <w:lang w:val="en-GB"/>
        </w:rPr>
        <w:t>,</w:t>
      </w:r>
      <w:hyperlink w:anchor="_ENREF_67" w:tooltip="Ramachandran, 2006 #40" w:history="1">
        <w:r w:rsidR="008537CA" w:rsidRPr="008537CA">
          <w:rPr>
            <w:bCs/>
            <w:noProof/>
            <w:color w:val="000000"/>
            <w:vertAlign w:val="superscript"/>
            <w:lang w:val="en-GB"/>
          </w:rPr>
          <w:t>67</w:t>
        </w:r>
      </w:hyperlink>
      <w:r w:rsidR="007F3193" w:rsidRPr="00A45DEB">
        <w:rPr>
          <w:bCs/>
          <w:color w:val="000000"/>
          <w:lang w:val="en-GB"/>
        </w:rPr>
        <w:fldChar w:fldCharType="end"/>
      </w:r>
      <w:r w:rsidR="00B11C6B" w:rsidRPr="00A45DEB">
        <w:rPr>
          <w:bCs/>
          <w:color w:val="000000"/>
          <w:lang w:val="en-GB"/>
        </w:rPr>
        <w:t xml:space="preserve"> </w:t>
      </w:r>
      <w:r w:rsidR="00981A57" w:rsidRPr="00A45DEB">
        <w:rPr>
          <w:bCs/>
          <w:color w:val="000000"/>
          <w:lang w:val="en-GB"/>
        </w:rPr>
        <w:t>S</w:t>
      </w:r>
      <w:r w:rsidR="00657081" w:rsidRPr="00A45DEB">
        <w:rPr>
          <w:bCs/>
          <w:color w:val="000000"/>
          <w:lang w:val="en-GB"/>
        </w:rPr>
        <w:t>uch program</w:t>
      </w:r>
      <w:r w:rsidR="00C927E4">
        <w:rPr>
          <w:bCs/>
          <w:color w:val="000000"/>
          <w:lang w:val="en-GB"/>
        </w:rPr>
        <w:t>me</w:t>
      </w:r>
      <w:r w:rsidR="00657081" w:rsidRPr="00A45DEB">
        <w:rPr>
          <w:bCs/>
          <w:color w:val="000000"/>
          <w:lang w:val="en-GB"/>
        </w:rPr>
        <w:t xml:space="preserve">s </w:t>
      </w:r>
      <w:r w:rsidR="00981A57" w:rsidRPr="00A45DEB">
        <w:rPr>
          <w:bCs/>
          <w:color w:val="000000"/>
          <w:lang w:val="en-GB"/>
        </w:rPr>
        <w:t xml:space="preserve">have been implemented </w:t>
      </w:r>
      <w:r w:rsidR="00657081" w:rsidRPr="00A45DEB">
        <w:rPr>
          <w:bCs/>
          <w:color w:val="000000"/>
          <w:lang w:val="en-GB"/>
        </w:rPr>
        <w:t xml:space="preserve">in </w:t>
      </w:r>
      <w:r w:rsidR="007721E4" w:rsidRPr="00A45DEB">
        <w:rPr>
          <w:bCs/>
          <w:color w:val="000000"/>
          <w:lang w:val="en-GB"/>
        </w:rPr>
        <w:t>a few</w:t>
      </w:r>
      <w:r w:rsidR="00BE0D35" w:rsidRPr="00A45DEB">
        <w:rPr>
          <w:bCs/>
          <w:color w:val="000000"/>
          <w:lang w:val="en-GB"/>
        </w:rPr>
        <w:t xml:space="preserve"> high- and middle-income countries</w:t>
      </w:r>
      <w:r w:rsidR="00981A57" w:rsidRPr="00A45DEB">
        <w:rPr>
          <w:bCs/>
          <w:color w:val="000000"/>
          <w:lang w:val="en-GB"/>
        </w:rPr>
        <w:t>,</w:t>
      </w:r>
      <w:r w:rsidR="00775CCB" w:rsidRPr="00A45DEB">
        <w:rPr>
          <w:bCs/>
          <w:color w:val="000000"/>
          <w:lang w:val="en-GB"/>
        </w:rPr>
        <w:fldChar w:fldCharType="begin">
          <w:fldData xml:space="preserve">PEVuZE5vdGU+PENpdGU+PEF1dGhvcj5TYWFyaXN0bzwvQXV0aG9yPjxZZWFyPjIwMTA8L1llYXI+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==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WFyaXN0bzwvQXV0aG9yPjxZZWFyPjIwMTA8L1llYXI+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==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75CCB" w:rsidRPr="00A45DEB">
        <w:rPr>
          <w:bCs/>
          <w:color w:val="000000"/>
          <w:lang w:val="en-GB"/>
        </w:rPr>
      </w:r>
      <w:r w:rsidR="00775CCB" w:rsidRPr="00A45DEB">
        <w:rPr>
          <w:bCs/>
          <w:color w:val="000000"/>
          <w:lang w:val="en-GB"/>
        </w:rPr>
        <w:fldChar w:fldCharType="separate"/>
      </w:r>
      <w:hyperlink w:anchor="_ENREF_45" w:tooltip="Farzadfar, 2012 #25" w:history="1">
        <w:r w:rsidR="008537CA" w:rsidRPr="008537CA">
          <w:rPr>
            <w:bCs/>
            <w:noProof/>
            <w:color w:val="000000"/>
            <w:vertAlign w:val="superscript"/>
            <w:lang w:val="en-GB"/>
          </w:rPr>
          <w:t>45</w:t>
        </w:r>
      </w:hyperlink>
      <w:r w:rsidR="008537CA" w:rsidRPr="008537CA">
        <w:rPr>
          <w:bCs/>
          <w:noProof/>
          <w:color w:val="000000"/>
          <w:vertAlign w:val="superscript"/>
          <w:lang w:val="en-GB"/>
        </w:rPr>
        <w:t>,</w:t>
      </w:r>
      <w:hyperlink w:anchor="_ENREF_68" w:tooltip="Saaristo, 2010 #41" w:history="1">
        <w:r w:rsidR="008537CA" w:rsidRPr="008537CA">
          <w:rPr>
            <w:bCs/>
            <w:noProof/>
            <w:color w:val="000000"/>
            <w:vertAlign w:val="superscript"/>
            <w:lang w:val="en-GB"/>
          </w:rPr>
          <w:t>68</w:t>
        </w:r>
      </w:hyperlink>
      <w:r w:rsidR="008537CA" w:rsidRPr="008537CA">
        <w:rPr>
          <w:bCs/>
          <w:noProof/>
          <w:color w:val="000000"/>
          <w:vertAlign w:val="superscript"/>
          <w:lang w:val="en-GB"/>
        </w:rPr>
        <w:t>,</w:t>
      </w:r>
      <w:hyperlink w:anchor="_ENREF_69" w:tooltip="DePue, 2013 #42" w:history="1">
        <w:r w:rsidR="008537CA" w:rsidRPr="008537CA">
          <w:rPr>
            <w:bCs/>
            <w:noProof/>
            <w:color w:val="000000"/>
            <w:vertAlign w:val="superscript"/>
            <w:lang w:val="en-GB"/>
          </w:rPr>
          <w:t>69</w:t>
        </w:r>
      </w:hyperlink>
      <w:r w:rsidR="00775CCB" w:rsidRPr="00A45DEB">
        <w:rPr>
          <w:bCs/>
          <w:color w:val="000000"/>
          <w:lang w:val="en-GB"/>
        </w:rPr>
        <w:fldChar w:fldCharType="end"/>
      </w:r>
      <w:r w:rsidR="00657081" w:rsidRPr="00A45DEB">
        <w:rPr>
          <w:bCs/>
          <w:color w:val="000000"/>
          <w:lang w:val="en-GB"/>
        </w:rPr>
        <w:t xml:space="preserve"> </w:t>
      </w:r>
      <w:r w:rsidR="00981A57" w:rsidRPr="00A45DEB">
        <w:rPr>
          <w:bCs/>
          <w:color w:val="000000"/>
          <w:lang w:val="en-GB"/>
        </w:rPr>
        <w:t>but their success</w:t>
      </w:r>
      <w:r w:rsidR="007721E4" w:rsidRPr="00A45DEB">
        <w:rPr>
          <w:bCs/>
          <w:color w:val="000000"/>
          <w:lang w:val="en-GB"/>
        </w:rPr>
        <w:t xml:space="preserve"> requires </w:t>
      </w:r>
      <w:r w:rsidR="00545FB7" w:rsidRPr="00A45DEB">
        <w:rPr>
          <w:bCs/>
          <w:color w:val="000000"/>
          <w:lang w:val="en-GB"/>
        </w:rPr>
        <w:t>a financially accessible</w:t>
      </w:r>
      <w:r w:rsidR="00657081" w:rsidRPr="00A45DEB">
        <w:rPr>
          <w:bCs/>
          <w:color w:val="000000"/>
          <w:lang w:val="en-GB"/>
        </w:rPr>
        <w:t xml:space="preserve"> primary care system</w:t>
      </w:r>
      <w:r w:rsidR="007721E4" w:rsidRPr="00A45DEB">
        <w:rPr>
          <w:bCs/>
          <w:color w:val="000000"/>
          <w:lang w:val="en-GB"/>
        </w:rPr>
        <w:t xml:space="preserve"> that makes diabetes prevention and management a priority, </w:t>
      </w:r>
      <w:r w:rsidR="00545FB7" w:rsidRPr="00A45DEB">
        <w:rPr>
          <w:bCs/>
          <w:color w:val="000000"/>
          <w:lang w:val="en-GB"/>
        </w:rPr>
        <w:t>and is staffed and resourced to</w:t>
      </w:r>
      <w:r w:rsidR="007721E4" w:rsidRPr="00A45DEB">
        <w:rPr>
          <w:bCs/>
          <w:color w:val="000000"/>
          <w:lang w:val="en-GB"/>
        </w:rPr>
        <w:t xml:space="preserve"> </w:t>
      </w:r>
      <w:r w:rsidR="0045170C" w:rsidRPr="00A45DEB">
        <w:rPr>
          <w:bCs/>
          <w:color w:val="000000"/>
          <w:lang w:val="en-GB"/>
        </w:rPr>
        <w:t>support lifestyle change</w:t>
      </w:r>
      <w:r w:rsidR="0045170C">
        <w:rPr>
          <w:bCs/>
          <w:color w:val="000000"/>
          <w:lang w:val="en-GB"/>
        </w:rPr>
        <w:t xml:space="preserve"> and</w:t>
      </w:r>
      <w:r w:rsidR="0045170C" w:rsidRPr="00A45DEB">
        <w:rPr>
          <w:bCs/>
          <w:color w:val="000000"/>
          <w:lang w:val="en-GB"/>
        </w:rPr>
        <w:t xml:space="preserve"> </w:t>
      </w:r>
      <w:r w:rsidR="007721E4" w:rsidRPr="00A45DEB">
        <w:rPr>
          <w:bCs/>
          <w:color w:val="000000"/>
          <w:lang w:val="en-GB"/>
        </w:rPr>
        <w:t xml:space="preserve">improve access and adherence </w:t>
      </w:r>
      <w:r w:rsidR="004466BB">
        <w:rPr>
          <w:bCs/>
          <w:color w:val="000000"/>
          <w:lang w:val="en-GB"/>
        </w:rPr>
        <w:t>to</w:t>
      </w:r>
      <w:r w:rsidR="004466BB" w:rsidRPr="00A45DEB">
        <w:rPr>
          <w:bCs/>
          <w:color w:val="000000"/>
          <w:lang w:val="en-GB"/>
        </w:rPr>
        <w:t xml:space="preserve"> </w:t>
      </w:r>
      <w:r w:rsidR="007721E4" w:rsidRPr="00A45DEB">
        <w:rPr>
          <w:bCs/>
          <w:color w:val="000000"/>
          <w:lang w:val="en-GB"/>
        </w:rPr>
        <w:t>medication.</w:t>
      </w:r>
      <w:r w:rsidR="00775CCB" w:rsidRPr="00A45DEB">
        <w:rPr>
          <w:bCs/>
          <w:color w:val="000000"/>
          <w:lang w:val="en-GB"/>
        </w:rPr>
        <w:fldChar w:fldCharType="begin">
          <w:fldData xml:space="preserve">PEVuZE5vdGU+PENpdGU+PEF1dGhvcj5TYWFyaXN0bzwvQXV0aG9yPjxZZWFyPjIwMTA8L1llYXI+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TYWFyaXN0bzwvQXV0aG9yPjxZZWFyPjIwMTA8L1llYXI+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775CCB" w:rsidRPr="00A45DEB">
        <w:rPr>
          <w:bCs/>
          <w:color w:val="000000"/>
          <w:lang w:val="en-GB"/>
        </w:rPr>
      </w:r>
      <w:r w:rsidR="00775CCB" w:rsidRPr="00A45DEB">
        <w:rPr>
          <w:bCs/>
          <w:color w:val="000000"/>
          <w:lang w:val="en-GB"/>
        </w:rPr>
        <w:fldChar w:fldCharType="separate"/>
      </w:r>
      <w:hyperlink w:anchor="_ENREF_10" w:tooltip="Zhang, 2008 #10" w:history="1">
        <w:r w:rsidR="008537CA" w:rsidRPr="008537CA">
          <w:rPr>
            <w:bCs/>
            <w:noProof/>
            <w:color w:val="000000"/>
            <w:vertAlign w:val="superscript"/>
            <w:lang w:val="en-GB"/>
          </w:rPr>
          <w:t>10</w:t>
        </w:r>
      </w:hyperlink>
      <w:r w:rsidR="008537CA" w:rsidRPr="008537CA">
        <w:rPr>
          <w:bCs/>
          <w:noProof/>
          <w:color w:val="000000"/>
          <w:vertAlign w:val="superscript"/>
          <w:lang w:val="en-GB"/>
        </w:rPr>
        <w:t>,</w:t>
      </w:r>
      <w:hyperlink w:anchor="_ENREF_43" w:tooltip="Colagiuri, 2006 #23" w:history="1">
        <w:r w:rsidR="008537CA" w:rsidRPr="008537CA">
          <w:rPr>
            <w:bCs/>
            <w:noProof/>
            <w:color w:val="000000"/>
            <w:vertAlign w:val="superscript"/>
            <w:lang w:val="en-GB"/>
          </w:rPr>
          <w:t>43</w:t>
        </w:r>
      </w:hyperlink>
      <w:r w:rsidR="008537CA" w:rsidRPr="008537CA">
        <w:rPr>
          <w:bCs/>
          <w:noProof/>
          <w:color w:val="000000"/>
          <w:vertAlign w:val="superscript"/>
          <w:lang w:val="en-GB"/>
        </w:rPr>
        <w:t>,</w:t>
      </w:r>
      <w:hyperlink w:anchor="_ENREF_45" w:tooltip="Farzadfar, 2012 #25" w:history="1">
        <w:r w:rsidR="008537CA" w:rsidRPr="008537CA">
          <w:rPr>
            <w:bCs/>
            <w:noProof/>
            <w:color w:val="000000"/>
            <w:vertAlign w:val="superscript"/>
            <w:lang w:val="en-GB"/>
          </w:rPr>
          <w:t>45</w:t>
        </w:r>
      </w:hyperlink>
      <w:r w:rsidR="008537CA" w:rsidRPr="008537CA">
        <w:rPr>
          <w:bCs/>
          <w:noProof/>
          <w:color w:val="000000"/>
          <w:vertAlign w:val="superscript"/>
          <w:lang w:val="en-GB"/>
        </w:rPr>
        <w:t>,</w:t>
      </w:r>
      <w:hyperlink w:anchor="_ENREF_64" w:tooltip="Gregg, 2009 #37" w:history="1">
        <w:r w:rsidR="008537CA" w:rsidRPr="008537CA">
          <w:rPr>
            <w:bCs/>
            <w:noProof/>
            <w:color w:val="000000"/>
            <w:vertAlign w:val="superscript"/>
            <w:lang w:val="en-GB"/>
          </w:rPr>
          <w:t>64</w:t>
        </w:r>
      </w:hyperlink>
      <w:r w:rsidR="008537CA" w:rsidRPr="008537CA">
        <w:rPr>
          <w:bCs/>
          <w:noProof/>
          <w:color w:val="000000"/>
          <w:vertAlign w:val="superscript"/>
          <w:lang w:val="en-GB"/>
        </w:rPr>
        <w:t>,</w:t>
      </w:r>
      <w:hyperlink w:anchor="_ENREF_68" w:tooltip="Saaristo, 2010 #41" w:history="1">
        <w:r w:rsidR="008537CA" w:rsidRPr="008537CA">
          <w:rPr>
            <w:bCs/>
            <w:noProof/>
            <w:color w:val="000000"/>
            <w:vertAlign w:val="superscript"/>
            <w:lang w:val="en-GB"/>
          </w:rPr>
          <w:t>68</w:t>
        </w:r>
      </w:hyperlink>
      <w:r w:rsidR="008537CA" w:rsidRPr="008537CA">
        <w:rPr>
          <w:bCs/>
          <w:noProof/>
          <w:color w:val="000000"/>
          <w:vertAlign w:val="superscript"/>
          <w:lang w:val="en-GB"/>
        </w:rPr>
        <w:t>,</w:t>
      </w:r>
      <w:hyperlink w:anchor="_ENREF_70" w:tooltip="Narayan, 2012 #43" w:history="1">
        <w:r w:rsidR="008537CA" w:rsidRPr="008537CA">
          <w:rPr>
            <w:bCs/>
            <w:noProof/>
            <w:color w:val="000000"/>
            <w:vertAlign w:val="superscript"/>
            <w:lang w:val="en-GB"/>
          </w:rPr>
          <w:t>70</w:t>
        </w:r>
      </w:hyperlink>
      <w:r w:rsidR="00775CCB" w:rsidRPr="00A45DEB">
        <w:rPr>
          <w:bCs/>
          <w:color w:val="000000"/>
          <w:lang w:val="en-GB"/>
        </w:rPr>
        <w:fldChar w:fldCharType="end"/>
      </w:r>
      <w:r w:rsidR="007721E4" w:rsidRPr="00A45DEB">
        <w:rPr>
          <w:bCs/>
          <w:color w:val="000000"/>
          <w:lang w:val="en-GB"/>
        </w:rPr>
        <w:t xml:space="preserve"> </w:t>
      </w:r>
    </w:p>
    <w:p w:rsidR="0097667F" w:rsidRPr="00A45DEB" w:rsidRDefault="0097667F" w:rsidP="00A63E81">
      <w:pPr>
        <w:spacing w:line="480" w:lineRule="auto"/>
        <w:jc w:val="both"/>
        <w:rPr>
          <w:bCs/>
          <w:color w:val="000000"/>
          <w:lang w:val="en-GB"/>
        </w:rPr>
      </w:pPr>
      <w:r w:rsidRPr="00A45DEB">
        <w:rPr>
          <w:bCs/>
          <w:color w:val="000000"/>
          <w:lang w:val="en-GB"/>
        </w:rPr>
        <w:br w:type="page"/>
      </w:r>
    </w:p>
    <w:p w:rsidR="00F339E3" w:rsidRPr="005D3632" w:rsidRDefault="00F339E3" w:rsidP="00E41B1D">
      <w:pPr>
        <w:spacing w:line="480" w:lineRule="auto"/>
        <w:jc w:val="both"/>
        <w:rPr>
          <w:b/>
          <w:bCs/>
          <w:color w:val="000000"/>
          <w:lang w:val="en-GB"/>
        </w:rPr>
      </w:pPr>
      <w:r w:rsidRPr="005D3632">
        <w:rPr>
          <w:b/>
          <w:bCs/>
          <w:color w:val="000000"/>
          <w:lang w:val="en-GB"/>
        </w:rPr>
        <w:t>Research in Context</w:t>
      </w:r>
    </w:p>
    <w:p w:rsidR="00F339E3" w:rsidRPr="005D3632" w:rsidRDefault="00F339E3" w:rsidP="00E41B1D">
      <w:pPr>
        <w:spacing w:line="480" w:lineRule="auto"/>
        <w:jc w:val="both"/>
        <w:rPr>
          <w:bCs/>
          <w:i/>
          <w:color w:val="000000"/>
          <w:lang w:val="en-GB"/>
        </w:rPr>
      </w:pPr>
      <w:r w:rsidRPr="005D3632">
        <w:rPr>
          <w:bCs/>
          <w:i/>
          <w:color w:val="000000"/>
          <w:lang w:val="en-GB"/>
        </w:rPr>
        <w:t>Evidence before this study</w:t>
      </w:r>
    </w:p>
    <w:p w:rsidR="00E41B1D" w:rsidRPr="005D3632" w:rsidRDefault="00E41B1D" w:rsidP="00E41B1D">
      <w:pPr>
        <w:spacing w:line="480" w:lineRule="auto"/>
        <w:jc w:val="both"/>
        <w:rPr>
          <w:bCs/>
          <w:color w:val="000000"/>
          <w:lang w:val="en-GB"/>
        </w:rPr>
      </w:pPr>
      <w:r w:rsidRPr="005D3632">
        <w:rPr>
          <w:bCs/>
          <w:color w:val="000000"/>
          <w:lang w:val="en-GB"/>
        </w:rPr>
        <w:t xml:space="preserve">We searched Medline (via PubMed) </w:t>
      </w:r>
      <w:r>
        <w:rPr>
          <w:bCs/>
          <w:color w:val="000000"/>
          <w:lang w:val="en-GB"/>
        </w:rPr>
        <w:t>for articles published between 1</w:t>
      </w:r>
      <w:r w:rsidRPr="00E41B1D">
        <w:rPr>
          <w:bCs/>
          <w:color w:val="000000"/>
          <w:vertAlign w:val="superscript"/>
          <w:lang w:val="en-GB"/>
        </w:rPr>
        <w:t>st</w:t>
      </w:r>
      <w:r>
        <w:rPr>
          <w:bCs/>
          <w:color w:val="000000"/>
          <w:lang w:val="en-GB"/>
        </w:rPr>
        <w:t xml:space="preserve"> January 1950 and 11</w:t>
      </w:r>
      <w:r w:rsidRPr="00E41B1D">
        <w:rPr>
          <w:bCs/>
          <w:color w:val="000000"/>
          <w:vertAlign w:val="superscript"/>
          <w:lang w:val="en-GB"/>
        </w:rPr>
        <w:t>th</w:t>
      </w:r>
      <w:r>
        <w:rPr>
          <w:bCs/>
          <w:color w:val="000000"/>
          <w:lang w:val="en-GB"/>
        </w:rPr>
        <w:t xml:space="preserve"> December 2013 </w:t>
      </w:r>
      <w:r w:rsidRPr="005D3632">
        <w:rPr>
          <w:bCs/>
          <w:color w:val="000000"/>
          <w:lang w:val="en-GB"/>
        </w:rPr>
        <w:t xml:space="preserve">using the search terms </w:t>
      </w:r>
      <w:r>
        <w:rPr>
          <w:bCs/>
          <w:color w:val="000000"/>
          <w:lang w:val="en-GB"/>
        </w:rPr>
        <w:t>(</w:t>
      </w:r>
      <w:r w:rsidRPr="005D3632">
        <w:rPr>
          <w:bCs/>
          <w:color w:val="000000"/>
          <w:lang w:val="en-GB"/>
        </w:rPr>
        <w:t>“</w:t>
      </w:r>
      <w:r w:rsidRPr="009418AE">
        <w:t>Blood Glucose</w:t>
      </w:r>
      <w:r w:rsidRPr="005D3632">
        <w:rPr>
          <w:bCs/>
          <w:color w:val="000000"/>
          <w:lang w:val="en-GB"/>
        </w:rPr>
        <w:t>”[</w:t>
      </w:r>
      <w:r>
        <w:rPr>
          <w:bCs/>
          <w:color w:val="000000"/>
          <w:lang w:val="en-GB"/>
        </w:rPr>
        <w:t>MAJR</w:t>
      </w:r>
      <w:r w:rsidRPr="005D3632">
        <w:rPr>
          <w:bCs/>
          <w:color w:val="000000"/>
          <w:lang w:val="en-GB"/>
        </w:rPr>
        <w:t>] OR “</w:t>
      </w:r>
      <w:r w:rsidRPr="009418AE">
        <w:t>Diabetes Mellitus</w:t>
      </w:r>
      <w:r w:rsidRPr="005D3632">
        <w:rPr>
          <w:bCs/>
          <w:color w:val="000000"/>
          <w:lang w:val="en-GB"/>
        </w:rPr>
        <w:t>”[</w:t>
      </w:r>
      <w:r w:rsidRPr="009418AE">
        <w:t>MAJR:NoExp</w:t>
      </w:r>
      <w:r w:rsidRPr="005D3632">
        <w:rPr>
          <w:bCs/>
          <w:color w:val="000000"/>
          <w:lang w:val="en-GB"/>
        </w:rPr>
        <w:t>] OR “</w:t>
      </w:r>
      <w:r w:rsidRPr="009418AE">
        <w:t>Diabetes Mellitus, Type 2</w:t>
      </w:r>
      <w:r w:rsidRPr="005D3632">
        <w:rPr>
          <w:bCs/>
          <w:color w:val="000000"/>
          <w:lang w:val="en-GB"/>
        </w:rPr>
        <w:t>”[</w:t>
      </w:r>
      <w:r w:rsidRPr="009418AE">
        <w:t>MAJR:NoExp</w:t>
      </w:r>
      <w:r w:rsidRPr="005D3632">
        <w:rPr>
          <w:bCs/>
          <w:color w:val="000000"/>
          <w:lang w:val="en-GB"/>
        </w:rPr>
        <w:t>] OR “</w:t>
      </w:r>
      <w:r w:rsidRPr="009418AE">
        <w:t>Diabetes Mellitus, Type 1</w:t>
      </w:r>
      <w:r w:rsidRPr="005D3632">
        <w:rPr>
          <w:bCs/>
          <w:color w:val="000000"/>
          <w:lang w:val="en-GB"/>
        </w:rPr>
        <w:t>”[</w:t>
      </w:r>
      <w:r w:rsidRPr="009418AE">
        <w:t>MAJR:NoExp</w:t>
      </w:r>
      <w:r w:rsidRPr="005D3632">
        <w:rPr>
          <w:bCs/>
          <w:color w:val="000000"/>
          <w:lang w:val="en-GB"/>
        </w:rPr>
        <w:t>] OR “</w:t>
      </w:r>
      <w:r w:rsidRPr="009418AE">
        <w:t>Prediabetic state</w:t>
      </w:r>
      <w:r w:rsidRPr="005D3632">
        <w:rPr>
          <w:bCs/>
          <w:color w:val="000000"/>
          <w:lang w:val="en-GB"/>
        </w:rPr>
        <w:t>”[</w:t>
      </w:r>
      <w:r w:rsidRPr="009418AE">
        <w:t>MAJR</w:t>
      </w:r>
      <w:r w:rsidRPr="005D3632">
        <w:rPr>
          <w:bCs/>
          <w:color w:val="000000"/>
          <w:lang w:val="en-GB"/>
        </w:rPr>
        <w:t>] OR “</w:t>
      </w:r>
      <w:r w:rsidRPr="009418AE">
        <w:t>Hyperglycemia</w:t>
      </w:r>
      <w:r w:rsidRPr="005D3632">
        <w:rPr>
          <w:bCs/>
          <w:color w:val="000000"/>
          <w:lang w:val="en-GB"/>
        </w:rPr>
        <w:t>”[</w:t>
      </w:r>
      <w:r w:rsidRPr="009418AE">
        <w:t>MAJR</w:t>
      </w:r>
      <w:r w:rsidRPr="005D3632">
        <w:rPr>
          <w:bCs/>
          <w:color w:val="000000"/>
          <w:lang w:val="en-GB"/>
        </w:rPr>
        <w:t>] OR “</w:t>
      </w:r>
      <w:r w:rsidRPr="009418AE">
        <w:t>Hemoglobin A, Glycosylated</w:t>
      </w:r>
      <w:r w:rsidRPr="005D3632">
        <w:rPr>
          <w:bCs/>
          <w:color w:val="000000"/>
          <w:lang w:val="en-GB"/>
        </w:rPr>
        <w:t>”[</w:t>
      </w:r>
      <w:r>
        <w:rPr>
          <w:bCs/>
          <w:color w:val="000000"/>
          <w:lang w:val="en-GB"/>
        </w:rPr>
        <w:t>MAJR]</w:t>
      </w:r>
      <w:r w:rsidRPr="005D3632">
        <w:rPr>
          <w:bCs/>
          <w:color w:val="000000"/>
          <w:lang w:val="en-GB"/>
        </w:rPr>
        <w:t>) AND (“Humans”[</w:t>
      </w:r>
      <w:r>
        <w:rPr>
          <w:bCs/>
          <w:color w:val="000000"/>
          <w:lang w:val="en-GB"/>
        </w:rPr>
        <w:t>Mesh</w:t>
      </w:r>
      <w:r w:rsidRPr="005D3632">
        <w:rPr>
          <w:bCs/>
          <w:color w:val="000000"/>
          <w:lang w:val="en-GB"/>
        </w:rPr>
        <w:t xml:space="preserve">]). Articles were screened according to the inclusion and exclusion criteria described in the Appendix. </w:t>
      </w:r>
    </w:p>
    <w:p w:rsidR="00F339E3" w:rsidRDefault="00F339E3" w:rsidP="00E41B1D">
      <w:pPr>
        <w:spacing w:line="480" w:lineRule="auto"/>
        <w:rPr>
          <w:b/>
          <w:bCs/>
          <w:color w:val="000000"/>
          <w:lang w:val="en-GB"/>
        </w:rPr>
      </w:pPr>
    </w:p>
    <w:p w:rsidR="00E41B1D" w:rsidRDefault="00C927E4" w:rsidP="00E41B1D">
      <w:pPr>
        <w:spacing w:line="480" w:lineRule="auto"/>
        <w:jc w:val="both"/>
        <w:rPr>
          <w:bCs/>
          <w:color w:val="000000"/>
          <w:lang w:val="en-GB"/>
        </w:rPr>
      </w:pPr>
      <w:r>
        <w:rPr>
          <w:bCs/>
          <w:color w:val="000000"/>
          <w:lang w:val="en-GB"/>
        </w:rPr>
        <w:t xml:space="preserve">A </w:t>
      </w:r>
      <w:r w:rsidR="008F2B71">
        <w:rPr>
          <w:bCs/>
          <w:color w:val="000000"/>
          <w:lang w:val="en-GB"/>
        </w:rPr>
        <w:t>few</w:t>
      </w:r>
      <w:r>
        <w:rPr>
          <w:bCs/>
          <w:color w:val="000000"/>
          <w:lang w:val="en-GB"/>
        </w:rPr>
        <w:t xml:space="preserve"> studies report on diabetes trends in one or small number of countries.</w:t>
      </w:r>
      <w:hyperlink w:anchor="_ENREF_22" w:tooltip="Eliasson, 2002 #51" w:history="1">
        <w:r w:rsidR="008537CA">
          <w:rPr>
            <w:bCs/>
            <w:color w:val="000000"/>
            <w:lang w:val="en-GB"/>
          </w:rPr>
          <w:fldChar w:fldCharType="begin">
            <w:fldData xml:space="preserve">c2Vjb25kYXJ5LXRpdGxlPjwvdGl0bGVzPjxwZXJpb2RpY2FsPjxmdWxsLXRpdGxlPkV1ciBKIEVw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FbGlhc3NvbjwvQXV0aG9yPjxZZWFyPjIwMDI8L1llYXI+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==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fldChar w:fldCharType="begin">
            <w:fldData xml:space="preserve">c2Vjb25kYXJ5LXRpdGxlPjwvdGl0bGVzPjxwZXJpb2RpY2FsPjxmdWxsLXRpdGxlPkV1ciBKIEVw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8537CA">
          <w:rPr>
            <w:bCs/>
            <w:noProof/>
            <w:color w:val="000000"/>
            <w:vertAlign w:val="superscript"/>
            <w:lang w:val="en-GB"/>
          </w:rPr>
          <w:t>22-37</w:t>
        </w:r>
        <w:r w:rsidR="008537CA">
          <w:rPr>
            <w:bCs/>
            <w:color w:val="000000"/>
            <w:lang w:val="en-GB"/>
          </w:rPr>
          <w:fldChar w:fldCharType="end"/>
        </w:r>
      </w:hyperlink>
      <w:r>
        <w:rPr>
          <w:bCs/>
          <w:color w:val="000000"/>
          <w:lang w:val="en-GB"/>
        </w:rPr>
        <w:t xml:space="preserve"> </w:t>
      </w:r>
      <w:r w:rsidR="00DA36DD">
        <w:rPr>
          <w:bCs/>
          <w:color w:val="000000"/>
          <w:lang w:val="en-GB"/>
        </w:rPr>
        <w:t>A previous</w:t>
      </w:r>
      <w:r w:rsidR="00E41B1D" w:rsidRPr="005D3632">
        <w:rPr>
          <w:bCs/>
          <w:color w:val="000000"/>
          <w:lang w:val="en-GB"/>
        </w:rPr>
        <w:t xml:space="preserve"> study on trends in</w:t>
      </w:r>
      <w:r w:rsidR="00E41B1D" w:rsidRPr="005D3632">
        <w:rPr>
          <w:lang w:val="en-GB"/>
        </w:rPr>
        <w:t xml:space="preserve"> </w:t>
      </w:r>
      <w:r w:rsidR="00DA36DD">
        <w:rPr>
          <w:lang w:val="en-GB"/>
        </w:rPr>
        <w:t>mean FPG</w:t>
      </w:r>
      <w:r w:rsidR="00DA36DD" w:rsidRPr="00DA36DD">
        <w:rPr>
          <w:bCs/>
          <w:color w:val="000000"/>
          <w:lang w:val="en-GB"/>
        </w:rPr>
        <w:t xml:space="preserve"> </w:t>
      </w:r>
      <w:r w:rsidR="00DA36DD" w:rsidRPr="005D3632">
        <w:rPr>
          <w:bCs/>
          <w:color w:val="000000"/>
          <w:lang w:val="en-GB"/>
        </w:rPr>
        <w:t xml:space="preserve">reported </w:t>
      </w:r>
      <w:r w:rsidR="00DA36DD">
        <w:rPr>
          <w:bCs/>
          <w:color w:val="000000"/>
          <w:lang w:val="en-GB"/>
        </w:rPr>
        <w:t xml:space="preserve">diabetes </w:t>
      </w:r>
      <w:r w:rsidR="00DA36DD" w:rsidRPr="005D3632">
        <w:rPr>
          <w:bCs/>
          <w:color w:val="000000"/>
          <w:lang w:val="en-GB"/>
        </w:rPr>
        <w:t>trends</w:t>
      </w:r>
      <w:r w:rsidR="00DA36DD" w:rsidRPr="00DA36DD">
        <w:rPr>
          <w:bCs/>
          <w:color w:val="000000"/>
          <w:lang w:val="en-GB"/>
        </w:rPr>
        <w:t xml:space="preserve"> </w:t>
      </w:r>
      <w:r w:rsidR="00DA36DD" w:rsidRPr="005D3632">
        <w:rPr>
          <w:bCs/>
          <w:color w:val="000000"/>
          <w:lang w:val="en-GB"/>
        </w:rPr>
        <w:t>to 2008</w:t>
      </w:r>
      <w:r w:rsidR="00DA36DD">
        <w:rPr>
          <w:bCs/>
          <w:color w:val="000000"/>
          <w:lang w:val="en-GB"/>
        </w:rPr>
        <w:t xml:space="preserve"> as secondary outcome</w:t>
      </w:r>
      <w:r w:rsidR="00DA36DD" w:rsidRPr="005D3632">
        <w:rPr>
          <w:bCs/>
          <w:color w:val="000000"/>
          <w:lang w:val="en-GB"/>
        </w:rPr>
        <w:t xml:space="preserve"> </w:t>
      </w:r>
      <w:r w:rsidR="00DA36DD">
        <w:rPr>
          <w:bCs/>
          <w:color w:val="000000"/>
          <w:lang w:val="en-GB"/>
        </w:rPr>
        <w:t>which was estimated from mean FPG.</w:t>
      </w:r>
      <w:hyperlink w:anchor="_ENREF_4" w:tooltip="Danaei, 2011 #4" w:history="1">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 </w:instrText>
        </w:r>
        <w:r w:rsidR="008537CA">
          <w:rPr>
            <w:bCs/>
            <w:color w:val="000000"/>
            <w:lang w:val="en-GB"/>
          </w:rPr>
          <w:fldChar w:fldCharType="begin">
            <w:fldData xml:space="preserve">PEVuZE5vdGU+PENpdGU+PEF1dGhvcj5EYW5hZWk8L0F1dGhvcj48WWVhcj4yMDExPC9ZZWFyPjxS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</w:fldData>
          </w:fldChar>
        </w:r>
        <w:r w:rsidR="008537CA">
          <w:rPr>
            <w:bCs/>
            <w:color w:val="000000"/>
            <w:lang w:val="en-GB"/>
          </w:rPr>
          <w:instrText xml:space="preserve"> ADDIN EN.CITE.DATA </w:instrText>
        </w:r>
        <w:r w:rsidR="008537CA">
          <w:rPr>
            <w:bCs/>
            <w:color w:val="000000"/>
            <w:lang w:val="en-GB"/>
          </w:rPr>
        </w:r>
        <w:r w:rsidR="008537CA">
          <w:rPr>
            <w:bCs/>
            <w:color w:val="000000"/>
            <w:lang w:val="en-GB"/>
          </w:rPr>
          <w:fldChar w:fldCharType="end"/>
        </w:r>
        <w:r w:rsidR="008537CA">
          <w:rPr>
            <w:bCs/>
            <w:color w:val="000000"/>
            <w:lang w:val="en-GB"/>
          </w:rPr>
        </w:r>
        <w:r w:rsidR="008537CA">
          <w:rPr>
            <w:bCs/>
            <w:color w:val="000000"/>
            <w:lang w:val="en-GB"/>
          </w:rPr>
          <w:fldChar w:fldCharType="separate"/>
        </w:r>
        <w:r w:rsidR="008537CA" w:rsidRPr="00E41B1D">
          <w:rPr>
            <w:bCs/>
            <w:noProof/>
            <w:color w:val="000000"/>
            <w:vertAlign w:val="superscript"/>
            <w:lang w:val="en-GB"/>
          </w:rPr>
          <w:t>4</w:t>
        </w:r>
        <w:r w:rsidR="008537CA">
          <w:rPr>
            <w:bCs/>
            <w:color w:val="000000"/>
            <w:lang w:val="en-GB"/>
          </w:rPr>
          <w:fldChar w:fldCharType="end"/>
        </w:r>
      </w:hyperlink>
      <w:r w:rsidR="00DA36DD">
        <w:rPr>
          <w:bCs/>
          <w:color w:val="000000"/>
          <w:lang w:val="en-GB"/>
        </w:rPr>
        <w:t xml:space="preserve"> </w:t>
      </w:r>
      <w:r w:rsidR="006738BF">
        <w:rPr>
          <w:bCs/>
          <w:color w:val="000000"/>
          <w:lang w:val="en-GB"/>
        </w:rPr>
        <w:t>This study</w:t>
      </w:r>
      <w:r w:rsidR="00DA36DD">
        <w:rPr>
          <w:bCs/>
          <w:color w:val="000000"/>
          <w:lang w:val="en-GB"/>
        </w:rPr>
        <w:t xml:space="preserve"> was</w:t>
      </w:r>
      <w:r w:rsidR="00E41B1D" w:rsidRPr="005D3632">
        <w:rPr>
          <w:bCs/>
          <w:color w:val="000000"/>
          <w:lang w:val="en-GB"/>
        </w:rPr>
        <w:t xml:space="preserve"> </w:t>
      </w:r>
      <w:r w:rsidR="006738BF">
        <w:rPr>
          <w:bCs/>
          <w:color w:val="000000"/>
          <w:lang w:val="en-GB"/>
        </w:rPr>
        <w:t xml:space="preserve">done </w:t>
      </w:r>
      <w:r w:rsidR="00E41B1D" w:rsidRPr="005D3632">
        <w:rPr>
          <w:bCs/>
          <w:color w:val="000000"/>
          <w:lang w:val="en-GB"/>
        </w:rPr>
        <w:t xml:space="preserve">before the global target on </w:t>
      </w:r>
      <w:r w:rsidR="00E41B1D">
        <w:rPr>
          <w:bCs/>
          <w:color w:val="000000"/>
          <w:lang w:val="en-GB"/>
        </w:rPr>
        <w:t>diabetes</w:t>
      </w:r>
      <w:r w:rsidR="00E41B1D" w:rsidRPr="005D3632">
        <w:rPr>
          <w:bCs/>
          <w:color w:val="000000"/>
          <w:lang w:val="en-GB"/>
        </w:rPr>
        <w:t xml:space="preserve"> was agreed upon</w:t>
      </w:r>
      <w:r w:rsidR="00E41B1D">
        <w:rPr>
          <w:bCs/>
          <w:color w:val="000000"/>
          <w:lang w:val="en-GB"/>
        </w:rPr>
        <w:t>, and</w:t>
      </w:r>
      <w:r w:rsidR="00B27351">
        <w:rPr>
          <w:bCs/>
          <w:color w:val="000000"/>
          <w:lang w:val="en-GB"/>
        </w:rPr>
        <w:t xml:space="preserve"> hence</w:t>
      </w:r>
      <w:r w:rsidR="00E41B1D">
        <w:rPr>
          <w:bCs/>
          <w:color w:val="000000"/>
          <w:lang w:val="en-GB"/>
        </w:rPr>
        <w:t xml:space="preserve"> there are no recent data</w:t>
      </w:r>
      <w:r w:rsidR="00E41B1D" w:rsidRPr="005D3632">
        <w:rPr>
          <w:bCs/>
          <w:color w:val="000000"/>
          <w:lang w:val="en-GB"/>
        </w:rPr>
        <w:t>.</w:t>
      </w:r>
      <w:r w:rsidR="00DA36DD" w:rsidRPr="00DA36DD">
        <w:rPr>
          <w:bCs/>
          <w:color w:val="000000"/>
          <w:lang w:val="en-GB"/>
        </w:rPr>
        <w:t xml:space="preserve"> </w:t>
      </w:r>
      <w:r w:rsidR="00DA36DD" w:rsidRPr="00A45DEB">
        <w:rPr>
          <w:bCs/>
          <w:color w:val="000000"/>
          <w:lang w:val="en-GB"/>
        </w:rPr>
        <w:t>International Diabetes Federation periodically reports diabetes prevalence,</w:t>
      </w:r>
      <w:r w:rsidR="00DA36DD" w:rsidRPr="00A45DEB">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A36DD">
        <w:rPr>
          <w:bCs/>
          <w:color w:val="000000"/>
          <w:lang w:val="en-GB"/>
        </w:rPr>
        <w:instrText xml:space="preserve"> ADDIN EN.CITE </w:instrText>
      </w:r>
      <w:r w:rsidR="00DA36DD">
        <w:rPr>
          <w:bCs/>
          <w:color w:val="000000"/>
          <w:lang w:val="en-GB"/>
        </w:rPr>
        <w:fldChar w:fldCharType="begin">
          <w:fldData xml:space="preserve">PEVuZE5vdGU+PENpdGU+PEF1dGhvcj5HdWFyaWd1YXRhPC9BdXRob3I+PFllYXI+MjAxNDwvWWVh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</w:fldData>
        </w:fldChar>
      </w:r>
      <w:r w:rsidR="00DA36DD">
        <w:rPr>
          <w:bCs/>
          <w:color w:val="000000"/>
          <w:lang w:val="en-GB"/>
        </w:rPr>
        <w:instrText xml:space="preserve"> ADDIN EN.CITE.DATA </w:instrText>
      </w:r>
      <w:r w:rsidR="00DA36DD">
        <w:rPr>
          <w:bCs/>
          <w:color w:val="000000"/>
          <w:lang w:val="en-GB"/>
        </w:rPr>
      </w:r>
      <w:r w:rsidR="00DA36DD">
        <w:rPr>
          <w:bCs/>
          <w:color w:val="000000"/>
          <w:lang w:val="en-GB"/>
        </w:rPr>
        <w:fldChar w:fldCharType="end"/>
      </w:r>
      <w:r w:rsidR="00DA36DD" w:rsidRPr="00A45DEB">
        <w:rPr>
          <w:bCs/>
          <w:color w:val="000000"/>
          <w:lang w:val="en-GB"/>
        </w:rPr>
      </w:r>
      <w:r w:rsidR="00DA36DD" w:rsidRPr="00A45DEB">
        <w:rPr>
          <w:bCs/>
          <w:color w:val="000000"/>
          <w:lang w:val="en-GB"/>
        </w:rPr>
        <w:fldChar w:fldCharType="separate"/>
      </w:r>
      <w:hyperlink w:anchor="_ENREF_5" w:tooltip="Guariguata, 2014 #5" w:history="1">
        <w:r w:rsidR="008537CA" w:rsidRPr="00A45DEB">
          <w:rPr>
            <w:bCs/>
            <w:noProof/>
            <w:color w:val="000000"/>
            <w:vertAlign w:val="superscript"/>
            <w:lang w:val="en-GB"/>
          </w:rPr>
          <w:t>5</w:t>
        </w:r>
      </w:hyperlink>
      <w:r w:rsidR="00DA36DD" w:rsidRPr="00A45DEB">
        <w:rPr>
          <w:bCs/>
          <w:noProof/>
          <w:color w:val="000000"/>
          <w:vertAlign w:val="superscript"/>
          <w:lang w:val="en-GB"/>
        </w:rPr>
        <w:t>,</w:t>
      </w:r>
      <w:hyperlink w:anchor="_ENREF_6" w:tooltip="International Diabetes Federation, 2013 #6" w:history="1">
        <w:r w:rsidR="008537CA" w:rsidRPr="00A45DEB">
          <w:rPr>
            <w:bCs/>
            <w:noProof/>
            <w:color w:val="000000"/>
            <w:vertAlign w:val="superscript"/>
            <w:lang w:val="en-GB"/>
          </w:rPr>
          <w:t>6</w:t>
        </w:r>
      </w:hyperlink>
      <w:r w:rsidR="00DA36DD" w:rsidRPr="00A45DEB">
        <w:rPr>
          <w:bCs/>
          <w:color w:val="000000"/>
          <w:lang w:val="en-GB"/>
        </w:rPr>
        <w:fldChar w:fldCharType="end"/>
      </w:r>
      <w:hyperlink w:anchor="_ENREF_7" w:tooltip="International Diabetes Federation, 2013 #41" w:history="1"/>
      <w:r w:rsidR="00DA36DD" w:rsidRPr="00A45DEB">
        <w:rPr>
          <w:bCs/>
          <w:color w:val="000000"/>
          <w:lang w:val="en-GB"/>
        </w:rPr>
        <w:t xml:space="preserve"> but does not analyse trends, uses some sources that are solely based on self-reported diabetes, and does not fully account for differences in diabetes definitions in different data sources</w:t>
      </w:r>
      <w:r w:rsidR="00DA36DD">
        <w:rPr>
          <w:bCs/>
          <w:color w:val="000000"/>
          <w:lang w:val="en-GB"/>
        </w:rPr>
        <w:t>.</w:t>
      </w:r>
      <w:hyperlink w:anchor="_ENREF_7" w:tooltip="Guariguata, 2011 #7" w:history="1">
        <w:r w:rsidR="008537CA" w:rsidRPr="00A45DEB">
          <w:rPr>
            <w:bCs/>
            <w:color w:val="000000"/>
            <w:lang w:val="en-GB"/>
          </w:rPr>
          <w:fldChar w:fldCharType="begin"/>
        </w:r>
        <w:r w:rsidR="008537CA">
          <w:rPr>
            <w:bCs/>
            <w:color w:val="000000"/>
            <w:lang w:val="en-GB"/>
          </w:rPr>
          <w:instrText xml:space="preserve"> ADDIN EN.CITE &lt;EndNote&gt;&lt;Cite&gt;&lt;Author&gt;Guariguata&lt;/Author&gt;&lt;Year&gt;2011&lt;/Year&gt;&lt;RecNum&gt;7&lt;/RecNum&gt;&lt;DisplayText&gt;&lt;style face="superscript"&gt;7&lt;/style&gt;&lt;/DisplayText&gt;&lt;record&gt;&lt;rec-number&gt;7&lt;/rec-number&gt;&lt;foreign-keys&gt;&lt;key app="EN" db-id="dpea92e5v9s0rqeftxz5zpzvtee52evrv5s0" timestamp="1446394016"&gt;7&lt;/key&gt;&lt;/foreign-keys&gt;&lt;ref-type name="Journal Article"&gt;17&lt;/ref-type&gt;&lt;contributors&gt;&lt;authors&gt;&lt;author&gt;Guariguata, L.&lt;/author&gt;&lt;author&gt;Whiting, D.&lt;/author&gt;&lt;author&gt;Weil, C.&lt;/author&gt;&lt;author&gt;Unwin, N.&lt;/author&gt;&lt;/authors&gt;&lt;/contributors&gt;&lt;auth-address&gt;International Diabetes Federation, Brussels, Belgium.&lt;/auth-address&gt;&lt;titles&gt;&lt;title&gt;The International Diabetes Federation Diabetes Atlas methodology for estimating global and national prevalence of diabetes in adults&lt;/title&gt;&lt;secondary-title&gt;Diabetes Res Clin Pract&lt;/secondary-title&gt;&lt;/titles&gt;&lt;periodical&gt;&lt;full-title&gt;Diabetes Res Clin Pract&lt;/full-title&gt;&lt;/periodical&gt;&lt;pages&gt;322-32&lt;/pages&gt;&lt;volume&gt;94&lt;/volume&gt;&lt;number&gt;3&lt;/number&gt;&lt;keywords&gt;&lt;keyword&gt;Adult&lt;/keyword&gt;&lt;keyword&gt;Aged&lt;/keyword&gt;&lt;keyword&gt;Diabetes Mellitus/*epidemiology&lt;/keyword&gt;&lt;keyword&gt;Female&lt;/keyword&gt;&lt;keyword&gt;*Global Health&lt;/keyword&gt;&lt;keyword&gt;Humans&lt;/keyword&gt;&lt;keyword&gt;International Agencies&lt;/keyword&gt;&lt;keyword&gt;Male&lt;/keyword&gt;&lt;keyword&gt;Middle Aged&lt;/keyword&gt;&lt;keyword&gt;Models, Statistical&lt;/keyword&gt;&lt;keyword&gt;Prevalence&lt;/keyword&gt;&lt;keyword&gt;Time Factors&lt;/keyword&gt;&lt;keyword&gt;World Health Organization&lt;/keyword&gt;&lt;keyword&gt;Young Adult&lt;/keyword&gt;&lt;/keywords&gt;&lt;dates&gt;&lt;year&gt;2011&lt;/year&gt;&lt;pub-dates&gt;&lt;date&gt;Dec&lt;/date&gt;&lt;/pub-dates&gt;&lt;/dates&gt;&lt;isbn&gt;1872-8227 (Electronic)&amp;#xD;0168-8227 (Linking)&lt;/isbn&gt;&lt;accession-num&gt;22100977&lt;/accession-num&gt;&lt;urls&gt;&lt;related-urls&gt;&lt;url&gt;http://www.ncbi.nlm.nih.gov/pubmed/22100977&lt;/url&gt;&lt;/related-urls&gt;&lt;/urls&gt;&lt;electronic-resource-num&gt;10.1016/j.diabres.2011.10.040&lt;/electronic-resource-num&gt;&lt;/record&gt;&lt;/Cite&gt;&lt;/EndNote&gt;</w:instrText>
        </w:r>
        <w:r w:rsidR="008537CA" w:rsidRPr="00A45DEB">
          <w:rPr>
            <w:bCs/>
            <w:color w:val="000000"/>
            <w:lang w:val="en-GB"/>
          </w:rPr>
          <w:fldChar w:fldCharType="separate"/>
        </w:r>
        <w:r w:rsidR="008537CA" w:rsidRPr="00A45DEB">
          <w:rPr>
            <w:bCs/>
            <w:noProof/>
            <w:color w:val="000000"/>
            <w:vertAlign w:val="superscript"/>
            <w:lang w:val="en-GB"/>
          </w:rPr>
          <w:t>7</w:t>
        </w:r>
        <w:r w:rsidR="008537CA" w:rsidRPr="00A45DEB">
          <w:rPr>
            <w:bCs/>
            <w:color w:val="000000"/>
            <w:lang w:val="en-GB"/>
          </w:rPr>
          <w:fldChar w:fldCharType="end"/>
        </w:r>
      </w:hyperlink>
      <w:r w:rsidR="00DA36DD">
        <w:rPr>
          <w:bCs/>
          <w:color w:val="000000"/>
          <w:lang w:val="en-GB"/>
        </w:rPr>
        <w:t xml:space="preserve"> </w:t>
      </w:r>
    </w:p>
    <w:p w:rsidR="00E41B1D" w:rsidRDefault="00E41B1D" w:rsidP="00E41B1D">
      <w:pPr>
        <w:spacing w:line="480" w:lineRule="auto"/>
        <w:rPr>
          <w:b/>
          <w:bCs/>
          <w:color w:val="000000"/>
          <w:lang w:val="en-GB"/>
        </w:rPr>
      </w:pPr>
    </w:p>
    <w:p w:rsidR="00F339E3" w:rsidRPr="005D3632" w:rsidRDefault="00F339E3" w:rsidP="00E41B1D">
      <w:pPr>
        <w:spacing w:line="480" w:lineRule="auto"/>
        <w:jc w:val="both"/>
        <w:rPr>
          <w:bCs/>
          <w:i/>
          <w:color w:val="000000"/>
          <w:lang w:val="en-GB"/>
        </w:rPr>
      </w:pPr>
      <w:r w:rsidRPr="005D3632">
        <w:rPr>
          <w:bCs/>
          <w:i/>
          <w:color w:val="000000"/>
          <w:lang w:val="en-GB"/>
        </w:rPr>
        <w:t>Added value of this study</w:t>
      </w:r>
    </w:p>
    <w:p w:rsidR="001545E2" w:rsidRDefault="00DA36DD" w:rsidP="001545E2">
      <w:pPr>
        <w:spacing w:line="480" w:lineRule="auto"/>
        <w:jc w:val="both"/>
        <w:rPr>
          <w:bCs/>
          <w:color w:val="000000"/>
          <w:lang w:val="en-GB"/>
        </w:rPr>
      </w:pPr>
      <w:r w:rsidRPr="005D3632">
        <w:rPr>
          <w:bCs/>
          <w:color w:val="000000"/>
          <w:lang w:val="en-GB"/>
        </w:rPr>
        <w:t>This study provide</w:t>
      </w:r>
      <w:r w:rsidR="001545E2">
        <w:rPr>
          <w:bCs/>
          <w:color w:val="000000"/>
          <w:lang w:val="en-GB"/>
        </w:rPr>
        <w:t>s</w:t>
      </w:r>
      <w:r w:rsidRPr="005D3632">
        <w:rPr>
          <w:bCs/>
          <w:color w:val="000000"/>
          <w:lang w:val="en-GB"/>
        </w:rPr>
        <w:t xml:space="preserve"> </w:t>
      </w:r>
      <w:r w:rsidR="001545E2">
        <w:rPr>
          <w:bCs/>
          <w:color w:val="000000"/>
          <w:lang w:val="en-GB"/>
        </w:rPr>
        <w:t xml:space="preserve">the longest and most complete estimates of trends in diabetes prevalence for all the countries in the world. </w:t>
      </w:r>
      <w:r w:rsidR="001545E2" w:rsidRPr="001545E2">
        <w:rPr>
          <w:bCs/>
          <w:color w:val="000000"/>
          <w:lang w:val="en-GB"/>
        </w:rPr>
        <w:t xml:space="preserve">We were able to </w:t>
      </w:r>
      <w:r w:rsidR="002E0CCC">
        <w:rPr>
          <w:bCs/>
          <w:color w:val="000000"/>
          <w:lang w:val="en-GB"/>
        </w:rPr>
        <w:t>achieve this level of detail</w:t>
      </w:r>
      <w:r w:rsidR="001545E2" w:rsidRPr="001545E2">
        <w:rPr>
          <w:bCs/>
          <w:color w:val="000000"/>
          <w:lang w:val="en-GB"/>
        </w:rPr>
        <w:t xml:space="preserve"> by re-analysing and pooling hundreds of population-based sources with actual measurements of </w:t>
      </w:r>
      <w:r w:rsidR="001545E2" w:rsidRPr="00A45DEB">
        <w:rPr>
          <w:bCs/>
          <w:color w:val="000000"/>
          <w:lang w:val="en-GB"/>
        </w:rPr>
        <w:t>at least one diabetes biomarker</w:t>
      </w:r>
      <w:r w:rsidR="001545E2">
        <w:rPr>
          <w:bCs/>
          <w:color w:val="000000"/>
          <w:lang w:val="en-GB"/>
        </w:rPr>
        <w:t>, and systematically converting all data sources to a common definition of diabetes</w:t>
      </w:r>
      <w:r w:rsidR="001545E2" w:rsidRPr="001545E2">
        <w:rPr>
          <w:bCs/>
          <w:color w:val="000000"/>
          <w:lang w:val="en-GB"/>
        </w:rPr>
        <w:t>. We also systematically projected recent trends into the future, and assessed the proba</w:t>
      </w:r>
      <w:r w:rsidR="001545E2">
        <w:rPr>
          <w:bCs/>
          <w:color w:val="000000"/>
          <w:lang w:val="en-GB"/>
        </w:rPr>
        <w:t>bility of achieving the global diabetes</w:t>
      </w:r>
      <w:r w:rsidR="001545E2" w:rsidRPr="001545E2">
        <w:rPr>
          <w:bCs/>
          <w:color w:val="000000"/>
          <w:lang w:val="en-GB"/>
        </w:rPr>
        <w:t xml:space="preserve"> target</w:t>
      </w:r>
      <w:r w:rsidR="001545E2">
        <w:rPr>
          <w:bCs/>
          <w:color w:val="000000"/>
          <w:lang w:val="en-GB"/>
        </w:rPr>
        <w:t>.</w:t>
      </w:r>
    </w:p>
    <w:p w:rsidR="001545E2" w:rsidRDefault="001545E2" w:rsidP="001545E2">
      <w:pPr>
        <w:spacing w:line="480" w:lineRule="auto"/>
        <w:jc w:val="both"/>
        <w:rPr>
          <w:bCs/>
          <w:color w:val="000000"/>
          <w:lang w:val="en-GB"/>
        </w:rPr>
      </w:pPr>
    </w:p>
    <w:p w:rsidR="00F339E3" w:rsidRPr="005D3632" w:rsidRDefault="00F339E3" w:rsidP="001545E2">
      <w:pPr>
        <w:spacing w:line="480" w:lineRule="auto"/>
        <w:jc w:val="both"/>
        <w:rPr>
          <w:bCs/>
          <w:i/>
          <w:color w:val="000000"/>
          <w:lang w:val="en-GB"/>
        </w:rPr>
      </w:pPr>
      <w:r w:rsidRPr="005D3632">
        <w:rPr>
          <w:bCs/>
          <w:i/>
          <w:color w:val="000000"/>
          <w:lang w:val="en-GB"/>
        </w:rPr>
        <w:t>Implications of all the available evidence</w:t>
      </w:r>
    </w:p>
    <w:p w:rsidR="00DA36DD" w:rsidRDefault="001545E2" w:rsidP="00712D08">
      <w:pPr>
        <w:spacing w:line="480" w:lineRule="auto"/>
        <w:jc w:val="both"/>
        <w:rPr>
          <w:b/>
          <w:bCs/>
          <w:color w:val="000000"/>
          <w:lang w:val="en-GB"/>
        </w:rPr>
      </w:pPr>
      <w:r w:rsidRPr="00A45DEB">
        <w:rPr>
          <w:bCs/>
          <w:color w:val="000000"/>
          <w:lang w:val="en-GB"/>
        </w:rPr>
        <w:t xml:space="preserve">Since 1980, age-standardised diabetes prevalence in adults increased or at best remained unchanged in every country. </w:t>
      </w:r>
      <w:r w:rsidR="007A1D89" w:rsidRPr="00A45DEB">
        <w:rPr>
          <w:bCs/>
          <w:color w:val="000000"/>
          <w:lang w:val="en-GB"/>
        </w:rPr>
        <w:t>The burden of diabetes, in terms of both prevalence and number of people, has increased faster in low- and middle-income countries than in high-income countries.</w:t>
      </w:r>
      <w:r w:rsidR="007A1D89">
        <w:rPr>
          <w:bCs/>
          <w:color w:val="000000"/>
          <w:lang w:val="en-GB"/>
        </w:rPr>
        <w:t xml:space="preserve"> </w:t>
      </w:r>
      <w:r w:rsidRPr="00A45DEB">
        <w:rPr>
          <w:bCs/>
          <w:color w:val="000000"/>
          <w:lang w:val="en-GB"/>
        </w:rPr>
        <w:t xml:space="preserve">If post-2000 trends continue, the probability of meeting the global diabetes target will be </w:t>
      </w:r>
      <w:r w:rsidR="00D81BB7">
        <w:rPr>
          <w:bCs/>
          <w:color w:val="000000"/>
          <w:lang w:val="en-GB"/>
        </w:rPr>
        <w:t>&lt;1</w:t>
      </w:r>
      <w:r w:rsidRPr="00A45DEB">
        <w:rPr>
          <w:bCs/>
          <w:color w:val="000000"/>
          <w:lang w:val="en-GB"/>
        </w:rPr>
        <w:t xml:space="preserve">% for men and </w:t>
      </w:r>
      <w:r w:rsidR="00D81BB7">
        <w:rPr>
          <w:bCs/>
          <w:color w:val="000000"/>
          <w:lang w:val="en-GB"/>
        </w:rPr>
        <w:t>1</w:t>
      </w:r>
      <w:r w:rsidRPr="00A45DEB">
        <w:rPr>
          <w:bCs/>
          <w:color w:val="000000"/>
          <w:lang w:val="en-GB"/>
        </w:rPr>
        <w:t xml:space="preserve">% for women in the world as a whole. </w:t>
      </w:r>
    </w:p>
    <w:p w:rsidR="00F339E3" w:rsidRDefault="00F339E3" w:rsidP="001545E2">
      <w:pPr>
        <w:spacing w:line="480" w:lineRule="auto"/>
        <w:jc w:val="both"/>
        <w:rPr>
          <w:b/>
          <w:bCs/>
          <w:color w:val="000000"/>
          <w:lang w:val="en-GB"/>
        </w:rPr>
      </w:pPr>
      <w:r>
        <w:rPr>
          <w:b/>
          <w:bCs/>
          <w:color w:val="000000"/>
          <w:lang w:val="en-GB"/>
        </w:rPr>
        <w:br w:type="page"/>
      </w:r>
    </w:p>
    <w:p w:rsidR="00AF7F36" w:rsidRPr="00A45DEB" w:rsidRDefault="00AF7F36" w:rsidP="00A63E81">
      <w:pPr>
        <w:spacing w:line="480" w:lineRule="auto"/>
        <w:jc w:val="both"/>
        <w:rPr>
          <w:b/>
          <w:bCs/>
          <w:color w:val="000000"/>
          <w:lang w:val="en-GB"/>
        </w:rPr>
      </w:pPr>
      <w:r w:rsidRPr="00A45DEB">
        <w:rPr>
          <w:b/>
          <w:bCs/>
          <w:color w:val="000000"/>
          <w:lang w:val="en-GB"/>
        </w:rPr>
        <w:t>NCD Risk Factor Collaboration (NCD-RisC)</w:t>
      </w:r>
    </w:p>
    <w:p w:rsidR="00AF7F36" w:rsidRPr="00A45DEB" w:rsidRDefault="00AF7F36" w:rsidP="00A63E81">
      <w:pPr>
        <w:spacing w:line="480" w:lineRule="auto"/>
        <w:jc w:val="both"/>
        <w:rPr>
          <w:bCs/>
          <w:color w:val="000000"/>
          <w:lang w:val="en-GB"/>
        </w:rPr>
      </w:pPr>
      <w:r w:rsidRPr="00A45DEB">
        <w:rPr>
          <w:bCs/>
          <w:color w:val="000000"/>
          <w:u w:val="single"/>
          <w:lang w:val="en-GB"/>
        </w:rPr>
        <w:t>Pooled Analysis and Writing</w:t>
      </w:r>
      <w:r w:rsidRPr="00A45DEB">
        <w:rPr>
          <w:bCs/>
          <w:color w:val="000000"/>
          <w:lang w:val="en-GB"/>
        </w:rPr>
        <w:t xml:space="preserve"> (* equal contribution)</w:t>
      </w:r>
    </w:p>
    <w:p w:rsidR="00D442C0" w:rsidRPr="00A45DEB" w:rsidRDefault="00D442C0" w:rsidP="009C5DA3">
      <w:pPr>
        <w:spacing w:line="480" w:lineRule="auto"/>
        <w:jc w:val="both"/>
        <w:rPr>
          <w:bCs/>
          <w:color w:val="000000"/>
          <w:lang w:val="en-GB"/>
        </w:rPr>
      </w:pPr>
      <w:r w:rsidRPr="00A45DEB">
        <w:rPr>
          <w:bCs/>
          <w:color w:val="000000"/>
          <w:lang w:val="en-GB"/>
        </w:rPr>
        <w:t xml:space="preserve">Bin Zhou (Imperial College London, UK)*; Yuan Lu (Harvard </w:t>
      </w:r>
      <w:r w:rsidR="00F8515A">
        <w:rPr>
          <w:bCs/>
          <w:color w:val="000000"/>
          <w:lang w:val="en-GB"/>
        </w:rPr>
        <w:t>TH</w:t>
      </w:r>
      <w:r w:rsidRPr="00A45DEB">
        <w:rPr>
          <w:bCs/>
          <w:color w:val="000000"/>
          <w:lang w:val="en-GB"/>
        </w:rPr>
        <w:t xml:space="preserve"> Chan School of Public Health, USA)*; Kaveh Hajifathalian (Harvard </w:t>
      </w:r>
      <w:r w:rsidR="00F8515A">
        <w:rPr>
          <w:bCs/>
          <w:color w:val="000000"/>
          <w:lang w:val="en-GB"/>
        </w:rPr>
        <w:t>TH</w:t>
      </w:r>
      <w:r w:rsidRPr="00A45DEB">
        <w:rPr>
          <w:bCs/>
          <w:color w:val="000000"/>
          <w:lang w:val="en-GB"/>
        </w:rPr>
        <w:t xml:space="preserve"> Chan School of Public Health, USA)*; James Bentham (Imperial College London, UK)*; Mariachiara Di Cesare (Imperial College London, UK)*; Goodarz Danaei (Harvard </w:t>
      </w:r>
      <w:r w:rsidR="00F8515A">
        <w:rPr>
          <w:bCs/>
          <w:color w:val="000000"/>
          <w:lang w:val="en-GB"/>
        </w:rPr>
        <w:t>TH</w:t>
      </w:r>
      <w:r w:rsidRPr="00A45DEB">
        <w:rPr>
          <w:bCs/>
          <w:color w:val="000000"/>
          <w:lang w:val="en-GB"/>
        </w:rPr>
        <w:t xml:space="preserve"> Chan School of Public Health, USA)*; Honor Bixby (Imperial College London, UK); Melanie J Cowan (World Health Organization, Switzerland); </w:t>
      </w:r>
      <w:r w:rsidR="009C5DA3" w:rsidRPr="00A45DEB">
        <w:rPr>
          <w:bCs/>
          <w:color w:val="000000"/>
          <w:lang w:val="en-GB"/>
        </w:rPr>
        <w:t xml:space="preserve">Mohammed K Ali (Emory University, USA); </w:t>
      </w:r>
      <w:r w:rsidRPr="00A45DEB">
        <w:rPr>
          <w:bCs/>
          <w:color w:val="000000"/>
          <w:lang w:val="en-GB"/>
        </w:rPr>
        <w:t>Cristina Taddei (Imperial College London, UK); Wei-Cheng Lo (</w:t>
      </w:r>
      <w:r w:rsidRPr="00A45DEB">
        <w:rPr>
          <w:lang w:val="en-GB"/>
        </w:rPr>
        <w:t>National Taiwan University</w:t>
      </w:r>
      <w:r w:rsidRPr="00A45DEB">
        <w:rPr>
          <w:bCs/>
          <w:color w:val="000000"/>
          <w:lang w:val="en-GB"/>
        </w:rPr>
        <w:t>, Taiwan); Barbara Reis-Santos (</w:t>
      </w:r>
      <w:r w:rsidRPr="00A45DEB">
        <w:rPr>
          <w:rFonts w:eastAsia="Times New Roman"/>
          <w:lang w:val="en-GB"/>
        </w:rPr>
        <w:t>Universidade Federal de Pelotas</w:t>
      </w:r>
      <w:r w:rsidRPr="00A45DEB">
        <w:rPr>
          <w:lang w:val="en-GB"/>
        </w:rPr>
        <w:t xml:space="preserve">, </w:t>
      </w:r>
      <w:r w:rsidRPr="00A45DEB">
        <w:rPr>
          <w:bCs/>
          <w:color w:val="000000"/>
          <w:lang w:val="en-GB"/>
        </w:rPr>
        <w:t xml:space="preserve">Brazil); </w:t>
      </w:r>
      <w:r w:rsidR="003E3002" w:rsidRPr="00A45DEB">
        <w:rPr>
          <w:bCs/>
          <w:color w:val="000000"/>
          <w:lang w:val="en-GB"/>
        </w:rPr>
        <w:t xml:space="preserve">Gretchen A Stevens (World Health Organization, Switzerland); Leanne M Riley (World Health Organization, Switzerland); </w:t>
      </w:r>
      <w:r w:rsidR="009C5DA3" w:rsidRPr="00A45DEB">
        <w:rPr>
          <w:bCs/>
          <w:color w:val="000000"/>
          <w:lang w:val="en-GB"/>
        </w:rPr>
        <w:t xml:space="preserve">J Jaime Miranda (Universidad Peruana Cayetano Heredia, Peru); </w:t>
      </w:r>
      <w:r w:rsidR="002C39D7">
        <w:rPr>
          <w:bCs/>
          <w:color w:val="000000"/>
          <w:lang w:val="en-GB"/>
        </w:rPr>
        <w:t xml:space="preserve">Prof </w:t>
      </w:r>
      <w:r w:rsidRPr="00A45DEB">
        <w:rPr>
          <w:bCs/>
          <w:color w:val="000000"/>
          <w:lang w:val="en-GB"/>
        </w:rPr>
        <w:t>Peter Bjerregaard (University of Southern Denmark, Denmark; University of Green</w:t>
      </w:r>
      <w:r w:rsidR="003864B9">
        <w:rPr>
          <w:bCs/>
          <w:color w:val="000000"/>
          <w:lang w:val="en-GB"/>
        </w:rPr>
        <w:t xml:space="preserve">land, Greenland); </w:t>
      </w:r>
      <w:r w:rsidR="00ED5B97">
        <w:rPr>
          <w:bCs/>
          <w:color w:val="000000"/>
          <w:lang w:val="en-GB"/>
        </w:rPr>
        <w:t xml:space="preserve">Prof </w:t>
      </w:r>
      <w:r w:rsidR="003864B9">
        <w:rPr>
          <w:bCs/>
          <w:color w:val="000000"/>
          <w:lang w:val="en-GB"/>
        </w:rPr>
        <w:t>Juan A</w:t>
      </w:r>
      <w:r w:rsidRPr="00A45DEB">
        <w:rPr>
          <w:bCs/>
          <w:color w:val="000000"/>
          <w:lang w:val="en-GB"/>
        </w:rPr>
        <w:t xml:space="preserve"> Rivera (Instituto Nacional de Salud Pública, Mexico); Heba M Fouad (World Health Organization Regional Office for the Eastern Mediterranean, Egypt); </w:t>
      </w:r>
      <w:r w:rsidR="002C39D7">
        <w:rPr>
          <w:bCs/>
          <w:color w:val="000000"/>
          <w:lang w:val="en-GB"/>
        </w:rPr>
        <w:t xml:space="preserve">Prof </w:t>
      </w:r>
      <w:r w:rsidRPr="00A45DEB">
        <w:rPr>
          <w:bCs/>
          <w:color w:val="000000"/>
          <w:lang w:val="en-GB"/>
        </w:rPr>
        <w:t xml:space="preserve">Guansheng Ma (Peking University, China); </w:t>
      </w:r>
      <w:r w:rsidR="002C39D7">
        <w:rPr>
          <w:bCs/>
          <w:color w:val="000000"/>
          <w:lang w:val="en-GB"/>
        </w:rPr>
        <w:t xml:space="preserve">Prof </w:t>
      </w:r>
      <w:r w:rsidRPr="00A45DEB">
        <w:rPr>
          <w:bCs/>
          <w:color w:val="000000"/>
          <w:lang w:val="en-GB"/>
        </w:rPr>
        <w:t>Jean Claude N Mbanya (University of Yaoundé</w:t>
      </w:r>
      <w:r w:rsidRPr="00A45DEB">
        <w:rPr>
          <w:bCs/>
          <w:color w:val="000000"/>
          <w:lang w:val="en-GB" w:eastAsia="zh-CN"/>
        </w:rPr>
        <w:t xml:space="preserve"> 1</w:t>
      </w:r>
      <w:r w:rsidRPr="00A45DEB">
        <w:rPr>
          <w:bCs/>
          <w:color w:val="000000"/>
          <w:lang w:val="en-GB"/>
        </w:rPr>
        <w:t xml:space="preserve">, Cameroon); </w:t>
      </w:r>
      <w:r w:rsidR="002C39D7">
        <w:rPr>
          <w:bCs/>
          <w:color w:val="000000"/>
          <w:lang w:val="en-GB"/>
        </w:rPr>
        <w:t xml:space="preserve">Prof </w:t>
      </w:r>
      <w:r w:rsidRPr="00A45DEB">
        <w:rPr>
          <w:bCs/>
          <w:color w:val="000000"/>
          <w:lang w:val="en-GB"/>
        </w:rPr>
        <w:t xml:space="preserve">Stephen T McGarvey (Brown University, USA); Viswanathan Mohan (Madras Diabetes Research Foundation, India); </w:t>
      </w:r>
      <w:r w:rsidR="002C39D7">
        <w:rPr>
          <w:bCs/>
          <w:color w:val="000000"/>
          <w:lang w:val="en-GB"/>
        </w:rPr>
        <w:t xml:space="preserve">Prof </w:t>
      </w:r>
      <w:r w:rsidRPr="00A45DEB">
        <w:rPr>
          <w:bCs/>
          <w:color w:val="000000"/>
          <w:lang w:val="en-GB"/>
        </w:rPr>
        <w:t xml:space="preserve">Altan Onat (Istanbul University, Turkey); Aida Pilav (Federal Ministry of Health, Bosnia and Herzegovina); </w:t>
      </w:r>
      <w:r w:rsidR="002C39D7">
        <w:rPr>
          <w:bCs/>
          <w:color w:val="000000"/>
          <w:lang w:val="en-GB"/>
        </w:rPr>
        <w:t xml:space="preserve">Prof </w:t>
      </w:r>
      <w:r w:rsidR="006A1CFB" w:rsidRPr="00A45DEB">
        <w:rPr>
          <w:bCs/>
          <w:color w:val="000000"/>
          <w:lang w:val="en-GB"/>
        </w:rPr>
        <w:t xml:space="preserve">Ambady Ramachandran (India Diabetes Research Foundation, India); </w:t>
      </w:r>
      <w:r w:rsidR="002C39D7">
        <w:rPr>
          <w:bCs/>
          <w:color w:val="000000"/>
          <w:lang w:val="en-GB"/>
        </w:rPr>
        <w:t xml:space="preserve">Prof </w:t>
      </w:r>
      <w:r w:rsidRPr="00A45DEB">
        <w:rPr>
          <w:bCs/>
          <w:color w:val="000000"/>
          <w:lang w:val="en-GB"/>
        </w:rPr>
        <w:t xml:space="preserve">Habiba Ben Romdhane (University Tunis El Manar, Tunisia); </w:t>
      </w:r>
      <w:r w:rsidR="009C5DA3" w:rsidRPr="00A45DEB">
        <w:rPr>
          <w:bCs/>
          <w:color w:val="000000"/>
          <w:lang w:val="en-GB"/>
        </w:rPr>
        <w:t xml:space="preserve">Christopher J Paciorek (University of California, Berkeley, USA); James E Bennett (Imperial College London, UK); </w:t>
      </w:r>
      <w:r w:rsidR="002C39D7">
        <w:rPr>
          <w:bCs/>
          <w:color w:val="000000"/>
          <w:lang w:val="en-GB"/>
        </w:rPr>
        <w:t xml:space="preserve">Prof </w:t>
      </w:r>
      <w:r w:rsidRPr="00A45DEB">
        <w:rPr>
          <w:bCs/>
          <w:color w:val="000000"/>
          <w:lang w:val="en-GB"/>
        </w:rPr>
        <w:t>Majid Ezzati (Imperial College London, UK)</w:t>
      </w:r>
    </w:p>
    <w:p w:rsidR="00AF7F36" w:rsidRPr="00A45DEB" w:rsidRDefault="00AF7F36" w:rsidP="00A63E81">
      <w:pPr>
        <w:spacing w:line="480" w:lineRule="auto"/>
        <w:jc w:val="both"/>
        <w:rPr>
          <w:bCs/>
          <w:color w:val="000000"/>
          <w:lang w:val="en-GB"/>
        </w:rPr>
      </w:pPr>
    </w:p>
    <w:p w:rsidR="00AF7F36" w:rsidRPr="00A45DEB" w:rsidRDefault="00AF7F36" w:rsidP="00A63E81">
      <w:pPr>
        <w:spacing w:line="480" w:lineRule="auto"/>
        <w:jc w:val="both"/>
        <w:rPr>
          <w:bCs/>
          <w:color w:val="000000"/>
          <w:lang w:val="en-GB"/>
        </w:rPr>
      </w:pPr>
      <w:r w:rsidRPr="00A45DEB">
        <w:rPr>
          <w:bCs/>
          <w:color w:val="000000"/>
          <w:u w:val="single"/>
          <w:lang w:val="en-GB"/>
        </w:rPr>
        <w:t>Country and Regional Data</w:t>
      </w:r>
      <w:r w:rsidRPr="00A45DEB">
        <w:rPr>
          <w:bCs/>
          <w:color w:val="000000"/>
          <w:lang w:val="en-GB"/>
        </w:rPr>
        <w:t xml:space="preserve"> (* equal contribution; listed alphabetically)</w:t>
      </w:r>
    </w:p>
    <w:p w:rsidR="0097667F" w:rsidRPr="00A45DEB" w:rsidRDefault="004C2D22" w:rsidP="00A63E81">
      <w:pPr>
        <w:spacing w:line="480" w:lineRule="auto"/>
        <w:jc w:val="both"/>
        <w:rPr>
          <w:bCs/>
          <w:color w:val="000000"/>
          <w:lang w:val="en-GB"/>
        </w:rPr>
      </w:pPr>
      <w:r w:rsidRPr="00460A8B">
        <w:rPr>
          <w:bCs/>
          <w:color w:val="000000"/>
          <w:lang w:val="en-GB"/>
        </w:rPr>
        <w:t xml:space="preserve">Ziad A Abdeen (Al-Quds University, Palestine)*; Khalid Abdul Kadir (Monash University Malaysia, Malaysia)*; Niveen M Abu-Rmeileh (Birzeit University, Palestine)*; Benjamin Acosta-Cazares (Instituto Mexicano del Seguro Social, Mexico)*; Robert Adams (The University of Adelaide, Australia)*; Wichai Aekplakorn (Mahidol University, Thailand)*; Carlos A Aguilar-Salinas (Instituto Nacional de Ciencias Médicas y Nutricion, Mexico)*; Charles Agyemang (University of Amsterdam, The Netherlands)*; Alireza Ahmadvand (Non-Communicable Diseases Research Center, Iran)*; Amani Rashed Al-Othman (Kuwait Institute for Scientific Research, Kuwait)*; Ala'a Alkerwi (Luxembourg Health Institute, Luxembourg)*; Philippe Amouyel (Lille University and Hospital, France)*; Antoinette Amuzu (London School of Hygiene </w:t>
      </w:r>
      <w:r>
        <w:rPr>
          <w:bCs/>
          <w:color w:val="000000"/>
          <w:lang w:val="en-GB"/>
        </w:rPr>
        <w:t>&amp;</w:t>
      </w:r>
      <w:r w:rsidRPr="00460A8B">
        <w:rPr>
          <w:bCs/>
          <w:color w:val="000000"/>
          <w:lang w:val="en-GB"/>
        </w:rPr>
        <w:t xml:space="preserve"> Tropical Medicine, UK)*; Lars Bo Andersen (University of Southern Denmark, Denmark)*; Sigmund A Anderssen (Norwegian School of Sport Sciences, Norway)*; Dolores S Andrade (Universidad de Cuenca, Ecuador)*; Ranjit Mohan Anjana (Madras Diabetes Research Foundation, India)*; Hajer Aounallah-Skhiri (National Institute of Public Health, Tunisia)*; Tahir Aris (Ministry of Health Malaysia, Malaysia)*; Nimmathota Arlappa (Indian Council of Medical Research, India)*; Dominique Arveiler (Strasbourg University and Hospital, France)*; Felix K Assah (University of Yaoundé 1, Cameroon)*; Mária Avdicová (Regional Authority of Public Health, Banska Bystrica, Slovakia)*; Fereidoun Azizi (Shahid Beheshti University of Medical Sciences, Iran)*; Nagalla Balakrishna (Indian Council of Medical Research, India)*; Piotr Bandosz (Medical University of Gdansk, Poland)*; Carlo M Barbagallo (University of Palermo, Italy)*; Alberto Barceló (Pan American Health Organization, USA)*; Anwar M Batieha (Jordan University of Science and Technology, Jordan)*; Louise A Baur (University of Sydney, Australia)*; Habiba Ben Romdhane (University Tunis El Manar, Tunisia)*; Mikhail Benet (University Medical Science, Cuba)*; Antonio Bernabe-Ortiz (Universidad Peruana Cayetano Heredia, Peru)*; Thuesen H Betina (Research Centre for Prevention and Health, Denmark)*; Sumit Bharadwaj (Chirayu Medical College, India)*; Santosh K Bhargava (Sunder Lal Jain Hospital, India)*; Yufang Bi (Shanghai Jiao-Tong University School of Medicine, China)*; Peter Bjerregaard (University of Southern Denmark, Denmark; University of Greenland, Greenland)*; Espen Bjertness (University of Oslo, Norway)*; Marius Bjertness (University of Oslo, Norway)*; Cecilia Björkelund (University of Gothenburg, Sweden)*; Anneke Blokstra (National Institute for Public Health and the Environment, The Netherlands)*; Simona Bo (University of Turin, Italy)*; Bernhard O Boehm (Nanyang Technological University, Singapore)*; Carlos P Boissonnet (Centro de Educación Médica e Investigaciones Clínicas, Argentina)*; Pascal Bovet (Ministry of Health, Seychelles; University of Lausanne, Switzerland)*; Imperia Brajkovich (Universidad Central de Venezuela, Venezuela)*; Juergen Breckenkamp (Bielefeld University, Germany)*; Hermann Brenner (German Cancer Research Center, Germany)*; Lizzy M Brewster (University of Amsterdam, The Netherlands)*; Garry R Brian (The Fred Hollows Foundation New Zealand, New Zealand)*; Graziella Bruno (University of Turin, Italy)*; Anna Bugge (University of Southern Denmark, Denmark)*; Antonio Cabrera de León (Canarian Health Service, Spain)*; Günay Can (Istanbul University, Turkey)*; Ana Paula C Cândido (Universidade Federal de Juiz de Fora, Brazil)*; Vincenzo Ca</w:t>
      </w:r>
      <w:r>
        <w:rPr>
          <w:bCs/>
          <w:color w:val="000000"/>
          <w:lang w:val="en-GB"/>
        </w:rPr>
        <w:t>puano (Cardiologia di Mercato S</w:t>
      </w:r>
      <w:r w:rsidR="00EC1847">
        <w:rPr>
          <w:bCs/>
          <w:color w:val="000000"/>
          <w:lang w:val="en-GB"/>
        </w:rPr>
        <w:t>.</w:t>
      </w:r>
      <w:r w:rsidRPr="00460A8B">
        <w:rPr>
          <w:bCs/>
          <w:color w:val="000000"/>
          <w:lang w:val="en-GB"/>
        </w:rPr>
        <w:t xml:space="preserve"> Severino, Italy)*; Axel Carlsson (Karolinska Institutet, Sweden)*; Maria J Carvalho (University of Porto, Portugal)*; Felipe F Casanueva (Santiago de Compostela University, Spain)*; Juan-Pablo Casas (University College London, UK)*; Carmelo A Caserta (Associazione Calabrese di Epatologia, Italy)*; </w:t>
      </w:r>
      <w:r w:rsidR="00517248" w:rsidRPr="004E15A4">
        <w:rPr>
          <w:bCs/>
          <w:color w:val="000000"/>
        </w:rPr>
        <w:t>Katia Castetbon (French Institute for Health Surveillance, France)*;</w:t>
      </w:r>
      <w:r w:rsidR="00517248">
        <w:rPr>
          <w:bCs/>
          <w:color w:val="000000"/>
        </w:rPr>
        <w:t xml:space="preserve"> </w:t>
      </w:r>
      <w:r w:rsidRPr="00460A8B">
        <w:rPr>
          <w:bCs/>
          <w:color w:val="000000"/>
          <w:lang w:val="en-GB"/>
        </w:rPr>
        <w:t xml:space="preserve">Snehalatha Chamukuttan (India Diabetes Research Foundation, India)*; Nishi Chaturvedi (University College London, UK)*; Chien-Jen Chen (Academia Sinica, Taiwan)*; Fangfang Chen (Capital Institute of Pediatrics, China)*; Shuohua Chen (Kailuan General Hospital, China)*; Ching-Yu Cheng (Duke-NUS Graduate Medical School, Singapore)*; Angela Chetrit (The Gertner Institute for Epidemiology and Health Policy Research, Israel)*; Shu-Ti Chiou (Ministry of Health and Welfare, Taiwan)*; Yumi Cho (Korea Centers for Disease Control and Prevention, </w:t>
      </w:r>
      <w:r>
        <w:rPr>
          <w:bCs/>
          <w:color w:val="000000"/>
          <w:lang w:val="en-GB"/>
        </w:rPr>
        <w:t>Republic of</w:t>
      </w:r>
      <w:r w:rsidRPr="00460A8B">
        <w:rPr>
          <w:bCs/>
          <w:color w:val="000000"/>
          <w:lang w:val="en-GB"/>
        </w:rPr>
        <w:t xml:space="preserve"> Korea)*; Jerzy Chudek (Medical University of Silesia, Poland)*; Renata Cifkova (Charles University in Prague, Czech Republic)*; Frank Claessens (Katholieke Universiteit Leuven, Belgium)*; Hans Concin (Agency for Preventive and Social Medicine, Austria)*; Cyrus Cooper (University of Southampton, UK)*; Rachel Cooper (University College London, UK)*; Simona Costanzo (IRCCS Istituto Neurologico Mediterraneo Neuromed, Italy)*; Dominique Cottel (Institut Pasteur de Lille, France)*; Chris Cowell (Westmead University of Sydney, Australia)*; Ana B Crujeiras (CIBEROBN, Spain)*; Graziella D'Arrigo (National Council of Research, Italy)*; Jean Dallongeville (Institut Pasteur de Lille, France)*; Rachel Dankner (The Gertner Institute for Epidemiology and Health Policy Research, Israel)*; Luc Dauchet (Lille University Hospital, France)*; Giovanni de Gaetano (IRCCS Istituto Neurologico Mediterraneo Neuromed, Italy)*; Stefaan De Henauw (Ghent University, Belgium)*; Mohan Deepa (Madras Diabetes Research Foundation, India)*; Abbas Dehghan (Erasmus Medical Center Rotterdam, The Netherlands)*; Valerie Deschamps (French Institute for Health Surveillance, France)*; Klodian Dhana (Erasmus Medical Center Rotterdam, The Netherlands)*; Augusto F Di Castelnuovo (IRCCS Istituto Neurologico Mediterraneo Neuromed, Italy)*; Shirin Djalalinia (Non-Communicable Diseases Research Center, Iran)*; Kouamelan Doua (Ministère de la Santé et de la Lutte Contre le Sida, Côte d’Ivoire)*; Wojciech Drygas (The Cardinal Wyszynski Institute of Cardiology, Poland)*; Yong Du (Robert Koch Institute, Germany)*; Vilnis Dzerve (University of Latvia, Latvia)*; Eruke E Egbagbe (University of Benin, Nigeria)*; Robert Eggertsen (University of Gothenburg, Sweden)*; Jalila El Ati (National Institute of Nutrition and Food Technology, Tunisia)*; Roberto Elosua (Institut Hospital del Mar d'Investigacions Mèdiques, Spain)*; Rajiv T Erasmus (University of Stellenbosch, South Africa)*; Cihangir Erem (Karadeniz Technical University, Turkey)*; Gul Ergor (Dokuz Eylul University, Turkey)*; Louise Eriksen (University of Southern Denmark, Denmark)*; Jorge Escobedo-de la Peña (Instituto Mexicano del Seguro Social, Mexico)*; Caroline H Fall (University of Southampton, UK)*; Farshad Farzadfar (</w:t>
      </w:r>
      <w:r w:rsidR="001D415A" w:rsidRPr="00460A8B">
        <w:rPr>
          <w:bCs/>
          <w:color w:val="000000"/>
          <w:lang w:val="en-GB"/>
        </w:rPr>
        <w:t>Non-Communicable Diseases Research Center</w:t>
      </w:r>
      <w:r w:rsidRPr="00460A8B">
        <w:rPr>
          <w:bCs/>
          <w:color w:val="000000"/>
          <w:lang w:val="en-GB"/>
        </w:rPr>
        <w:t xml:space="preserve">, Iran)*; Francisco J Felix-Redondo (Centro de Salud Villanueva Norte, Spain)*; Trevor S Ferguson (The University of the West Indies, Jamaica)*; Daniel Fernández-Bergés (Hospital Don Benito-Villanueva de la Serena, Spain)*; Marika Ferrari (Council for Agricultural Research and Economics, Italy)*; Catterina Ferreccio (Pontificia Universidad Católica de Chile, Chile)*; Joseph D Finn (University of Manchester, UK)*; Bernhard Föger (Agency for Preventive and Social Medicine, Austria)*; Leng Huat Foo (Universiti Sains Malaysia, Malaysia)*; Ann-Sofie Forslund (Norrbotten County Council, Sweden)*; Heba M Fouad (World Health Organization Regional Office for the Eastern Mediterranean, Egypt)*; Damian K Francis (The University of the West Indies, Jamaica)*; Maria do Carmo Franco (Federal University of São Paulo, Brazil)*; Oscar H Franco (Erasmus Medical Center Rotterdam, The Netherlands)*; Guillermo Frontera (Hospital Universitario Son Espases, Spain)*; Takuro Furusawa (Kyoto University, Japan)*; Zbigniew Gaciong (Medical University of Warsaw, Poland)*; Andrzej Galbarczyk (Jagiellonian University Medical College, Poland)*; Sarah P Garnett (University of Sydney, Australia)*; Jean-Michel Gaspoz (Geneva University Hospitals, Switzerland)*; Magda Gasull (CIBER en Epidemiología y Salud Pública, Spain)*; Louise Gates (Australian Bureau of Statistics, Australia)*; Johanna M Geleijnse (Wageningen University, The Netherlands)*; Anoosheh Ghasemian (Non-Communicable Diseases Research Center, Iran)*; Anup Ghimire (B P Koirala Institute of Health Sciences, Nepal)*; Simona Giampaoli (Istituto Superiore di Sanità, Italy)*; Francesco Gianfagna (University of Insubria, Italy)*; Jonathan Giovannelli (Lille University Hospital, France)*; Marcela Gonzalez Gross (Universidad Politécnica de Madrid, Spain)*; Juan P González Rivas (The Andes Clinic of Cardio-Metabolic Studies, Venezuela)*; Mariano Bonet Gorbea (National Institute of Hygiene, Epidemiology and Microbiology, Cuba)*; Frederic Gottrand (Université de Lille 2, France)*; Dušan Grafnetter (Institute for </w:t>
      </w:r>
      <w:r w:rsidR="001D415A">
        <w:rPr>
          <w:bCs/>
          <w:color w:val="000000"/>
          <w:lang w:val="en-GB"/>
        </w:rPr>
        <w:t>C</w:t>
      </w:r>
      <w:r w:rsidR="001D415A" w:rsidRPr="00460A8B">
        <w:rPr>
          <w:bCs/>
          <w:color w:val="000000"/>
          <w:lang w:val="en-GB"/>
        </w:rPr>
        <w:t xml:space="preserve">linical </w:t>
      </w:r>
      <w:r w:rsidRPr="00460A8B">
        <w:rPr>
          <w:bCs/>
          <w:color w:val="000000"/>
          <w:lang w:val="en-GB"/>
        </w:rPr>
        <w:t xml:space="preserve">and </w:t>
      </w:r>
      <w:r w:rsidR="001D415A">
        <w:rPr>
          <w:bCs/>
          <w:color w:val="000000"/>
          <w:lang w:val="en-GB"/>
        </w:rPr>
        <w:t>E</w:t>
      </w:r>
      <w:r w:rsidR="001D415A" w:rsidRPr="00460A8B">
        <w:rPr>
          <w:bCs/>
          <w:color w:val="000000"/>
          <w:lang w:val="en-GB"/>
        </w:rPr>
        <w:t xml:space="preserve">xperimental </w:t>
      </w:r>
      <w:r w:rsidR="001D415A">
        <w:rPr>
          <w:bCs/>
          <w:color w:val="000000"/>
          <w:lang w:val="en-GB"/>
        </w:rPr>
        <w:t>M</w:t>
      </w:r>
      <w:r w:rsidR="001D415A" w:rsidRPr="00460A8B">
        <w:rPr>
          <w:bCs/>
          <w:color w:val="000000"/>
          <w:lang w:val="en-GB"/>
        </w:rPr>
        <w:t>edicine</w:t>
      </w:r>
      <w:r w:rsidRPr="00460A8B">
        <w:rPr>
          <w:bCs/>
          <w:color w:val="000000"/>
          <w:lang w:val="en-GB"/>
        </w:rPr>
        <w:t xml:space="preserve">, Czech Republic)*; Tomasz Grodzicki (Jagiellonian University Medical College, Poland)*; Anders Grøntved (University of Southern Denmark, Denmark)*; Grabriella Gruden (University of Turin, Italy)*; Dongfeng Gu (National Center of Cardiovascular Diseases, China)*; Ong Peng Guan (Singapore Eye Research Institute, Singapore)*; Ramiro Guerrero (Universidad Icesi, Colombia)*; Idris Guessous (Geneva University Hospitals, Switzerland)*; Andre L Guimaraes (State University of Montes Claros, Brazil)*; Laura Gutierrez (Institute for Clinical Effectiveness and Health Policy, Argentina)*; Ian R Hambleton (University of the West Indies, Barbados)*; Rebecca Hardy (University College London, UK)*; Rachakulla Hari Kumar (Indian Council of Medical Research, India)*; Jun Hata (Kyushu University, Japan)*; Jiang He (Tulane University, USA)*; Christin Heidemann (Robert Koch Institute, Germany)*; Sauli Herrala (University of Oulu, Finland)*; Ilpo Tapani Hihtaniemi (Imperial College London, UK)*; Sai Yin Ho (University of Hong Kong, China)*; Suzanne C Ho (The Chinese University of Hong Kong, China)*; Albert Hofman (Erasmus Medical Center Rotterdam, The Netherlands)*; Claudia M Hormiga (Fundación Oftalmológica de Santander, Colombia)*; Bernardo L Horta (Universidade Federal de Pelotas, Brazil)*; Leila Houti (University of Oran 1, Algeria)*; Christina Howit (University of the West Indies, Barbados)*; Thein Thein Htay (Ministry of Health, Myanmar)*; Aung Soe Htet (University of Oslo, Norway)*; Maung Maung Than Htike (Ministry of Health, </w:t>
      </w:r>
      <w:r>
        <w:rPr>
          <w:bCs/>
          <w:color w:val="000000"/>
          <w:lang w:val="en-GB"/>
        </w:rPr>
        <w:t>Myanmar)*; Yang Hu (Harvard TH</w:t>
      </w:r>
      <w:r w:rsidRPr="00460A8B">
        <w:rPr>
          <w:bCs/>
          <w:color w:val="000000"/>
          <w:lang w:val="en-GB"/>
        </w:rPr>
        <w:t xml:space="preserve"> Chan School of Public Health, USA)*; Abdullatif S Hussieni (Birzeit University, Palestine)*; Inge Huybrechts (International Agency for Research on Cancer, France)*; Nahla Hwalla (American University of Beirut, Lebanon)*; Licia Iacoviello (IRCCS Istituto Neurologico Mediterraneo Neuromed, Italy)*; Anna G Iannone (Cardiologia di Mercato S. Severino, Italy)*; Mohsen M Ibrahim (Cairo University, Egypt)*; Nayu Ikeda (National Institute of Health and Nutrition, Japan)*; M Arfan Ikram (Erasmus Medical Center Rotterdam, The Netherlands)*; Vilma E Irazola (Institute for Clinical Effectiveness and Health Policy, Argentina)*; Muhammad Islam (Aga Khan University, Pakistan)*; Masanori Iwasaki (Niigata University, Japan)*; Jeremy M Jacobs (Hadassah University Medical Center, Israel)*; Tazeen Jafar (Duke-NUS Graduate Medical School Singapore, Singapore)*; Kazi M Jamil (Kuwait Institute for Scientific Research, Kuwait)*; Grazyna Jasienska (Jagiellonian University Medical College, Poland)*; Chao Qiang Jiang (Guangzhou 12th Hospital, China)*; Jost B Jonas (Ruprecht-Karls-University of Heidelberg, Germany)*; Pradeep Joshi (World Health Organization Country Office, India)*; Anthony Kafatos (University of Crete, Greece)*; Ofra Kalter-Leibovici (The Gertner Institute for Epidemiology and Health Policy Research, Israel)*; Amir Kasaeian (Non-Communicable Diseases Research Center, Iran)*; Joanne Katz (Johns Hopkins Bloomberg School of Public Health, USA)*; Prabhdeep Kaur (National Institute of Epidemiology, India)*; Maryam Kavousi (Erasmus Medical Center Rotterdam, The Netherlands)*; Sirkka Keinänen-Kiukaanniemi (University of Oulu, Finland)*; Roya Kelishadi (Isfahan University of Medical Sciences, Iran)*; Andre P Kengne (South African Medical Research Council, South Africa)*; Mathilde Kersting (Research Institute of Child Nutrition, Germany)*; Yousef Saleh Khader (Jordan University of Science and Technology, Jordan)*; Davood Khalili (Shahid Beheshti University of Medical Sciences, Iran)*; Young-Ho Khang (Seoul National University, </w:t>
      </w:r>
      <w:r>
        <w:rPr>
          <w:bCs/>
          <w:color w:val="000000"/>
          <w:lang w:val="en-GB"/>
        </w:rPr>
        <w:t>Republic of</w:t>
      </w:r>
      <w:r w:rsidRPr="00460A8B">
        <w:rPr>
          <w:bCs/>
          <w:color w:val="000000"/>
          <w:lang w:val="en-GB"/>
        </w:rPr>
        <w:t xml:space="preserve"> Korea)*; Stefan Kiechl (Medical University Innsbruck, Austria)*; Jeongseon Kim (National Cancer Center, </w:t>
      </w:r>
      <w:r>
        <w:rPr>
          <w:bCs/>
          <w:color w:val="000000"/>
          <w:lang w:val="en-GB"/>
        </w:rPr>
        <w:t>Republic of</w:t>
      </w:r>
      <w:r w:rsidRPr="00460A8B">
        <w:rPr>
          <w:bCs/>
          <w:color w:val="000000"/>
          <w:lang w:val="en-GB"/>
        </w:rPr>
        <w:t xml:space="preserve"> Korea)*; Patrick Kolsteren (Institute of Tropical Medicine, Belgium)*; Paul Korrovits (Tartu University Clinics, Estonia)*; Wolfgang Kratzer (University Hospital Ulm, Germany)*; Daan Kromhout (Wageningen University, The Netherlands)*; Urho M Kujala (University of Jyväskylä, Finland)*; Krzysztof Kula (Medical University of Łodz, Poland)*; Catherine Kyobutungi (African Population and Health Research Center, Kenya)*; Tiina Laatikainen (National Institute for Health and Welfare, Finland)*; Carl Lachat (Ghent University, Belgium)*; Youcef Laid (INSP, Algeria)*; Tai Hing Lam (University of Hong Kong, China)*; Orlando Landrove (Ministerio de Salud Pública, Cuba)*; Vera Lanska (Institute for Clinical and Experimental Medicine, Czech Republic)*; Georg Lappas (Sahlgrenska Academy, Sweden)*; Avula Laxmaiah (Indian Council of Medical Research, India)*; Catherine Leclercq (Food and Agriculture Organization, Italy)*; Jeannette Lee (National University of Singapore, Singapore)*; Jeonghee Lee (National Cancer Center, </w:t>
      </w:r>
      <w:r>
        <w:rPr>
          <w:bCs/>
          <w:color w:val="000000"/>
          <w:lang w:val="en-GB"/>
        </w:rPr>
        <w:t>Republic of</w:t>
      </w:r>
      <w:r w:rsidRPr="00460A8B">
        <w:rPr>
          <w:bCs/>
          <w:color w:val="000000"/>
          <w:lang w:val="en-GB"/>
        </w:rPr>
        <w:t xml:space="preserve"> Korea)*; Terho Lehtimäki (Tampere University Hospital, Finland)*; Rampal Lekhraj (Universiti Putra Malaysia, Malaysia)*; Luz M León-Muñoz (Universidad Autónoma de Madrid,</w:t>
      </w:r>
      <w:r>
        <w:rPr>
          <w:bCs/>
          <w:color w:val="000000"/>
          <w:lang w:val="en-GB"/>
        </w:rPr>
        <w:t xml:space="preserve"> Spain)*; Yanping Li (Harvard T</w:t>
      </w:r>
      <w:r w:rsidRPr="00460A8B">
        <w:rPr>
          <w:bCs/>
          <w:color w:val="000000"/>
          <w:lang w:val="en-GB"/>
        </w:rPr>
        <w:t xml:space="preserve">H Chan School of Public Health, USA)*; Wei-Yen Lim (National University of Singapore, Singapore)*; M Fernanda Lima-Costa (Oswaldo Cruz Foundation Rene Rachou Research Institute, Brazil)*; Hsien-Ho Lin (National Taiwan University, Taiwan)*; Xu Lin (University of Chinese Academy of Sciences, China)*; Tang Line (Research Centre for Prevention and Health, Denmark)*; Lauren Lissner (University of Gothenburg, Sweden)*; Roberto Lorbeer (University Medicine Greifswald, Germany)*; José Eugenio Lozano (Consejería de Sanidad Junta de Castilla y León, Spain)*; Dalia Luksiene (Lithuanian University of Health Sciences, Lithuania)*; Annamari Lundqvist (National Institute for Health and Welfare, Finland)*; Per Lytsy (University of Uppsala, Sweden)*; Guansheng Ma (Peking University, China)*; George LL Machado-Coelho (Universidade Federal de Ouro Preto, Brazil)*; Suka Machi (The Jikei University School of Medicine, Japan)*; Stefania Maggi (National Research Council, Italy)*; Dianna J Magliano (International Diabetes Institute, Australia)*; Marcia Makdisse (Hospital Israelita Albert Einstein, Brazil)*; Kodavanti Mallikharjuna Rao (Indian Council of Medical Research, India)*; Yannis Manios (Harokopio University of Athens, Greece)*; Enzo Manzato (University of Padova, Italy)*; Paula Margozzini (Pontificia Universidad Católica de Chile, Chile)*; Pedro Marques-Vidal (Lausanne University Hospital, Switzerland)*; Reynaldo Martorell (Emory University, USA)*; Shariq R Masoodi (Sher-i-Kashmir Institute of Medical Sciences, India)*; Ellisiv B Mathiesen (UIT The Arctic University of Norway, Norway)*; Tandi E Matsha (Cape Peninsula University of Technology, South Africa)*; Jean Claude N Mbanya (University of Yaoundé 1, Cameroon)*; Shelly R McFarlane (The University of the West Indies, Jamaica)*; Stephen T McGarvey (Brown University, USA)*; Stela McLachlan (University of Edinburgh, UK)*; Breige A McNulty (University College Dublin, Ireland)*; Sounnia Mediene-Benchekor (University of Oran 1, Algeria)*; Aline Meirhaeghe (INSERM, France)*; Ana Maria B Menezes (Universidade Federal de Pelotas, Brazil)*; Shahin Merat (Tehran University of Medical Sciences, Iran)*; Indrapal I Meshram (Indian Council of Medical Research, India)*; Jie Mi (Capital Institute of Pediatrics, China)*; Juan Francisco Miquel (Pontificia Universidad Católica de Chile, Chile)*; J Jaime Miranda (Universidad Peruana Cayetano Heredia, Peru)*; Mostafa K Mohamed (Ain Shams University, Egypt)*; Kazem Mohammad (Tehran University of Medical Sciences, Iran)*; Noushin Mohammadifard (Isfahan Cardiovascular Research Center, Iran)*; Viswanathan Mohan (Madras Diabetes Research Foundation, India)*; Muhammad Fadhli Mohd Yusoff (Ministry of Health Malaysia, Malaysia)*; Niels C Møller (University of Southern Denmark, Denmark)*; Dénes Molnár (University of Pécs, Hungary)*; Charles K Mondo (Mulago Hospital, Uganda)*; Alain Morejon (University Medical Science, Cuba)*; Luis A Moreno (Universidad de Zaragoza, Spain)*; Karen Morgan (RCSI Dublin, Ireland)*; George Moschonis (Harokopio University of Athens, Greece)*; Malgorzata Mossakowska (International Institute of Molecular and Cell Biology, Poland)*; Aya Mostafa (Ain Shams University, Egypt)*; Jorge Mota (University of Porto, Portugal)*; Jorge Motta (Gorgas Memorial Institute of Public Health, Panama)*; Thet Thet Mu (Department of Public Health, Myanmar)*; Maria L Muiesan (University of Brescia, Italy)*; Martina Müller-Nurasyid (Helmholtz Zentrum München, Germany)*; Jaakko Mursu (University of Eastern Finland, Finland)*; Gabriele Nagel (Ulm University, Germany)*; Jana Námešná (Regional Authority of Public Health, Banska Bystrica, Slovakia)*; Ei Ei K Nang (National University of Singapore, Singapore)*; Vinay B Nangia (Suraj Eye Institute, India)*; Eva Maria Navarrete-Muñoz (CIBER en Epidemiología y Salud Pública, Spain)*; Ndeye Coumba Ndiaye (INSERM, France)*; Flavio Nervi (Pontificia Universidad Católica de Chile, Chile)*; Nguyen D Nguyen (University of Pharmacy and Medicine of Ho Chi Minh City, Vietnam)*; Quang Ngoc Nguyen (Hanoi Medical University, Vietnam)*; Ramfis E Nieto-Martínez (Universidad Centro-Occidental Lisandro Alvarado, Venezuela)*; Guang Ning (Shanghai Jiao-Tong University School of Medicine, China)*; Toshiharu Ninomiya (Kyushu University, Japan)*; Marianna Noale (National Research Council, Italy)*; Davide Noto (University of Palermo, Italy)*; Mohannad Al Nsour (Eastern Mediterranean Public Health Network, Jordan)*; Angélica M Ochoa-Avilés (Universidad de Cuenca, Ecuador)*; Kyungwon Oh (Korea Centers for Disease Control and Prevention, </w:t>
      </w:r>
      <w:r>
        <w:rPr>
          <w:bCs/>
          <w:color w:val="000000"/>
          <w:lang w:val="en-GB"/>
        </w:rPr>
        <w:t>Republic of</w:t>
      </w:r>
      <w:r w:rsidRPr="00460A8B">
        <w:rPr>
          <w:bCs/>
          <w:color w:val="000000"/>
          <w:lang w:val="en-GB"/>
        </w:rPr>
        <w:t xml:space="preserve"> Korea)*; Altan Onat (Istanbul University, Turkey)*; Pedro Ordunez (Pan American Health Organization, USA)*; Clive Osmond (MRC Lifecourse Epidemiology Unit, UK)*; Johanna A Otero (Fundación Oftalmológica de Santander, Colombia)*; Ellis Owusu-Dabo (Kwame Nkrumah University of Science &amp; Technology, Ghana)*; Elena Pahomova (University of Latvia, Latvia)*; Luigi Palmieri (Istituto Superiore di Sanità, Italy)*; Songhomitra Panda-Jonas (Ruprecht-Karls-University of Heidelberg, Germany)*; Francesco Panza (University of Bari, Italy)*; Mahboubeh Parsaeian (Non-Communicable Diseases Research Center, Iran)*; Sergio Viana Peixoto (Oswaldo Cruz Foundation Rene Rachou Research Institute, Brazil)*; Markku Peltonen (National Institute for Health and Welfare, Finland)*; Alexandre C Pereira (Heart Institute, Brazil)*; Annette Peters (Helmholtz Zentrum München, Germany)*; Niloofar Peykari (Non-Communicable Diseases Research Center, Iran)*; Son Thai Pham (Vietnam National Heart Institute, Vietnam)*; Aida Pilav (Federal Ministry of Health, Bosnia and Herzegovina)*; Freda Pitakaka (University of New South Wales, Australia)*; Aleksandra Piwonska (The Cardinal Wyszynski Institute of Cardiology, Poland)*; Jerzy Piwonski (The Cardinal Wyszynski Institute of Cardiology, Poland)*; Pedro Plans-Rubió (Public Health Agency of Catalonia, Spain)*; Miquel Porta (Institut Hospital del Mar d'Investigacions Mèdiques, Spain)*; Marileen LP Portegies (Erasmus Medical Center Rotterdam, The Netherlands)*; Hossein Poustchi (Tehran University of Medical Sciences, Iran)*; Rajendra Pradeepa (Madras Diabetes Research Foundation, India)*; Jacqueline F Price (University of Edinburgh, UK)*; Margus Punab (Tartu University Clinics, Estonia)*; Radwan F Qasrawi (Al-Quds University, Palestine)*; Mostafa Qorbani (Alborz University of Medical Sciences, Iran)*; Ricardas Radisauskas (Lithuanian University of Health Sciences, Lithuania)*; Mahmudur Rahman (Institute of Epidemiology Disease Control and Research, Bangladesh)*; Olli Raitakari (University of Turku, Finland)*; Sudha Ramachandra Rao (National Institute of Epidemiology, India)*; Ambady Ramachandran (India Diabetes Research Foundation, India)*; Jacqueline Ramke (University of New South Wales, Australia)*; Rafel Ramos (Institut Universitari d’Investigació en Atenció Primària Jordi Gol, Spain)*; Sanjay Rampal (University of Malaya, Malaysia)*; Wolfgang Rathmann (German Diabetes Center, Germany)*; Josep Redon (University of Valencia, Spain)*; Paul Ferdinand M Reganit (University of the Philippines, Philippines)*; Fernando Rigo (Health Center San Agustín, Spain)*; Sian M Robinson (University of Southampton, UK)*; Cynthia Robitaille (Public Health Agency of Canada, Canada)*; Fernando Rodríguez-Artalejo (Universidad Autónoma de Madrid, Spain)*; María del Cristo Rodriguez-Perez (Canarian Health Service, Spain)*; Laura A Rodríguez (Universidad Industrial de Santander, Colombia)*; Rosalba Rojas-Martinez (Instituto Nacional de Salud Pública, Mexico)*; Kimmo Ronkainen (University of Eastern Finland, Finland)*; Annika Rosengren (University of Gothenburg, Sweden)*; Adolfo Rubinstein (Institute for Clinical Effectiveness and Health Policy, Argentina)*; Ornelas Rui (University of Madeira, Portugal)*; Blanca Sandra Ruiz-Betancourt (Instituto Mexicano del Seguro Social, Mexico)*; Andrea RV Russo Horimoto (Heart Institute, Brazil)*; Marcin Rutkowski (Medical University of Gdansk, Poland)*; Charumathi Sabanayagam (Singapore Eye Research Institute, Singapore)*; Harshpal S Sachdev (Sitaram Bhartia Institute of Science and Research, India)*; Olfa Saidi (University Tunis El Manar, Tunisia)*; Sibel Sakarya (Marmara University, Turkey)*; Benoit Salanave (French Institute for Health Surveillance, France)*; Jukka T Salonen (University of Helsinki, Finland)*; Massimo Salvetti (University of Brescia, Italy)*; Jose Sánchez-Abanto (National Institute of Health, Peru)*; Renata Nunes dos Santos (University of São Paulo, Brazil)*; Rute Santos (University of Porto, Portugal)*; Jouko L Saramies (South Karelia Social and Health Care District, Finland)*; Luis B Sardinha (University of Lisbon, Portugal)*; Nizal Sarrafzadegan (Isfahan Cardiovascular Research Center, Iran)*; Kai-Uwe Saum (German Cancer Research Center, Germany)*; Marcia Scazufca (University of São Paulo, Brazil)*; Herman Schargrodsky (Hospital Italiano de Buenos Aires, Argentina)*; Christa Scheidt-Nave (Robert Koch Institute, Germany)*; Aye Aye Sein (Ministry of Health, Myanmar)*; Sanjb K Sharma (B P Koirala Institute of Health Sciences, Nepal)*; Jonathan E Shaw (Baker IDI Heart and Diabetes Institute, Australia)*; Kenji Shibuya (The University of Tokyo, Japan)*; Youchan Shin (Singapore Eye Research Institute, Singapore)*; Rahman Shiri (Finnish Institute of Occupational Health, Finland)*; Rosalynn Siantar (Singapore Eye Research Institute, Singapore)*; Abla M Sibai (American University of Beirut, Lebanon)*; Mary Simon (India Diabetes Research Foundation, India)*; Judith Simons (St Vincent's Hospital, Australia)*; Leon A Simons (University of New South Wales, Australia)*; Michael Sjostrom (Karolinska Institutet, Sweden)*; Jolanta Slowikowska-Hilczer (Medical University of Łodz, Poland)*; Przemyslaw Slusarczyk (International Institute of Molecular and Cell Biology, Poland)*; Liam Smeeth (London School of Hygiene &amp; Tropical Medicine, UK)*; Marieke B Snijder (Academic Medical Center of University of Amsterdam, The Netherlands)*; Hung-</w:t>
      </w:r>
      <w:r w:rsidR="00DE47F9">
        <w:rPr>
          <w:bCs/>
          <w:color w:val="000000"/>
          <w:lang w:val="en-GB"/>
        </w:rPr>
        <w:t>K</w:t>
      </w:r>
      <w:r w:rsidRPr="00460A8B">
        <w:rPr>
          <w:bCs/>
          <w:color w:val="000000"/>
          <w:lang w:val="en-GB"/>
        </w:rPr>
        <w:t>wan So (The Chinese University of Hong Kong, China)*; Eugène Sobngwi (University of Yaoundé 1, Cameroon)*; Stefan Söderberg (Umeå University, Sweden)*; Vincenzo Solfrizzi (University of Bari, Italy)*; Emily Sonestedt (Lund University, Sweden)*; Aicha Soumare (University of Bordeaux, France)*; Jan A Staessen (University of Leuven, Belgium)*; Maria G Stathopoulou (INSERM, France)*; Jostein Steene-Johannessen (Norwegian School of Sport Sciences, Norway)*; Peter Stehle (Bonn University, Germany)*; Aryeh D Stein (Emory University, USA)*; Jochanan Stessman (Hadassah University Medical Center, Israel)*; Doris Stöckl (Helmholtz Zentrum München, Germany)*; Jakub Stokwiszewski (National Institute of Hygiene, Poland)*; Karien Stronks (University of Amsterdam, The Netherlands)*; Maria Wany Strufaldi (Federal University of São Paulo, Brazil)*; Chien-An Sun (Fu Jen Catholic University, Taiwan)*; Johan Sundström (Uppsala University, Sweden)*; Yn-</w:t>
      </w:r>
      <w:r w:rsidR="00DE47F9">
        <w:rPr>
          <w:bCs/>
          <w:color w:val="000000"/>
          <w:lang w:val="en-GB"/>
        </w:rPr>
        <w:t>T</w:t>
      </w:r>
      <w:r w:rsidRPr="00460A8B">
        <w:rPr>
          <w:bCs/>
          <w:color w:val="000000"/>
          <w:lang w:val="en-GB"/>
        </w:rPr>
        <w:t>z Sung (The Chinese University of Hong Kong, China)*; Paibul Suriyawongpaisal (Mahidol University, Thailand)*; Rody G Sy (University of the Philippines, Philippines)*; E Shyong Tai (National University of Singapore, Singapore)*; Abdonas Tamosiunas (Lithuanian University of Health Sciences, Lithuania)*; Mohammed Tarawneh (Ministry of Health, Jordan)*; Carolina B Tarqui-Mamani (National Institute of Health, Peru)*; Anne Taylor (The University of Adelaide, Australia)*; Holger Theobald (Karolinska Institutet, Sweden)*; Lutgarde Thijs (University of Leuven, Belgium)*; Hanna K Tolonen (National Institute for Health and Welfare, Finland)*; Janne S Tolstrup (University of Southern Denmark, Denmark)*; Murat Topbas (Karadeniz Technical University, Turkey)*; Maties Torrent (IB-SALUT Area de Salut de Menorca, Spain)*; Pierre Traissac (Institut de Recherche pour le Développement, France)*; Oanh TH Trinh (University of Pharmacy and Medicine of Ho Chi Minh City, Vietnam)*; Marshall K Tulloch-Reid (The University of the West Indies, Jamaica)*; Tomi-Pekka Tuomainen (University of Eastern Finland, Finland)*; Maria L Turley (Ministry of Health, New Zealand)*; Christophe Tzourio (University of Bordeaux, Fr</w:t>
      </w:r>
      <w:r>
        <w:rPr>
          <w:bCs/>
          <w:color w:val="000000"/>
          <w:lang w:val="en-GB"/>
        </w:rPr>
        <w:t>ance)*; Peter Ueda (Harvard TH</w:t>
      </w:r>
      <w:r w:rsidRPr="00460A8B">
        <w:rPr>
          <w:bCs/>
          <w:color w:val="000000"/>
          <w:lang w:val="en-GB"/>
        </w:rPr>
        <w:t xml:space="preserve"> Chan School of Public Health, USA)*; Flora AM Ukoli (Meharry Medical College, USA)*; Hanno Ulmer (Medical University of Innsbruck, Austria)*; Hannu MT Uusitalo (University of Tampere, Finland)*; Gonzalo Valdivia (Pontificia Universidad Católica de Chile, Chil</w:t>
      </w:r>
      <w:r>
        <w:rPr>
          <w:bCs/>
          <w:color w:val="000000"/>
          <w:lang w:val="en-GB"/>
        </w:rPr>
        <w:t>e)*; Damaskini Valvi (Harvard T</w:t>
      </w:r>
      <w:r w:rsidRPr="00460A8B">
        <w:rPr>
          <w:bCs/>
          <w:color w:val="000000"/>
          <w:lang w:val="en-GB"/>
        </w:rPr>
        <w:t>H Chan School of Public Health, USA)*; Lenie van Rossem (University Medical Center Utrecht, The Netherlands)*; Irene GM van Valkengoed (Academic Medical Center of University of Amsterdam, The Netherlands)*; Dirk Vanderschueren (Katholieke Universiteit Leuven, Belgium)*; Diego Vanuzzo (Centro di Prevenzione Cardiovascolare Udine, Italy)*; Tomas Vega (Consejería de Sanidad Junta de Castilla y León, Spain)*; Gustavo Velasquez-Melendez (Universidade Federal de Minas Gerais, Brazil)*; Giovanni Veronesi (University of Insubria, Italy)*; WM Monique Verschuren (National Institute for Public Health and the Environment, The Netherlands)*; Lucie Viet (National Institute for Public Health and the Environment, The Netherlands)*; Jesus Vioque (Universidad Miguel Hernandez, Spain)*; Jyrki K Virtanen (University of Eastern Finland, Finland)*; Sophie Visvikis-Siest (INSERM, France)*; Bharathi Viswanathan (Ministry of Health, Seychelles)*; Peter Vollenweider (Lausanne University Hospital, Switzerland)*; Sari Voutilainen (University of Eastern Finland, Finland)*; Martine Vrijheid (Centre for Research in Environmental Epidemiology, Spain)*; Alisha N Wade (University of the Witwatersrand, South Africa)*; Aline Wagner (University of Strasbourg, France)*; Janette Walton (University College Cork, Ireland)*; Wan Nazaimoon Wan Mohamud (Institute for Medical Research, Malaysia)*; Feng Wang (Peking University Sixth Hospital, China)*; Ming-Dong Wang (Public Health Agency of Canada, Canada)*; Qian Wang (Xinjiang Medical University, China)*; Ya Xing Wang (Beijing Tongren Hospital, China)*; S Goya Wannamethee (University College London, UK)*; Deepa Weerasekera (Ministry of Health, New Zealand)*; Peter H Whincup (St George’s, University of London, UK)*; Kurt Widhalm (Medical University of Vienna, Austria)*; Andrzej Wiecek (Medical University of Silesia, Poland)*; Alet H Wijga (National Institute for Public Health and the Environment, The Netherlands)*; Rainford J Wilks (The University of the West Indies, Jamaica)*; Johann Willeit (Medical University Innsbruck, Austria)*; Tom Wilsgaard (UIT The Arctic University of Norway, Norway)*; Bogdan Wojtyniak (National Institute of Hygiene, Poland)*; Tien Yin Wong (Duke-NUS Graduate Medical School, Singapore)*; Jean Woo (The Chinese University of Hong Kong, China)*; Mark Woodward (University of Sydney, Australia; University of Oxford, UK)*; Aleksander Giwercman Wu (Lund University, Sweden)*; Frederick C Wu (University of Manchester, UK)*; Shou Ling Wu (Kailuan General Hospital, China)*; Haiquan Xu (Institute of Food and Nutrition Development of Ministry of Agriculture, China)*; Weili Yan (Fudan University, China)*; Xiaoguang Yang (Chinese Center for Disease Control and Prevention, China)*; Xingwang Ye (University of Chinese Academy of Sciences, China)*; Akihiro Yoshihara (Niigata University, Japan)*; Novie O Younger-Coleman (The University of the West Indies, Jamaica)*; Sabina Zambon (University of Padova, Italy)*; Abdul Hamid Zargar (Center for Diabetes and Endocrine Care, India)*; Tomasz Zdrojewski (Medical University of Gdansk, Poland)*; Wenhua Zhao (Chinese Center for Disease Control and Prevention, China)*; Yingfeng Zheng (Singapore Eye Research Institute, Singapore)*; Julio Zuñiga Cisneros (Gorgas Memorial Insti</w:t>
      </w:r>
      <w:r>
        <w:rPr>
          <w:bCs/>
          <w:color w:val="000000"/>
          <w:lang w:val="en-GB"/>
        </w:rPr>
        <w:t>tute of Public Health, Panama)*</w:t>
      </w:r>
    </w:p>
    <w:p w:rsidR="00481F80" w:rsidRDefault="00481F80">
      <w:pPr>
        <w:rPr>
          <w:b/>
          <w:bCs/>
          <w:color w:val="000000"/>
          <w:lang w:val="en-GB"/>
        </w:rPr>
      </w:pPr>
      <w:r>
        <w:rPr>
          <w:b/>
          <w:bCs/>
          <w:color w:val="000000"/>
          <w:lang w:val="en-GB"/>
        </w:rPr>
        <w:br w:type="page"/>
      </w:r>
    </w:p>
    <w:p w:rsidR="00481F80" w:rsidRPr="005D3632" w:rsidRDefault="00481F80" w:rsidP="00481F80">
      <w:pPr>
        <w:spacing w:line="480" w:lineRule="auto"/>
        <w:jc w:val="both"/>
        <w:rPr>
          <w:b/>
          <w:bCs/>
          <w:color w:val="000000"/>
          <w:lang w:val="en-GB"/>
        </w:rPr>
      </w:pPr>
      <w:r w:rsidRPr="005D3632">
        <w:rPr>
          <w:b/>
          <w:bCs/>
          <w:color w:val="000000"/>
          <w:lang w:val="en-GB"/>
        </w:rPr>
        <w:t xml:space="preserve">Acknowledgements </w:t>
      </w:r>
    </w:p>
    <w:p w:rsidR="00481F80" w:rsidRPr="005D3632" w:rsidRDefault="00481F80" w:rsidP="00481F80">
      <w:pPr>
        <w:spacing w:line="480" w:lineRule="auto"/>
        <w:jc w:val="both"/>
        <w:rPr>
          <w:bCs/>
          <w:color w:val="000000"/>
          <w:lang w:val="en-GB"/>
        </w:rPr>
      </w:pPr>
      <w:r w:rsidRPr="005D3632">
        <w:rPr>
          <w:bCs/>
          <w:color w:val="000000"/>
          <w:lang w:val="en-GB"/>
        </w:rPr>
        <w:t>We thank Christina Banks, Dheeya Rizmie, and Yasaman Vali for assistance with data extraction. We thank WHO country and regional offices and World Heart Federation for support in data identification and access.</w:t>
      </w:r>
    </w:p>
    <w:p w:rsidR="00481F80" w:rsidRPr="005D3632" w:rsidRDefault="00481F80" w:rsidP="00481F80">
      <w:pPr>
        <w:spacing w:line="480" w:lineRule="auto"/>
        <w:rPr>
          <w:bCs/>
          <w:color w:val="000000"/>
          <w:lang w:val="en-GB"/>
        </w:rPr>
      </w:pPr>
    </w:p>
    <w:p w:rsidR="00481F80" w:rsidRPr="005D3632" w:rsidRDefault="00481F80" w:rsidP="00481F80">
      <w:pPr>
        <w:spacing w:line="480" w:lineRule="auto"/>
        <w:jc w:val="both"/>
        <w:rPr>
          <w:b/>
          <w:bCs/>
          <w:color w:val="000000"/>
          <w:lang w:val="en-GB"/>
        </w:rPr>
      </w:pPr>
      <w:r w:rsidRPr="005D3632">
        <w:rPr>
          <w:b/>
          <w:bCs/>
          <w:color w:val="000000"/>
          <w:lang w:val="en-GB"/>
        </w:rPr>
        <w:t>Contributions</w:t>
      </w:r>
    </w:p>
    <w:p w:rsidR="00481F80" w:rsidRPr="005D3632" w:rsidRDefault="00481F80" w:rsidP="00481F80">
      <w:pPr>
        <w:spacing w:line="480" w:lineRule="auto"/>
        <w:jc w:val="both"/>
        <w:rPr>
          <w:bCs/>
          <w:color w:val="000000"/>
          <w:lang w:val="en-GB"/>
        </w:rPr>
      </w:pPr>
      <w:r w:rsidRPr="006738BF">
        <w:rPr>
          <w:bCs/>
          <w:color w:val="000000"/>
          <w:lang w:val="en-GB"/>
        </w:rPr>
        <w:t xml:space="preserve">ME </w:t>
      </w:r>
      <w:r w:rsidR="006738BF">
        <w:rPr>
          <w:bCs/>
          <w:color w:val="000000"/>
          <w:lang w:val="en-GB"/>
        </w:rPr>
        <w:t xml:space="preserve">and GD </w:t>
      </w:r>
      <w:r w:rsidRPr="006738BF">
        <w:rPr>
          <w:bCs/>
          <w:color w:val="000000"/>
          <w:lang w:val="en-GB"/>
        </w:rPr>
        <w:t xml:space="preserve">designed the study and oversaw research. Members of the Country and Regional Data Group collected and reanalysed data, and checked pooled data for accuracy of information about their study and other studies in their country. </w:t>
      </w:r>
      <w:r w:rsidR="006738BF" w:rsidRPr="006738BF">
        <w:rPr>
          <w:bCs/>
          <w:color w:val="000000"/>
          <w:lang w:val="en-GB"/>
        </w:rPr>
        <w:t xml:space="preserve">BZ, YL, KH and </w:t>
      </w:r>
      <w:r w:rsidRPr="006738BF">
        <w:rPr>
          <w:bCs/>
          <w:color w:val="000000"/>
          <w:lang w:val="en-GB"/>
        </w:rPr>
        <w:t>MDC led data collection</w:t>
      </w:r>
      <w:r w:rsidR="006738BF" w:rsidRPr="006738BF">
        <w:rPr>
          <w:bCs/>
          <w:color w:val="000000"/>
          <w:lang w:val="en-GB"/>
        </w:rPr>
        <w:t>.</w:t>
      </w:r>
      <w:r w:rsidRPr="006738BF">
        <w:rPr>
          <w:bCs/>
          <w:color w:val="000000"/>
          <w:lang w:val="en-GB"/>
        </w:rPr>
        <w:t xml:space="preserve"> </w:t>
      </w:r>
      <w:r w:rsidR="006738BF" w:rsidRPr="006738BF">
        <w:rPr>
          <w:bCs/>
          <w:color w:val="000000"/>
          <w:lang w:val="en-GB"/>
        </w:rPr>
        <w:t xml:space="preserve">BZ, </w:t>
      </w:r>
      <w:r w:rsidRPr="006738BF">
        <w:rPr>
          <w:bCs/>
          <w:color w:val="000000"/>
          <w:lang w:val="en-GB"/>
        </w:rPr>
        <w:t xml:space="preserve">JB </w:t>
      </w:r>
      <w:r w:rsidR="006738BF" w:rsidRPr="006738BF">
        <w:rPr>
          <w:bCs/>
          <w:color w:val="000000"/>
          <w:lang w:val="en-GB"/>
        </w:rPr>
        <w:t xml:space="preserve">and YL </w:t>
      </w:r>
      <w:r w:rsidRPr="006738BF">
        <w:rPr>
          <w:bCs/>
          <w:color w:val="000000"/>
          <w:lang w:val="en-GB"/>
        </w:rPr>
        <w:t>led the statistical analysis and prepared results. Members of the Pooled Analysis and Writing</w:t>
      </w:r>
      <w:r w:rsidRPr="005D3632">
        <w:rPr>
          <w:bCs/>
          <w:color w:val="000000"/>
          <w:lang w:val="en-GB"/>
        </w:rPr>
        <w:t xml:space="preserve"> Group collated data, checked all data sources in consultation with the Country and Regional Data Group, analysed pooled data, and prepared results. ME wrote the first draft of the report with input from other members of Pooled Analysis and Writing Group. Members of Country and Regional Data Group commented on draft report.</w:t>
      </w:r>
    </w:p>
    <w:p w:rsidR="00481F80" w:rsidRPr="00A45DEB" w:rsidRDefault="00481F80" w:rsidP="00A63E81">
      <w:pPr>
        <w:spacing w:line="480" w:lineRule="auto"/>
        <w:jc w:val="both"/>
        <w:rPr>
          <w:bCs/>
          <w:color w:val="000000"/>
          <w:lang w:val="en-GB"/>
        </w:rPr>
      </w:pPr>
    </w:p>
    <w:p w:rsidR="00EC680B" w:rsidRPr="00A45DEB" w:rsidRDefault="00EC680B" w:rsidP="00A63E81">
      <w:pPr>
        <w:spacing w:line="480" w:lineRule="auto"/>
        <w:jc w:val="both"/>
        <w:rPr>
          <w:bCs/>
          <w:color w:val="000000"/>
          <w:lang w:val="en-GB"/>
        </w:rPr>
      </w:pPr>
      <w:r w:rsidRPr="00A45DEB">
        <w:rPr>
          <w:bCs/>
          <w:color w:val="000000"/>
          <w:lang w:val="en-GB"/>
        </w:rPr>
        <w:br w:type="page"/>
      </w:r>
    </w:p>
    <w:p w:rsidR="00356832" w:rsidRPr="00A45DEB" w:rsidRDefault="00EC680B" w:rsidP="00356832">
      <w:pPr>
        <w:spacing w:line="480" w:lineRule="auto"/>
        <w:jc w:val="both"/>
        <w:rPr>
          <w:bCs/>
          <w:color w:val="000000"/>
          <w:lang w:val="en-GB"/>
        </w:rPr>
      </w:pPr>
      <w:r w:rsidRPr="00A45DEB">
        <w:rPr>
          <w:b/>
          <w:bCs/>
          <w:color w:val="000000"/>
          <w:lang w:val="en-GB"/>
        </w:rPr>
        <w:t>Figure 1:</w:t>
      </w:r>
      <w:r w:rsidRPr="00A45DEB">
        <w:rPr>
          <w:bCs/>
          <w:color w:val="000000"/>
          <w:lang w:val="en-GB"/>
        </w:rPr>
        <w:t xml:space="preserve"> </w:t>
      </w:r>
      <w:r w:rsidR="00356832" w:rsidRPr="00A45DEB">
        <w:rPr>
          <w:bCs/>
          <w:color w:val="000000"/>
          <w:lang w:val="en-GB"/>
        </w:rPr>
        <w:t xml:space="preserve">Trends in </w:t>
      </w:r>
      <w:r w:rsidR="00DA6979">
        <w:rPr>
          <w:bCs/>
          <w:color w:val="000000"/>
          <w:lang w:val="en-GB"/>
        </w:rPr>
        <w:t xml:space="preserve">age-standardised </w:t>
      </w:r>
      <w:r w:rsidR="006558E9">
        <w:rPr>
          <w:bCs/>
          <w:color w:val="000000"/>
          <w:lang w:val="en-GB"/>
        </w:rPr>
        <w:t xml:space="preserve">(solid line) </w:t>
      </w:r>
      <w:r w:rsidR="00DA6979">
        <w:rPr>
          <w:bCs/>
          <w:color w:val="000000"/>
          <w:lang w:val="en-GB"/>
        </w:rPr>
        <w:t xml:space="preserve">and crude </w:t>
      </w:r>
      <w:r w:rsidR="006558E9">
        <w:rPr>
          <w:bCs/>
          <w:color w:val="000000"/>
          <w:lang w:val="en-GB"/>
        </w:rPr>
        <w:t xml:space="preserve">(dashed line) </w:t>
      </w:r>
      <w:r w:rsidR="00CB577A" w:rsidRPr="00A45DEB">
        <w:rPr>
          <w:bCs/>
          <w:color w:val="000000"/>
          <w:lang w:val="en-GB"/>
        </w:rPr>
        <w:t>prevalence</w:t>
      </w:r>
      <w:r w:rsidR="00DA6979">
        <w:rPr>
          <w:bCs/>
          <w:color w:val="000000"/>
          <w:lang w:val="en-GB"/>
        </w:rPr>
        <w:t>s</w:t>
      </w:r>
      <w:r w:rsidR="00CB577A" w:rsidRPr="00A45DEB">
        <w:rPr>
          <w:bCs/>
          <w:color w:val="000000"/>
          <w:lang w:val="en-GB"/>
        </w:rPr>
        <w:t xml:space="preserve"> of diabetes</w:t>
      </w:r>
      <w:r w:rsidR="00356832" w:rsidRPr="00A45DEB">
        <w:rPr>
          <w:bCs/>
          <w:color w:val="000000"/>
          <w:lang w:val="en-GB"/>
        </w:rPr>
        <w:t xml:space="preserve"> by sex and region</w:t>
      </w:r>
      <w:r w:rsidR="00DA6979">
        <w:rPr>
          <w:bCs/>
          <w:color w:val="000000"/>
          <w:lang w:val="en-GB"/>
        </w:rPr>
        <w:t xml:space="preserve"> in people aged 18 years and older</w:t>
      </w:r>
      <w:r w:rsidR="00356832" w:rsidRPr="00A45DEB">
        <w:rPr>
          <w:bCs/>
          <w:color w:val="000000"/>
          <w:lang w:val="en-GB"/>
        </w:rPr>
        <w:t xml:space="preserve">. </w:t>
      </w:r>
      <w:r w:rsidR="00F06334" w:rsidRPr="00A45DEB">
        <w:rPr>
          <w:lang w:val="en-GB"/>
        </w:rPr>
        <w:t>The line</w:t>
      </w:r>
      <w:r w:rsidR="00DA6979">
        <w:rPr>
          <w:lang w:val="en-GB"/>
        </w:rPr>
        <w:t>s</w:t>
      </w:r>
      <w:r w:rsidR="00F06334" w:rsidRPr="00A45DEB">
        <w:rPr>
          <w:lang w:val="en-GB"/>
        </w:rPr>
        <w:t xml:space="preserve"> show the posterior mean </w:t>
      </w:r>
      <w:r w:rsidR="00DA6979">
        <w:rPr>
          <w:lang w:val="en-GB"/>
        </w:rPr>
        <w:t xml:space="preserve">estimates </w:t>
      </w:r>
      <w:r w:rsidR="00F06334" w:rsidRPr="00A45DEB">
        <w:rPr>
          <w:lang w:val="en-GB"/>
        </w:rPr>
        <w:t>and the shaded area shows the 95% credible interval</w:t>
      </w:r>
      <w:r w:rsidR="003B26D4">
        <w:rPr>
          <w:lang w:val="en-GB"/>
        </w:rPr>
        <w:t xml:space="preserve"> for age-standardised prevalence</w:t>
      </w:r>
      <w:r w:rsidR="00F06334" w:rsidRPr="00A45DEB">
        <w:rPr>
          <w:lang w:val="en-GB"/>
        </w:rPr>
        <w:t xml:space="preserve">. </w:t>
      </w:r>
      <w:r w:rsidR="00356832" w:rsidRPr="00A45DEB">
        <w:rPr>
          <w:bCs/>
          <w:color w:val="000000"/>
          <w:lang w:val="en-GB"/>
        </w:rPr>
        <w:t xml:space="preserve">See </w:t>
      </w:r>
      <w:r w:rsidR="00914762">
        <w:rPr>
          <w:bCs/>
          <w:color w:val="000000"/>
          <w:lang w:val="en-GB"/>
        </w:rPr>
        <w:t xml:space="preserve">Appendix </w:t>
      </w:r>
      <w:r w:rsidR="00CB577A" w:rsidRPr="00A45DEB">
        <w:rPr>
          <w:bCs/>
          <w:color w:val="000000"/>
          <w:lang w:val="en-GB"/>
        </w:rPr>
        <w:t>Figure</w:t>
      </w:r>
      <w:r w:rsidR="00356832" w:rsidRPr="00A45DEB">
        <w:rPr>
          <w:bCs/>
          <w:color w:val="000000"/>
          <w:lang w:val="en-GB"/>
        </w:rPr>
        <w:t xml:space="preserve"> </w:t>
      </w:r>
      <w:r w:rsidR="00B27351">
        <w:rPr>
          <w:bCs/>
          <w:color w:val="000000"/>
          <w:lang w:val="en-GB"/>
        </w:rPr>
        <w:t>5</w:t>
      </w:r>
      <w:r w:rsidR="000605C9" w:rsidRPr="00A45DEB">
        <w:rPr>
          <w:bCs/>
          <w:color w:val="000000"/>
          <w:lang w:val="en-GB"/>
        </w:rPr>
        <w:t xml:space="preserve"> </w:t>
      </w:r>
      <w:r w:rsidR="00356832" w:rsidRPr="00A45DEB">
        <w:rPr>
          <w:bCs/>
          <w:color w:val="000000"/>
          <w:lang w:val="en-GB"/>
        </w:rPr>
        <w:t xml:space="preserve">for </w:t>
      </w:r>
      <w:r w:rsidR="00AA0FD8" w:rsidRPr="00A45DEB">
        <w:rPr>
          <w:bCs/>
          <w:color w:val="000000"/>
          <w:lang w:val="en-GB"/>
        </w:rPr>
        <w:t xml:space="preserve">trends </w:t>
      </w:r>
      <w:r w:rsidR="00356832" w:rsidRPr="00A45DEB">
        <w:rPr>
          <w:bCs/>
          <w:color w:val="000000"/>
          <w:lang w:val="en-GB"/>
        </w:rPr>
        <w:t>by country</w:t>
      </w:r>
      <w:r w:rsidR="00F06334" w:rsidRPr="00A45DEB">
        <w:rPr>
          <w:bCs/>
          <w:color w:val="000000"/>
          <w:lang w:val="en-GB"/>
        </w:rPr>
        <w:t xml:space="preserve">, and </w:t>
      </w:r>
      <w:r w:rsidR="00914762">
        <w:rPr>
          <w:bCs/>
          <w:color w:val="000000"/>
          <w:lang w:val="en-GB"/>
        </w:rPr>
        <w:t xml:space="preserve">Appendix </w:t>
      </w:r>
      <w:r w:rsidR="00F06334" w:rsidRPr="00A45DEB">
        <w:rPr>
          <w:bCs/>
          <w:color w:val="000000"/>
          <w:lang w:val="en-GB"/>
        </w:rPr>
        <w:t>Table 6 for numerical results by country</w:t>
      </w:r>
      <w:r w:rsidR="00356832" w:rsidRPr="00A45DEB">
        <w:rPr>
          <w:bCs/>
          <w:color w:val="000000"/>
          <w:lang w:val="en-GB"/>
        </w:rPr>
        <w:t>.</w:t>
      </w:r>
    </w:p>
    <w:p w:rsidR="00356832" w:rsidRPr="00A45DEB" w:rsidRDefault="00356832" w:rsidP="00356832">
      <w:pPr>
        <w:spacing w:line="480" w:lineRule="auto"/>
        <w:jc w:val="both"/>
        <w:rPr>
          <w:bCs/>
          <w:color w:val="000000"/>
          <w:lang w:val="en-GB"/>
        </w:rPr>
      </w:pPr>
    </w:p>
    <w:p w:rsidR="00356832" w:rsidRPr="00A45DEB" w:rsidRDefault="00356832" w:rsidP="00356832">
      <w:pPr>
        <w:rPr>
          <w:bCs/>
          <w:color w:val="000000"/>
          <w:lang w:val="en-GB"/>
        </w:rPr>
      </w:pPr>
      <w:r w:rsidRPr="00A45DEB">
        <w:rPr>
          <w:bCs/>
          <w:color w:val="000000"/>
          <w:lang w:val="en-GB"/>
        </w:rPr>
        <w:br w:type="page"/>
      </w:r>
    </w:p>
    <w:p w:rsidR="00136765" w:rsidRPr="00A45DEB" w:rsidRDefault="00136765" w:rsidP="00136765">
      <w:pPr>
        <w:spacing w:line="480" w:lineRule="auto"/>
        <w:jc w:val="both"/>
        <w:rPr>
          <w:bCs/>
          <w:color w:val="000000"/>
          <w:lang w:val="en-GB"/>
        </w:rPr>
      </w:pPr>
      <w:r w:rsidRPr="00A45DEB">
        <w:rPr>
          <w:b/>
          <w:bCs/>
          <w:color w:val="000000"/>
          <w:lang w:val="en-GB"/>
        </w:rPr>
        <w:t xml:space="preserve">Figure </w:t>
      </w:r>
      <w:r w:rsidR="009D52A4" w:rsidRPr="00A45DEB">
        <w:rPr>
          <w:b/>
          <w:bCs/>
          <w:color w:val="000000"/>
          <w:lang w:val="en-GB"/>
        </w:rPr>
        <w:t>2</w:t>
      </w:r>
      <w:r w:rsidRPr="00A45DEB">
        <w:rPr>
          <w:b/>
          <w:bCs/>
          <w:color w:val="000000"/>
          <w:lang w:val="en-GB"/>
        </w:rPr>
        <w:t>:</w:t>
      </w:r>
      <w:r w:rsidRPr="00A45DEB">
        <w:rPr>
          <w:bCs/>
          <w:color w:val="000000"/>
          <w:lang w:val="en-GB"/>
        </w:rPr>
        <w:t xml:space="preserve"> </w:t>
      </w:r>
      <w:r w:rsidR="001657AE" w:rsidRPr="00A45DEB">
        <w:rPr>
          <w:bCs/>
          <w:color w:val="000000"/>
          <w:lang w:val="en-GB"/>
        </w:rPr>
        <w:t>Age-</w:t>
      </w:r>
      <w:r w:rsidR="00A45DEB" w:rsidRPr="00A45DEB">
        <w:rPr>
          <w:bCs/>
          <w:color w:val="000000"/>
          <w:lang w:val="en-GB"/>
        </w:rPr>
        <w:t>standardised</w:t>
      </w:r>
      <w:r w:rsidR="00D06E4A" w:rsidRPr="00A45DEB">
        <w:rPr>
          <w:bCs/>
          <w:color w:val="000000"/>
          <w:lang w:val="en-GB"/>
        </w:rPr>
        <w:t xml:space="preserve"> prevalence of diabetes by sex and country in 1980 and 2014</w:t>
      </w:r>
      <w:r w:rsidR="00DA6979" w:rsidRPr="00DA6979">
        <w:rPr>
          <w:bCs/>
          <w:color w:val="000000"/>
          <w:lang w:val="en-GB"/>
        </w:rPr>
        <w:t xml:space="preserve"> </w:t>
      </w:r>
      <w:r w:rsidR="00DA6979">
        <w:rPr>
          <w:bCs/>
          <w:color w:val="000000"/>
          <w:lang w:val="en-GB"/>
        </w:rPr>
        <w:t>in people aged 18 years and older</w:t>
      </w:r>
      <w:r w:rsidR="00D06E4A" w:rsidRPr="00A45DEB">
        <w:rPr>
          <w:bCs/>
          <w:color w:val="000000"/>
          <w:lang w:val="en-GB"/>
        </w:rPr>
        <w:t>.</w:t>
      </w:r>
    </w:p>
    <w:p w:rsidR="00136765" w:rsidRPr="00A45DEB" w:rsidRDefault="00136765" w:rsidP="00136765">
      <w:pPr>
        <w:spacing w:line="480" w:lineRule="auto"/>
        <w:jc w:val="both"/>
        <w:rPr>
          <w:bCs/>
          <w:color w:val="000000"/>
          <w:lang w:val="en-GB"/>
        </w:rPr>
      </w:pPr>
    </w:p>
    <w:p w:rsidR="00136765" w:rsidRPr="00A45DEB" w:rsidRDefault="00136765" w:rsidP="00136765">
      <w:pPr>
        <w:rPr>
          <w:bCs/>
          <w:color w:val="000000"/>
          <w:lang w:val="en-GB"/>
        </w:rPr>
      </w:pPr>
      <w:r w:rsidRPr="00A45DEB">
        <w:rPr>
          <w:bCs/>
          <w:color w:val="000000"/>
          <w:lang w:val="en-GB"/>
        </w:rPr>
        <w:br w:type="page"/>
      </w:r>
    </w:p>
    <w:p w:rsidR="00136765" w:rsidRPr="00A45DEB" w:rsidRDefault="00BA6182" w:rsidP="00136765">
      <w:pPr>
        <w:spacing w:line="480" w:lineRule="auto"/>
        <w:jc w:val="both"/>
        <w:rPr>
          <w:bCs/>
          <w:color w:val="000000"/>
          <w:lang w:val="en-GB"/>
        </w:rPr>
      </w:pPr>
      <w:r w:rsidRPr="00A45DEB">
        <w:rPr>
          <w:b/>
          <w:bCs/>
          <w:color w:val="000000"/>
          <w:lang w:val="en-GB"/>
        </w:rPr>
        <w:t xml:space="preserve">Figure </w:t>
      </w:r>
      <w:r w:rsidR="009D52A4" w:rsidRPr="00A45DEB">
        <w:rPr>
          <w:b/>
          <w:bCs/>
          <w:color w:val="000000"/>
          <w:lang w:val="en-GB"/>
        </w:rPr>
        <w:t>3</w:t>
      </w:r>
      <w:r w:rsidR="00136765" w:rsidRPr="00A45DEB">
        <w:rPr>
          <w:b/>
          <w:bCs/>
          <w:color w:val="000000"/>
          <w:lang w:val="en-GB"/>
        </w:rPr>
        <w:t>:</w:t>
      </w:r>
      <w:r w:rsidR="00136765" w:rsidRPr="00A45DEB">
        <w:rPr>
          <w:bCs/>
          <w:color w:val="000000"/>
          <w:lang w:val="en-GB"/>
        </w:rPr>
        <w:t xml:space="preserve"> Comparison of </w:t>
      </w:r>
      <w:r w:rsidR="001657AE" w:rsidRPr="00A45DEB">
        <w:rPr>
          <w:bCs/>
          <w:color w:val="000000"/>
          <w:lang w:val="en-GB"/>
        </w:rPr>
        <w:t>age-</w:t>
      </w:r>
      <w:r w:rsidR="00A45DEB" w:rsidRPr="00A45DEB">
        <w:rPr>
          <w:bCs/>
          <w:color w:val="000000"/>
          <w:lang w:val="en-GB"/>
        </w:rPr>
        <w:t>standardised</w:t>
      </w:r>
      <w:r w:rsidR="001657AE" w:rsidRPr="00A45DEB">
        <w:rPr>
          <w:bCs/>
          <w:color w:val="000000"/>
          <w:lang w:val="en-GB"/>
        </w:rPr>
        <w:t xml:space="preserve"> </w:t>
      </w:r>
      <w:r w:rsidRPr="00A45DEB">
        <w:rPr>
          <w:bCs/>
          <w:color w:val="000000"/>
          <w:lang w:val="en-GB"/>
        </w:rPr>
        <w:t>prevalence</w:t>
      </w:r>
      <w:r w:rsidR="00AA0FD8" w:rsidRPr="00A45DEB">
        <w:rPr>
          <w:bCs/>
          <w:color w:val="000000"/>
          <w:lang w:val="en-GB"/>
        </w:rPr>
        <w:t xml:space="preserve"> of diabetes</w:t>
      </w:r>
      <w:r w:rsidR="00486F30" w:rsidRPr="00486F30">
        <w:rPr>
          <w:bCs/>
          <w:color w:val="000000"/>
          <w:lang w:val="en-GB"/>
        </w:rPr>
        <w:t xml:space="preserve"> </w:t>
      </w:r>
      <w:r w:rsidR="00486F30">
        <w:rPr>
          <w:bCs/>
          <w:color w:val="000000"/>
          <w:lang w:val="en-GB"/>
        </w:rPr>
        <w:t>in people aged 18 years and older</w:t>
      </w:r>
      <w:r w:rsidRPr="00A45DEB">
        <w:rPr>
          <w:bCs/>
          <w:color w:val="000000"/>
          <w:lang w:val="en-GB"/>
        </w:rPr>
        <w:t xml:space="preserve"> in 1980 and 2014</w:t>
      </w:r>
      <w:r w:rsidR="00136765" w:rsidRPr="00A45DEB">
        <w:rPr>
          <w:bCs/>
          <w:color w:val="000000"/>
          <w:lang w:val="en-GB"/>
        </w:rPr>
        <w:t xml:space="preserve">. </w:t>
      </w:r>
    </w:p>
    <w:p w:rsidR="00A723C1" w:rsidRPr="00A45DEB" w:rsidRDefault="00A723C1" w:rsidP="00AD7B24">
      <w:pPr>
        <w:spacing w:line="480" w:lineRule="auto"/>
        <w:rPr>
          <w:bCs/>
          <w:color w:val="000000"/>
          <w:lang w:val="en-GB"/>
        </w:rPr>
      </w:pPr>
      <w:r w:rsidRPr="00A45DEB">
        <w:rPr>
          <w:bCs/>
          <w:color w:val="000000"/>
          <w:lang w:val="en-GB"/>
        </w:rPr>
        <w:br w:type="page"/>
      </w:r>
    </w:p>
    <w:p w:rsidR="00481F80" w:rsidRDefault="00481F80" w:rsidP="00481F80">
      <w:pPr>
        <w:spacing w:line="480" w:lineRule="auto"/>
        <w:rPr>
          <w:b/>
          <w:bCs/>
          <w:color w:val="000000"/>
          <w:lang w:val="en-GB"/>
        </w:rPr>
      </w:pPr>
      <w:r>
        <w:rPr>
          <w:b/>
          <w:bCs/>
          <w:color w:val="000000"/>
          <w:lang w:val="en-GB"/>
        </w:rPr>
        <w:t>Figure 4:</w:t>
      </w:r>
      <w:r>
        <w:rPr>
          <w:bCs/>
          <w:color w:val="000000"/>
          <w:lang w:val="en-GB"/>
        </w:rPr>
        <w:t xml:space="preserve"> </w:t>
      </w:r>
      <w:r w:rsidRPr="00481F80">
        <w:rPr>
          <w:bCs/>
          <w:color w:val="000000"/>
          <w:lang w:val="en-GB"/>
        </w:rPr>
        <w:t xml:space="preserve">Probability of achieving the target of halting the rise of diabetes </w:t>
      </w:r>
      <w:r w:rsidR="00C57259">
        <w:rPr>
          <w:bCs/>
          <w:color w:val="000000"/>
          <w:lang w:val="en-GB"/>
        </w:rPr>
        <w:t xml:space="preserve">in people aged 18 years or older </w:t>
      </w:r>
      <w:r w:rsidRPr="00481F80">
        <w:rPr>
          <w:bCs/>
          <w:color w:val="000000"/>
          <w:lang w:val="en-GB"/>
        </w:rPr>
        <w:t>compared to its 2010 levels by country if post-2000 trends continue.</w:t>
      </w:r>
      <w:r>
        <w:rPr>
          <w:b/>
          <w:bCs/>
          <w:color w:val="000000"/>
          <w:lang w:val="en-GB"/>
        </w:rPr>
        <w:br w:type="page"/>
      </w:r>
    </w:p>
    <w:p w:rsidR="009D52A4" w:rsidRPr="00A45DEB" w:rsidRDefault="009D52A4" w:rsidP="009D52A4">
      <w:pPr>
        <w:spacing w:line="480" w:lineRule="auto"/>
        <w:jc w:val="both"/>
        <w:rPr>
          <w:bCs/>
          <w:color w:val="000000"/>
          <w:lang w:val="en-GB"/>
        </w:rPr>
      </w:pPr>
      <w:r w:rsidRPr="00A45DEB">
        <w:rPr>
          <w:b/>
          <w:bCs/>
          <w:color w:val="000000"/>
          <w:lang w:val="en-GB"/>
        </w:rPr>
        <w:t xml:space="preserve">Figure </w:t>
      </w:r>
      <w:r w:rsidR="00481F80">
        <w:rPr>
          <w:b/>
          <w:bCs/>
          <w:color w:val="000000"/>
          <w:lang w:val="en-GB"/>
        </w:rPr>
        <w:t>5</w:t>
      </w:r>
      <w:r w:rsidRPr="00A45DEB">
        <w:rPr>
          <w:b/>
          <w:bCs/>
          <w:color w:val="000000"/>
          <w:lang w:val="en-GB"/>
        </w:rPr>
        <w:t>:</w:t>
      </w:r>
      <w:r w:rsidRPr="00A45DEB">
        <w:rPr>
          <w:bCs/>
          <w:color w:val="000000"/>
          <w:lang w:val="en-GB"/>
        </w:rPr>
        <w:t xml:space="preserve"> Trends in the number of adults</w:t>
      </w:r>
      <w:r w:rsidR="00486F30">
        <w:rPr>
          <w:bCs/>
          <w:color w:val="000000"/>
          <w:lang w:val="en-GB"/>
        </w:rPr>
        <w:t xml:space="preserve"> aged 18 years and older</w:t>
      </w:r>
      <w:r w:rsidRPr="00A45DEB">
        <w:rPr>
          <w:bCs/>
          <w:color w:val="000000"/>
          <w:lang w:val="en-GB"/>
        </w:rPr>
        <w:t xml:space="preserve"> with diabetes (A) by region and (B) decomposed into the contributions of population growth and </w:t>
      </w:r>
      <w:r w:rsidR="00A45DEB" w:rsidRPr="00A45DEB">
        <w:rPr>
          <w:bCs/>
          <w:color w:val="000000"/>
          <w:lang w:val="en-GB"/>
        </w:rPr>
        <w:t>ageing</w:t>
      </w:r>
      <w:r w:rsidRPr="00A45DEB">
        <w:rPr>
          <w:bCs/>
          <w:color w:val="000000"/>
          <w:lang w:val="en-GB"/>
        </w:rPr>
        <w:t xml:space="preserve">, rise in prevalence, and interaction of the two. The contribution of population growth and </w:t>
      </w:r>
      <w:r w:rsidR="00A45DEB" w:rsidRPr="00A45DEB">
        <w:rPr>
          <w:bCs/>
          <w:color w:val="000000"/>
          <w:lang w:val="en-GB"/>
        </w:rPr>
        <w:t>ageing</w:t>
      </w:r>
      <w:r w:rsidRPr="00A45DEB">
        <w:rPr>
          <w:bCs/>
          <w:color w:val="000000"/>
          <w:lang w:val="en-GB"/>
        </w:rPr>
        <w:t xml:space="preserve"> is the change in number of people with diabetes if age-specific prevalences had been the same as 1980 but population size and age structure had changed as it has. The contribution of rise in prevalence is the change in number of people with diabetes if population size and age structure had been the same as 1980 but age-specific prevalences had changed as they have. The interaction represents having a larger and older population at higher prevalences in each age group. See </w:t>
      </w:r>
      <w:r w:rsidR="00914762">
        <w:rPr>
          <w:bCs/>
          <w:color w:val="000000"/>
          <w:lang w:val="en-GB"/>
        </w:rPr>
        <w:t xml:space="preserve">Appendix </w:t>
      </w:r>
      <w:r w:rsidRPr="00A45DEB">
        <w:rPr>
          <w:bCs/>
          <w:color w:val="000000"/>
          <w:lang w:val="en-GB"/>
        </w:rPr>
        <w:t xml:space="preserve">Figure </w:t>
      </w:r>
      <w:r w:rsidR="00B27351">
        <w:rPr>
          <w:bCs/>
          <w:color w:val="000000"/>
          <w:lang w:val="en-GB"/>
        </w:rPr>
        <w:t>4</w:t>
      </w:r>
      <w:r w:rsidR="000605C9" w:rsidRPr="00A45DEB">
        <w:rPr>
          <w:bCs/>
          <w:color w:val="000000"/>
          <w:lang w:val="en-GB"/>
        </w:rPr>
        <w:t xml:space="preserve"> </w:t>
      </w:r>
      <w:r w:rsidRPr="00A45DEB">
        <w:rPr>
          <w:bCs/>
          <w:color w:val="000000"/>
          <w:lang w:val="en-GB"/>
        </w:rPr>
        <w:t>for regional results.</w:t>
      </w:r>
    </w:p>
    <w:p w:rsidR="009D52A4" w:rsidRPr="00A45DEB" w:rsidRDefault="009D52A4" w:rsidP="009D52A4">
      <w:pPr>
        <w:rPr>
          <w:bCs/>
          <w:color w:val="000000"/>
          <w:lang w:val="en-GB"/>
        </w:rPr>
      </w:pPr>
      <w:r w:rsidRPr="00A45DEB">
        <w:rPr>
          <w:bCs/>
          <w:color w:val="000000"/>
          <w:lang w:val="en-GB"/>
        </w:rPr>
        <w:br w:type="page"/>
      </w:r>
    </w:p>
    <w:p w:rsidR="009D52A4" w:rsidRPr="00A45DEB" w:rsidRDefault="009D52A4" w:rsidP="009D52A4">
      <w:pPr>
        <w:spacing w:line="480" w:lineRule="auto"/>
        <w:jc w:val="both"/>
        <w:rPr>
          <w:bCs/>
          <w:color w:val="000000"/>
          <w:lang w:val="en-GB"/>
        </w:rPr>
      </w:pPr>
      <w:r w:rsidRPr="00A45DEB">
        <w:rPr>
          <w:b/>
          <w:bCs/>
          <w:color w:val="000000"/>
          <w:lang w:val="en-GB"/>
        </w:rPr>
        <w:t xml:space="preserve">Figure </w:t>
      </w:r>
      <w:r w:rsidR="00481F80">
        <w:rPr>
          <w:b/>
          <w:bCs/>
          <w:color w:val="000000"/>
          <w:lang w:val="en-GB"/>
        </w:rPr>
        <w:t>6</w:t>
      </w:r>
      <w:r w:rsidRPr="00A45DEB">
        <w:rPr>
          <w:b/>
          <w:bCs/>
          <w:color w:val="000000"/>
          <w:lang w:val="en-GB"/>
        </w:rPr>
        <w:t>:</w:t>
      </w:r>
      <w:r w:rsidRPr="00A45DEB">
        <w:rPr>
          <w:bCs/>
          <w:color w:val="000000"/>
          <w:lang w:val="en-GB"/>
        </w:rPr>
        <w:t xml:space="preserve"> Ten countries with the largest number of </w:t>
      </w:r>
      <w:r w:rsidR="00486F30">
        <w:rPr>
          <w:bCs/>
          <w:color w:val="000000"/>
          <w:lang w:val="en-GB"/>
        </w:rPr>
        <w:t>adults</w:t>
      </w:r>
      <w:r w:rsidR="00486F30" w:rsidRPr="00A45DEB">
        <w:rPr>
          <w:bCs/>
          <w:color w:val="000000"/>
          <w:lang w:val="en-GB"/>
        </w:rPr>
        <w:t xml:space="preserve"> </w:t>
      </w:r>
      <w:r w:rsidRPr="00A45DEB">
        <w:rPr>
          <w:bCs/>
          <w:color w:val="000000"/>
          <w:lang w:val="en-GB"/>
        </w:rPr>
        <w:t>with diabetes in 1980 and 2014. Colo</w:t>
      </w:r>
      <w:r w:rsidR="00481F80">
        <w:rPr>
          <w:bCs/>
          <w:color w:val="000000"/>
          <w:lang w:val="en-GB"/>
        </w:rPr>
        <w:t>u</w:t>
      </w:r>
      <w:r w:rsidRPr="00A45DEB">
        <w:rPr>
          <w:bCs/>
          <w:color w:val="000000"/>
          <w:lang w:val="en-GB"/>
        </w:rPr>
        <w:t>rs for each country indicate its region, using the same colo</w:t>
      </w:r>
      <w:r w:rsidR="00481F80">
        <w:rPr>
          <w:bCs/>
          <w:color w:val="000000"/>
          <w:lang w:val="en-GB"/>
        </w:rPr>
        <w:t>u</w:t>
      </w:r>
      <w:r w:rsidRPr="00A45DEB">
        <w:rPr>
          <w:bCs/>
          <w:color w:val="000000"/>
          <w:lang w:val="en-GB"/>
        </w:rPr>
        <w:t>r scheme as in Figure 3.</w:t>
      </w:r>
    </w:p>
    <w:p w:rsidR="009D52A4" w:rsidRPr="00A45DEB" w:rsidRDefault="009D52A4" w:rsidP="009D52A4">
      <w:pPr>
        <w:spacing w:line="480" w:lineRule="auto"/>
        <w:jc w:val="both"/>
        <w:rPr>
          <w:bCs/>
          <w:color w:val="000000"/>
          <w:lang w:val="en-GB"/>
        </w:rPr>
      </w:pPr>
    </w:p>
    <w:p w:rsidR="009D52A4" w:rsidRPr="00A45DEB" w:rsidRDefault="009D52A4" w:rsidP="009D52A4">
      <w:pPr>
        <w:rPr>
          <w:bCs/>
          <w:color w:val="000000"/>
          <w:lang w:val="en-GB"/>
        </w:rPr>
      </w:pPr>
      <w:r w:rsidRPr="00A45DEB">
        <w:rPr>
          <w:bCs/>
          <w:color w:val="000000"/>
          <w:lang w:val="en-GB"/>
        </w:rPr>
        <w:br w:type="page"/>
      </w:r>
    </w:p>
    <w:p w:rsidR="004A6590" w:rsidRPr="00A45DEB" w:rsidRDefault="00DC5B2B" w:rsidP="00085DA9">
      <w:pPr>
        <w:spacing w:line="480" w:lineRule="auto"/>
        <w:jc w:val="both"/>
        <w:rPr>
          <w:b/>
          <w:bCs/>
          <w:color w:val="000000"/>
          <w:lang w:val="en-GB"/>
        </w:rPr>
      </w:pPr>
      <w:r w:rsidRPr="00A45DEB">
        <w:rPr>
          <w:b/>
          <w:bCs/>
          <w:color w:val="000000"/>
          <w:lang w:val="en-GB"/>
        </w:rPr>
        <w:t>References</w:t>
      </w:r>
    </w:p>
    <w:p w:rsidR="008537CA" w:rsidRPr="008537CA" w:rsidRDefault="00A72B53" w:rsidP="008537CA">
      <w:pPr>
        <w:pStyle w:val="EndNoteBibliography"/>
      </w:pPr>
      <w:r w:rsidRPr="00A45DEB">
        <w:rPr>
          <w:lang w:val="en-GB"/>
        </w:rPr>
        <w:fldChar w:fldCharType="begin"/>
      </w:r>
      <w:r w:rsidRPr="00A45DEB">
        <w:rPr>
          <w:lang w:val="en-GB"/>
        </w:rPr>
        <w:instrText xml:space="preserve"> ADDIN EN.REFLIST </w:instrText>
      </w:r>
      <w:r w:rsidRPr="00A45DEB">
        <w:rPr>
          <w:lang w:val="en-GB"/>
        </w:rPr>
        <w:fldChar w:fldCharType="separate"/>
      </w:r>
      <w:bookmarkStart w:id="1" w:name="_ENREF_1"/>
      <w:r w:rsidR="008537CA" w:rsidRPr="008537CA">
        <w:t>1.</w:t>
      </w:r>
      <w:r w:rsidR="008537CA" w:rsidRPr="008537CA">
        <w:tab/>
        <w:t xml:space="preserve">Global Burden of Metabolic Risk Factors for Chronic Diseases Collaboration. Cardiovascular disease, chronic kidney disease, and diabetes mortality burden of cardiometabolic risk factors from 1980 to 2010: a comparative risk assessment. </w:t>
      </w:r>
      <w:r w:rsidR="008537CA" w:rsidRPr="008537CA">
        <w:rPr>
          <w:i/>
        </w:rPr>
        <w:t>Lancet Diabetes Endocrinol</w:t>
      </w:r>
      <w:r w:rsidR="008537CA" w:rsidRPr="008537CA">
        <w:t xml:space="preserve"> 2014; </w:t>
      </w:r>
      <w:r w:rsidR="008537CA" w:rsidRPr="008537CA">
        <w:rPr>
          <w:b/>
        </w:rPr>
        <w:t>2</w:t>
      </w:r>
      <w:r w:rsidR="008537CA" w:rsidRPr="008537CA">
        <w:t>(8): 634-47.</w:t>
      </w:r>
      <w:bookmarkEnd w:id="1"/>
    </w:p>
    <w:p w:rsidR="008537CA" w:rsidRPr="008537CA" w:rsidRDefault="008537CA" w:rsidP="008537CA">
      <w:pPr>
        <w:pStyle w:val="EndNoteBibliography"/>
      </w:pPr>
      <w:bookmarkStart w:id="2" w:name="_ENREF_2"/>
      <w:r w:rsidRPr="008537CA">
        <w:t>2.</w:t>
      </w:r>
      <w:r w:rsidRPr="008537CA">
        <w:tab/>
        <w:t xml:space="preserve">Seuring T, Archangelidi O, Suhrcke M. The Economic Costs of Type 2 Diabetes: A Global Systematic Review. </w:t>
      </w:r>
      <w:r w:rsidRPr="008537CA">
        <w:rPr>
          <w:i/>
        </w:rPr>
        <w:t>PharmacoEconomics</w:t>
      </w:r>
      <w:r w:rsidRPr="008537CA">
        <w:t xml:space="preserve"> 2015; </w:t>
      </w:r>
      <w:r w:rsidRPr="008537CA">
        <w:rPr>
          <w:b/>
        </w:rPr>
        <w:t>33</w:t>
      </w:r>
      <w:r w:rsidRPr="008537CA">
        <w:t>(8): 811-31.</w:t>
      </w:r>
      <w:bookmarkEnd w:id="2"/>
    </w:p>
    <w:p w:rsidR="008537CA" w:rsidRPr="008537CA" w:rsidRDefault="008537CA" w:rsidP="008537CA">
      <w:pPr>
        <w:pStyle w:val="EndNoteBibliography"/>
      </w:pPr>
      <w:bookmarkStart w:id="3" w:name="_ENREF_3"/>
      <w:r w:rsidRPr="008537CA">
        <w:t>3.</w:t>
      </w:r>
      <w:r w:rsidRPr="008537CA">
        <w:tab/>
        <w:t xml:space="preserve">World Health Organization. Global action plan for the prevention and control of noncommunicable diseases 2013-2020. 2013. </w:t>
      </w:r>
      <w:hyperlink r:id="rId9" w:history="1">
        <w:r w:rsidRPr="008537CA">
          <w:rPr>
            <w:rStyle w:val="Hyperlink"/>
          </w:rPr>
          <w:t>http://apps.who.int/iris/bitstream/10665/94384/1/9789241506236_eng.pdf?ua=1</w:t>
        </w:r>
      </w:hyperlink>
      <w:r w:rsidRPr="008537CA">
        <w:t xml:space="preserve"> (accessed August 14 2015).</w:t>
      </w:r>
      <w:bookmarkEnd w:id="3"/>
    </w:p>
    <w:p w:rsidR="008537CA" w:rsidRPr="008537CA" w:rsidRDefault="008537CA" w:rsidP="008537CA">
      <w:pPr>
        <w:pStyle w:val="EndNoteBibliography"/>
      </w:pPr>
      <w:bookmarkStart w:id="4" w:name="_ENREF_4"/>
      <w:r w:rsidRPr="008537CA">
        <w:t>4.</w:t>
      </w:r>
      <w:r w:rsidRPr="008537CA">
        <w:tab/>
        <w:t xml:space="preserve">Danaei G, Finucane MM, Lu Y, et al. National, regional, and global trends in fasting plasma glucose and diabetes prevalence since 1980: systematic analysis of health examination surveys and epidemiological studies with 370 country-years and 2.7 million participants. </w:t>
      </w:r>
      <w:r w:rsidRPr="008537CA">
        <w:rPr>
          <w:i/>
        </w:rPr>
        <w:t>Lancet</w:t>
      </w:r>
      <w:r w:rsidRPr="008537CA">
        <w:t xml:space="preserve"> 2011; </w:t>
      </w:r>
      <w:r w:rsidRPr="008537CA">
        <w:rPr>
          <w:b/>
        </w:rPr>
        <w:t>378</w:t>
      </w:r>
      <w:r w:rsidRPr="008537CA">
        <w:t>(9785): 31-40.</w:t>
      </w:r>
      <w:bookmarkEnd w:id="4"/>
    </w:p>
    <w:p w:rsidR="008537CA" w:rsidRPr="008537CA" w:rsidRDefault="008537CA" w:rsidP="008537CA">
      <w:pPr>
        <w:pStyle w:val="EndNoteBibliography"/>
      </w:pPr>
      <w:bookmarkStart w:id="5" w:name="_ENREF_5"/>
      <w:r w:rsidRPr="008537CA">
        <w:t>5.</w:t>
      </w:r>
      <w:r w:rsidRPr="008537CA">
        <w:tab/>
        <w:t xml:space="preserve">Guariguata L, Whiting DR, Hambleton I, Beagley J, Linnenkamp U, Shaw JE. Global estimates of diabetes prevalence for 2013 and projections for 2035. </w:t>
      </w:r>
      <w:r w:rsidRPr="008537CA">
        <w:rPr>
          <w:i/>
        </w:rPr>
        <w:t>Diabetes Res Clin Pract</w:t>
      </w:r>
      <w:r w:rsidRPr="008537CA">
        <w:t xml:space="preserve"> 2014; </w:t>
      </w:r>
      <w:r w:rsidRPr="008537CA">
        <w:rPr>
          <w:b/>
        </w:rPr>
        <w:t>103</w:t>
      </w:r>
      <w:r w:rsidRPr="008537CA">
        <w:t>(2): 137-49.</w:t>
      </w:r>
      <w:bookmarkEnd w:id="5"/>
    </w:p>
    <w:p w:rsidR="008537CA" w:rsidRPr="008537CA" w:rsidRDefault="008537CA" w:rsidP="008537CA">
      <w:pPr>
        <w:pStyle w:val="EndNoteBibliography"/>
      </w:pPr>
      <w:bookmarkStart w:id="6" w:name="_ENREF_6"/>
      <w:r w:rsidRPr="008537CA">
        <w:t>6.</w:t>
      </w:r>
      <w:r w:rsidRPr="008537CA">
        <w:tab/>
        <w:t>International Diabetes Federation. IDF Diabetes Atlas, 6th Edn. Brussels, Belgium: International Diabetes Federation; 2013.</w:t>
      </w:r>
      <w:bookmarkEnd w:id="6"/>
    </w:p>
    <w:p w:rsidR="008537CA" w:rsidRPr="008537CA" w:rsidRDefault="008537CA" w:rsidP="008537CA">
      <w:pPr>
        <w:pStyle w:val="EndNoteBibliography"/>
      </w:pPr>
      <w:bookmarkStart w:id="7" w:name="_ENREF_7"/>
      <w:r w:rsidRPr="008537CA">
        <w:t>7.</w:t>
      </w:r>
      <w:r w:rsidRPr="008537CA">
        <w:tab/>
        <w:t xml:space="preserve">Guariguata L, Whiting D, Weil C, Unwin N. The International Diabetes Federation Diabetes Atlas methodology for estimating global and national prevalence of diabetes in adults. </w:t>
      </w:r>
      <w:r w:rsidRPr="008537CA">
        <w:rPr>
          <w:i/>
        </w:rPr>
        <w:t>Diabetes Res Clin Pract</w:t>
      </w:r>
      <w:r w:rsidRPr="008537CA">
        <w:t xml:space="preserve"> 2011; </w:t>
      </w:r>
      <w:r w:rsidRPr="008537CA">
        <w:rPr>
          <w:b/>
        </w:rPr>
        <w:t>94</w:t>
      </w:r>
      <w:r w:rsidRPr="008537CA">
        <w:t>(3): 322-32.</w:t>
      </w:r>
      <w:bookmarkEnd w:id="7"/>
    </w:p>
    <w:p w:rsidR="008537CA" w:rsidRPr="008537CA" w:rsidRDefault="008537CA" w:rsidP="008537CA">
      <w:pPr>
        <w:pStyle w:val="EndNoteBibliography"/>
      </w:pPr>
      <w:bookmarkStart w:id="8" w:name="_ENREF_8"/>
      <w:r w:rsidRPr="008537CA">
        <w:t>8.</w:t>
      </w:r>
      <w:r w:rsidRPr="008537CA">
        <w:tab/>
        <w:t xml:space="preserve">NCD Risk Factor Collaboration. Effects of diabetes definition on global surveillance of diabetes prevalence and diagnosis: a pooled analysis of 96 population-based studies with 331 288 participants. </w:t>
      </w:r>
      <w:r w:rsidRPr="008537CA">
        <w:rPr>
          <w:i/>
        </w:rPr>
        <w:t>Lancet Diabetes Endocrinol</w:t>
      </w:r>
      <w:r w:rsidRPr="008537CA">
        <w:t xml:space="preserve"> 2015; </w:t>
      </w:r>
      <w:r w:rsidRPr="008537CA">
        <w:rPr>
          <w:b/>
        </w:rPr>
        <w:t>3</w:t>
      </w:r>
      <w:r w:rsidRPr="008537CA">
        <w:t>(8): 624-37.</w:t>
      </w:r>
      <w:bookmarkEnd w:id="8"/>
    </w:p>
    <w:p w:rsidR="008537CA" w:rsidRPr="008537CA" w:rsidRDefault="008537CA" w:rsidP="008537CA">
      <w:pPr>
        <w:pStyle w:val="EndNoteBibliography"/>
      </w:pPr>
      <w:bookmarkStart w:id="9" w:name="_ENREF_9"/>
      <w:r w:rsidRPr="008537CA">
        <w:t>9.</w:t>
      </w:r>
      <w:r w:rsidRPr="008537CA">
        <w:tab/>
        <w:t xml:space="preserve">Beagley J, Guariguata L, Weil C, Motala AA. Global estimates of undiagnosed diabetes in adults. </w:t>
      </w:r>
      <w:r w:rsidRPr="008537CA">
        <w:rPr>
          <w:i/>
        </w:rPr>
        <w:t>Diabetes Res Clin Pract</w:t>
      </w:r>
      <w:r w:rsidRPr="008537CA">
        <w:t xml:space="preserve"> 2014; </w:t>
      </w:r>
      <w:r w:rsidRPr="008537CA">
        <w:rPr>
          <w:b/>
        </w:rPr>
        <w:t>103</w:t>
      </w:r>
      <w:r w:rsidRPr="008537CA">
        <w:t>(2): 150-60.</w:t>
      </w:r>
      <w:bookmarkEnd w:id="9"/>
    </w:p>
    <w:p w:rsidR="008537CA" w:rsidRPr="008537CA" w:rsidRDefault="008537CA" w:rsidP="008537CA">
      <w:pPr>
        <w:pStyle w:val="EndNoteBibliography"/>
      </w:pPr>
      <w:bookmarkStart w:id="10" w:name="_ENREF_10"/>
      <w:r w:rsidRPr="008537CA">
        <w:t>10.</w:t>
      </w:r>
      <w:r w:rsidRPr="008537CA">
        <w:tab/>
        <w:t xml:space="preserve">Zhang X, Geiss LS, Cheng YJ, Beckles GL, Gregg EW, Kahn HS. The missed patient with diabetes: how access to health care affects the detection of diabetes. </w:t>
      </w:r>
      <w:r w:rsidRPr="008537CA">
        <w:rPr>
          <w:i/>
        </w:rPr>
        <w:t>Diabetes Care</w:t>
      </w:r>
      <w:r w:rsidRPr="008537CA">
        <w:t xml:space="preserve"> 2008; </w:t>
      </w:r>
      <w:r w:rsidRPr="008537CA">
        <w:rPr>
          <w:b/>
        </w:rPr>
        <w:t>31</w:t>
      </w:r>
      <w:r w:rsidRPr="008537CA">
        <w:t>(9): 1748-53.</w:t>
      </w:r>
      <w:bookmarkEnd w:id="10"/>
    </w:p>
    <w:p w:rsidR="008537CA" w:rsidRPr="008537CA" w:rsidRDefault="008537CA" w:rsidP="008537CA">
      <w:pPr>
        <w:pStyle w:val="EndNoteBibliography"/>
      </w:pPr>
      <w:bookmarkStart w:id="11" w:name="_ENREF_11"/>
      <w:r w:rsidRPr="008537CA">
        <w:t>11.</w:t>
      </w:r>
      <w:r w:rsidRPr="008537CA">
        <w:tab/>
        <w:t xml:space="preserve">Gakidou E, Mallinger L, Abbott-Klafter J, et al. Management of diabetes and associated cardiovascular risk factors in seven countries: a comparison of data from national health examination surveys. </w:t>
      </w:r>
      <w:r w:rsidRPr="008537CA">
        <w:rPr>
          <w:i/>
        </w:rPr>
        <w:t>Bull World Health Organ</w:t>
      </w:r>
      <w:r w:rsidRPr="008537CA">
        <w:t xml:space="preserve"> 2011; </w:t>
      </w:r>
      <w:r w:rsidRPr="008537CA">
        <w:rPr>
          <w:b/>
        </w:rPr>
        <w:t>89</w:t>
      </w:r>
      <w:r w:rsidRPr="008537CA">
        <w:t>(3): 172-83.</w:t>
      </w:r>
      <w:bookmarkEnd w:id="11"/>
    </w:p>
    <w:p w:rsidR="008537CA" w:rsidRPr="008537CA" w:rsidRDefault="008537CA" w:rsidP="008537CA">
      <w:pPr>
        <w:pStyle w:val="EndNoteBibliography"/>
      </w:pPr>
      <w:bookmarkStart w:id="12" w:name="_ENREF_12"/>
      <w:r w:rsidRPr="008537CA">
        <w:t>12.</w:t>
      </w:r>
      <w:r w:rsidRPr="008537CA">
        <w:tab/>
        <w:t xml:space="preserve">Finucane MM, Paciorek CJ, Danaei G, Ezzati M. Bayesian estimation of population-level trends in measures of health status. </w:t>
      </w:r>
      <w:r w:rsidRPr="008537CA">
        <w:rPr>
          <w:i/>
        </w:rPr>
        <w:t>Stat Sci</w:t>
      </w:r>
      <w:r w:rsidRPr="008537CA">
        <w:t xml:space="preserve"> 2014; </w:t>
      </w:r>
      <w:r w:rsidRPr="008537CA">
        <w:rPr>
          <w:b/>
        </w:rPr>
        <w:t>29</w:t>
      </w:r>
      <w:r w:rsidRPr="008537CA">
        <w:t>(1): 18-25.</w:t>
      </w:r>
      <w:bookmarkEnd w:id="12"/>
    </w:p>
    <w:p w:rsidR="008537CA" w:rsidRPr="008537CA" w:rsidRDefault="008537CA" w:rsidP="008537CA">
      <w:pPr>
        <w:pStyle w:val="EndNoteBibliography"/>
      </w:pPr>
      <w:bookmarkStart w:id="13" w:name="_ENREF_13"/>
      <w:r w:rsidRPr="008537CA">
        <w:t>13.</w:t>
      </w:r>
      <w:r w:rsidRPr="008537CA">
        <w:tab/>
        <w:t xml:space="preserve">Danaei G, Finucane MM, Lin JK, et al. National, regional, and global trends in systolic blood pressure since 1980: systematic analysis of health examination surveys and epidemiological studies with 786 country-years and 5·4 million participants. </w:t>
      </w:r>
      <w:r w:rsidRPr="008537CA">
        <w:rPr>
          <w:i/>
        </w:rPr>
        <w:t>Lancet</w:t>
      </w:r>
      <w:r w:rsidRPr="008537CA">
        <w:t xml:space="preserve"> 2011; </w:t>
      </w:r>
      <w:r w:rsidRPr="008537CA">
        <w:rPr>
          <w:b/>
        </w:rPr>
        <w:t>377</w:t>
      </w:r>
      <w:r w:rsidRPr="008537CA">
        <w:t>(9765): 568-77.</w:t>
      </w:r>
      <w:bookmarkEnd w:id="13"/>
    </w:p>
    <w:p w:rsidR="008537CA" w:rsidRPr="008537CA" w:rsidRDefault="008537CA" w:rsidP="008537CA">
      <w:pPr>
        <w:pStyle w:val="EndNoteBibliography"/>
      </w:pPr>
      <w:bookmarkStart w:id="14" w:name="_ENREF_14"/>
      <w:r w:rsidRPr="008537CA">
        <w:t>14.</w:t>
      </w:r>
      <w:r w:rsidRPr="008537CA">
        <w:tab/>
        <w:t xml:space="preserve">Stevens GA, Bennett JE, Hennocq Q, et al. Trends and mortality effects of vitamin A deficiency in children in 138 low-income and middle-income countries between 1991 and 2013: a pooled analysis of population-based surveys. </w:t>
      </w:r>
      <w:r w:rsidRPr="008537CA">
        <w:rPr>
          <w:i/>
        </w:rPr>
        <w:t>Lancet Glob Health</w:t>
      </w:r>
      <w:r w:rsidRPr="008537CA">
        <w:t xml:space="preserve"> 2015; </w:t>
      </w:r>
      <w:r w:rsidRPr="008537CA">
        <w:rPr>
          <w:b/>
        </w:rPr>
        <w:t>3</w:t>
      </w:r>
      <w:r w:rsidRPr="008537CA">
        <w:t>(9): e528-36.</w:t>
      </w:r>
      <w:bookmarkEnd w:id="14"/>
    </w:p>
    <w:p w:rsidR="008537CA" w:rsidRPr="008537CA" w:rsidRDefault="008537CA" w:rsidP="008537CA">
      <w:pPr>
        <w:pStyle w:val="EndNoteBibliography"/>
      </w:pPr>
      <w:bookmarkStart w:id="15" w:name="_ENREF_15"/>
      <w:r w:rsidRPr="008537CA">
        <w:t>15.</w:t>
      </w:r>
      <w:r w:rsidRPr="008537CA">
        <w:tab/>
        <w:t xml:space="preserve">Singh GM, Danaei G, Pelizzari PM, et al. The age associations of blood pressure, cholesterol, and glucose: analysis of health examination surveys from international populations. </w:t>
      </w:r>
      <w:r w:rsidRPr="008537CA">
        <w:rPr>
          <w:i/>
        </w:rPr>
        <w:t>Circulation</w:t>
      </w:r>
      <w:r w:rsidRPr="008537CA">
        <w:t xml:space="preserve"> 2012; </w:t>
      </w:r>
      <w:r w:rsidRPr="008537CA">
        <w:rPr>
          <w:b/>
        </w:rPr>
        <w:t>125</w:t>
      </w:r>
      <w:r w:rsidRPr="008537CA">
        <w:t>(18): 2204-11.</w:t>
      </w:r>
      <w:bookmarkEnd w:id="15"/>
    </w:p>
    <w:p w:rsidR="008537CA" w:rsidRPr="008537CA" w:rsidRDefault="008537CA" w:rsidP="008537CA">
      <w:pPr>
        <w:pStyle w:val="EndNoteBibliography"/>
      </w:pPr>
      <w:bookmarkStart w:id="16" w:name="_ENREF_16"/>
      <w:r w:rsidRPr="008537CA">
        <w:t>16.</w:t>
      </w:r>
      <w:r w:rsidRPr="008537CA">
        <w:tab/>
        <w:t xml:space="preserve">NCD Risk Factor Collaboration. The weight of the world – trends in adult body mass index in 200 countries since 1975: pooled analysis of 1,698 population-based measurement studies with 19.2 million participants. </w:t>
      </w:r>
      <w:r w:rsidRPr="008537CA">
        <w:rPr>
          <w:i/>
        </w:rPr>
        <w:t>Lancet</w:t>
      </w:r>
      <w:r w:rsidRPr="008537CA">
        <w:t xml:space="preserve"> in-press.</w:t>
      </w:r>
      <w:bookmarkEnd w:id="16"/>
    </w:p>
    <w:p w:rsidR="008537CA" w:rsidRPr="008537CA" w:rsidRDefault="008537CA" w:rsidP="008537CA">
      <w:pPr>
        <w:pStyle w:val="EndNoteBibliography"/>
      </w:pPr>
      <w:bookmarkStart w:id="17" w:name="_ENREF_17"/>
      <w:r w:rsidRPr="008537CA">
        <w:t>17.</w:t>
      </w:r>
      <w:r w:rsidRPr="008537CA">
        <w:tab/>
        <w:t xml:space="preserve">Ezzati M, Riboli E. Behavioral and dietary risk factors for noncommunicable diseases. </w:t>
      </w:r>
      <w:r w:rsidRPr="008537CA">
        <w:rPr>
          <w:i/>
        </w:rPr>
        <w:t>N Engl J Med</w:t>
      </w:r>
      <w:r w:rsidRPr="008537CA">
        <w:t xml:space="preserve"> 2013; </w:t>
      </w:r>
      <w:r w:rsidRPr="008537CA">
        <w:rPr>
          <w:b/>
        </w:rPr>
        <w:t>369</w:t>
      </w:r>
      <w:r w:rsidRPr="008537CA">
        <w:t>(10): 954-64.</w:t>
      </w:r>
      <w:bookmarkEnd w:id="17"/>
    </w:p>
    <w:p w:rsidR="008537CA" w:rsidRPr="008537CA" w:rsidRDefault="008537CA" w:rsidP="008537CA">
      <w:pPr>
        <w:pStyle w:val="EndNoteBibliography"/>
      </w:pPr>
      <w:bookmarkStart w:id="18" w:name="_ENREF_18"/>
      <w:r w:rsidRPr="008537CA">
        <w:t>18.</w:t>
      </w:r>
      <w:r w:rsidRPr="008537CA">
        <w:tab/>
        <w:t xml:space="preserve">Wandell PE, Carlsson AC. Gender differences and time trends in incidence and prevalence of type 2 diabetes in Sweden--a model explaining the diabetes epidemic worldwide today? </w:t>
      </w:r>
      <w:r w:rsidRPr="008537CA">
        <w:rPr>
          <w:i/>
        </w:rPr>
        <w:t>Diabetes Res Clin Pract</w:t>
      </w:r>
      <w:r w:rsidRPr="008537CA">
        <w:t xml:space="preserve"> 2014; </w:t>
      </w:r>
      <w:r w:rsidRPr="008537CA">
        <w:rPr>
          <w:b/>
        </w:rPr>
        <w:t>106</w:t>
      </w:r>
      <w:r w:rsidRPr="008537CA">
        <w:t>(3): e90-2.</w:t>
      </w:r>
      <w:bookmarkEnd w:id="18"/>
    </w:p>
    <w:p w:rsidR="008537CA" w:rsidRPr="008537CA" w:rsidRDefault="008537CA" w:rsidP="008537CA">
      <w:pPr>
        <w:pStyle w:val="EndNoteBibliography"/>
      </w:pPr>
      <w:bookmarkStart w:id="19" w:name="_ENREF_19"/>
      <w:r w:rsidRPr="008537CA">
        <w:t>19.</w:t>
      </w:r>
      <w:r w:rsidRPr="008537CA">
        <w:tab/>
        <w:t xml:space="preserve">Gale EA, Gillespie KM. Diabetes and gender. </w:t>
      </w:r>
      <w:r w:rsidRPr="008537CA">
        <w:rPr>
          <w:i/>
        </w:rPr>
        <w:t>Diabetologia</w:t>
      </w:r>
      <w:r w:rsidRPr="008537CA">
        <w:t xml:space="preserve"> 2001; </w:t>
      </w:r>
      <w:r w:rsidRPr="008537CA">
        <w:rPr>
          <w:b/>
        </w:rPr>
        <w:t>44</w:t>
      </w:r>
      <w:r w:rsidRPr="008537CA">
        <w:t>(1): 3-15.</w:t>
      </w:r>
      <w:bookmarkEnd w:id="19"/>
    </w:p>
    <w:p w:rsidR="008537CA" w:rsidRPr="008537CA" w:rsidRDefault="008537CA" w:rsidP="008537CA">
      <w:pPr>
        <w:pStyle w:val="EndNoteBibliography"/>
      </w:pPr>
      <w:bookmarkStart w:id="20" w:name="_ENREF_20"/>
      <w:r w:rsidRPr="008537CA">
        <w:t>20.</w:t>
      </w:r>
      <w:r w:rsidRPr="008537CA">
        <w:tab/>
        <w:t xml:space="preserve">Hwang CK, Han PV, Zabetian A, Ali MK, Narayan KM. Rural diabetes prevalence quintuples over twenty-five years in low- and middle-income countries: a systematic review and meta-analysis. </w:t>
      </w:r>
      <w:r w:rsidRPr="008537CA">
        <w:rPr>
          <w:i/>
        </w:rPr>
        <w:t>Diabetes Res Clin Pract</w:t>
      </w:r>
      <w:r w:rsidRPr="008537CA">
        <w:t xml:space="preserve"> 2012; </w:t>
      </w:r>
      <w:r w:rsidRPr="008537CA">
        <w:rPr>
          <w:b/>
        </w:rPr>
        <w:t>96</w:t>
      </w:r>
      <w:r w:rsidRPr="008537CA">
        <w:t>(3): 271-85.</w:t>
      </w:r>
      <w:bookmarkEnd w:id="20"/>
    </w:p>
    <w:p w:rsidR="008537CA" w:rsidRPr="008537CA" w:rsidRDefault="008537CA" w:rsidP="008537CA">
      <w:pPr>
        <w:pStyle w:val="EndNoteBibliography"/>
      </w:pPr>
      <w:bookmarkStart w:id="21" w:name="_ENREF_21"/>
      <w:r w:rsidRPr="008537CA">
        <w:t>21.</w:t>
      </w:r>
      <w:r w:rsidRPr="008537CA">
        <w:tab/>
        <w:t xml:space="preserve">[A mass survey of diabetes mellitus in a population of 300,000 in 14 provinces and municipalities in China (author's transl)]. </w:t>
      </w:r>
      <w:r w:rsidRPr="008537CA">
        <w:rPr>
          <w:i/>
        </w:rPr>
        <w:t>Zhonghua Nei Ke Za Zhi</w:t>
      </w:r>
      <w:r w:rsidRPr="008537CA">
        <w:t xml:space="preserve"> 1981; </w:t>
      </w:r>
      <w:r w:rsidRPr="008537CA">
        <w:rPr>
          <w:b/>
        </w:rPr>
        <w:t>20</w:t>
      </w:r>
      <w:r w:rsidRPr="008537CA">
        <w:t>(11): 678-83.</w:t>
      </w:r>
      <w:bookmarkEnd w:id="21"/>
    </w:p>
    <w:p w:rsidR="008537CA" w:rsidRPr="008537CA" w:rsidRDefault="008537CA" w:rsidP="008537CA">
      <w:pPr>
        <w:pStyle w:val="EndNoteBibliography"/>
      </w:pPr>
      <w:bookmarkStart w:id="22" w:name="_ENREF_22"/>
      <w:r w:rsidRPr="008537CA">
        <w:t>22.</w:t>
      </w:r>
      <w:r w:rsidRPr="008537CA">
        <w:tab/>
        <w:t xml:space="preserve">Eliasson M, Lindahl B, Lundberg V, Stegmayr B. No increase in the prevalence of known diabetes between 1986 and 1999 in subjects 25-64 years of age in northern Sweden. </w:t>
      </w:r>
      <w:r w:rsidRPr="008537CA">
        <w:rPr>
          <w:i/>
        </w:rPr>
        <w:t>Diabet Med</w:t>
      </w:r>
      <w:r w:rsidRPr="008537CA">
        <w:t xml:space="preserve"> 2002; </w:t>
      </w:r>
      <w:r w:rsidRPr="008537CA">
        <w:rPr>
          <w:b/>
        </w:rPr>
        <w:t>19</w:t>
      </w:r>
      <w:r w:rsidRPr="008537CA">
        <w:t>(10): 874-80.</w:t>
      </w:r>
      <w:bookmarkEnd w:id="22"/>
    </w:p>
    <w:p w:rsidR="008537CA" w:rsidRPr="008537CA" w:rsidRDefault="008537CA" w:rsidP="008537CA">
      <w:pPr>
        <w:pStyle w:val="EndNoteBibliography"/>
      </w:pPr>
      <w:bookmarkStart w:id="23" w:name="_ENREF_23"/>
      <w:r w:rsidRPr="008537CA">
        <w:t>23.</w:t>
      </w:r>
      <w:r w:rsidRPr="008537CA">
        <w:tab/>
        <w:t xml:space="preserve">Icks A, Moebus S, Feuersenger A, Haastert B, Jockel KH, Giani G. Diabetes prevalence and association with social status--widening of a social gradient? German national health surveys 1990-1992 and 1998. </w:t>
      </w:r>
      <w:r w:rsidRPr="008537CA">
        <w:rPr>
          <w:i/>
        </w:rPr>
        <w:t>Diabetes Res Clin Pract</w:t>
      </w:r>
      <w:r w:rsidRPr="008537CA">
        <w:t xml:space="preserve"> 2007; </w:t>
      </w:r>
      <w:r w:rsidRPr="008537CA">
        <w:rPr>
          <w:b/>
        </w:rPr>
        <w:t>78</w:t>
      </w:r>
      <w:r w:rsidRPr="008537CA">
        <w:t>(2): 293-7.</w:t>
      </w:r>
      <w:bookmarkEnd w:id="23"/>
    </w:p>
    <w:p w:rsidR="008537CA" w:rsidRPr="008537CA" w:rsidRDefault="008537CA" w:rsidP="008537CA">
      <w:pPr>
        <w:pStyle w:val="EndNoteBibliography"/>
      </w:pPr>
      <w:bookmarkStart w:id="24" w:name="_ENREF_24"/>
      <w:r w:rsidRPr="008537CA">
        <w:t>24.</w:t>
      </w:r>
      <w:r w:rsidRPr="008537CA">
        <w:tab/>
        <w:t xml:space="preserve">Teuscher AU, Diem P, Thomas W, Janett J, Teuscher A. [Incidence of insulin-dependent diabetes mellitus in Switzerland (1972-1993) in 19-year-old men]. </w:t>
      </w:r>
      <w:r w:rsidRPr="008537CA">
        <w:rPr>
          <w:i/>
        </w:rPr>
        <w:t>Schweiz Med Wochenschr</w:t>
      </w:r>
      <w:r w:rsidRPr="008537CA">
        <w:t xml:space="preserve"> 1995; </w:t>
      </w:r>
      <w:r w:rsidRPr="008537CA">
        <w:rPr>
          <w:b/>
        </w:rPr>
        <w:t>125</w:t>
      </w:r>
      <w:r w:rsidRPr="008537CA">
        <w:t>(21): 1041-5.</w:t>
      </w:r>
      <w:bookmarkEnd w:id="24"/>
    </w:p>
    <w:p w:rsidR="008537CA" w:rsidRPr="008537CA" w:rsidRDefault="008537CA" w:rsidP="008537CA">
      <w:pPr>
        <w:pStyle w:val="EndNoteBibliography"/>
      </w:pPr>
      <w:bookmarkStart w:id="25" w:name="_ENREF_25"/>
      <w:r w:rsidRPr="008537CA">
        <w:t>25.</w:t>
      </w:r>
      <w:r w:rsidRPr="008537CA">
        <w:tab/>
        <w:t xml:space="preserve">Menke A, Casagrande S, Geiss L, Cowie CC. Prevalence of and Trends in Diabetes Among Adults in the United States, 1988-2012. </w:t>
      </w:r>
      <w:r w:rsidRPr="008537CA">
        <w:rPr>
          <w:i/>
        </w:rPr>
        <w:t>JAMA</w:t>
      </w:r>
      <w:r w:rsidRPr="008537CA">
        <w:t xml:space="preserve"> 2015; </w:t>
      </w:r>
      <w:r w:rsidRPr="008537CA">
        <w:rPr>
          <w:b/>
        </w:rPr>
        <w:t>314</w:t>
      </w:r>
      <w:r w:rsidRPr="008537CA">
        <w:t>(10): 1021-9.</w:t>
      </w:r>
      <w:bookmarkEnd w:id="25"/>
    </w:p>
    <w:p w:rsidR="008537CA" w:rsidRPr="008537CA" w:rsidRDefault="008537CA" w:rsidP="008537CA">
      <w:pPr>
        <w:pStyle w:val="EndNoteBibliography"/>
      </w:pPr>
      <w:bookmarkStart w:id="26" w:name="_ENREF_26"/>
      <w:r w:rsidRPr="008537CA">
        <w:t>26.</w:t>
      </w:r>
      <w:r w:rsidRPr="008537CA">
        <w:tab/>
        <w:t xml:space="preserve">Imkampe AK, Gulliford MC. Increasing socio-economic inequality in type 2 diabetes prevalence--repeated cross-sectional surveys in England 1994-2006. </w:t>
      </w:r>
      <w:r w:rsidRPr="008537CA">
        <w:rPr>
          <w:i/>
        </w:rPr>
        <w:t>Eur J Public Health</w:t>
      </w:r>
      <w:r w:rsidRPr="008537CA">
        <w:t xml:space="preserve"> 2011; </w:t>
      </w:r>
      <w:r w:rsidRPr="008537CA">
        <w:rPr>
          <w:b/>
        </w:rPr>
        <w:t>21</w:t>
      </w:r>
      <w:r w:rsidRPr="008537CA">
        <w:t>(4): 484-90.</w:t>
      </w:r>
      <w:bookmarkEnd w:id="26"/>
    </w:p>
    <w:p w:rsidR="008537CA" w:rsidRPr="008537CA" w:rsidRDefault="008537CA" w:rsidP="008537CA">
      <w:pPr>
        <w:pStyle w:val="EndNoteBibliography"/>
      </w:pPr>
      <w:bookmarkStart w:id="27" w:name="_ENREF_27"/>
      <w:r w:rsidRPr="008537CA">
        <w:t>27.</w:t>
      </w:r>
      <w:r w:rsidRPr="008537CA">
        <w:tab/>
        <w:t xml:space="preserve">Hamer M, Kengne AP, Batty GD, Cooke D, Stamatakis E. Temporal trends in diabetes prevalence and key diabetes risk factors in Scotland, 2003-2008. </w:t>
      </w:r>
      <w:r w:rsidRPr="008537CA">
        <w:rPr>
          <w:i/>
        </w:rPr>
        <w:t>Diabet Med</w:t>
      </w:r>
      <w:r w:rsidRPr="008537CA">
        <w:t xml:space="preserve"> 2011; </w:t>
      </w:r>
      <w:r w:rsidRPr="008537CA">
        <w:rPr>
          <w:b/>
        </w:rPr>
        <w:t>28</w:t>
      </w:r>
      <w:r w:rsidRPr="008537CA">
        <w:t>(5): 595-8.</w:t>
      </w:r>
      <w:bookmarkEnd w:id="27"/>
    </w:p>
    <w:p w:rsidR="008537CA" w:rsidRPr="008537CA" w:rsidRDefault="008537CA" w:rsidP="008537CA">
      <w:pPr>
        <w:pStyle w:val="EndNoteBibliography"/>
      </w:pPr>
      <w:bookmarkStart w:id="28" w:name="_ENREF_28"/>
      <w:r w:rsidRPr="008537CA">
        <w:t>28.</w:t>
      </w:r>
      <w:r w:rsidRPr="008537CA">
        <w:tab/>
        <w:t xml:space="preserve">Charvat H, Goto A, Goto M, et al. Impact of population aging on trends in diabetes prevalence: A meta-regression analysis of 160,000 Japanese adults. </w:t>
      </w:r>
      <w:r w:rsidRPr="008537CA">
        <w:rPr>
          <w:i/>
        </w:rPr>
        <w:t>J Diabetes Investig</w:t>
      </w:r>
      <w:r w:rsidRPr="008537CA">
        <w:t xml:space="preserve"> 2015; </w:t>
      </w:r>
      <w:r w:rsidRPr="008537CA">
        <w:rPr>
          <w:b/>
        </w:rPr>
        <w:t>6</w:t>
      </w:r>
      <w:r w:rsidRPr="008537CA">
        <w:t>(5): 533-42.</w:t>
      </w:r>
      <w:bookmarkEnd w:id="28"/>
    </w:p>
    <w:p w:rsidR="008537CA" w:rsidRPr="008537CA" w:rsidRDefault="008537CA" w:rsidP="008537CA">
      <w:pPr>
        <w:pStyle w:val="EndNoteBibliography"/>
      </w:pPr>
      <w:bookmarkStart w:id="29" w:name="_ENREF_29"/>
      <w:r w:rsidRPr="008537CA">
        <w:t>29.</w:t>
      </w:r>
      <w:r w:rsidRPr="008537CA">
        <w:tab/>
        <w:t xml:space="preserve">Li MZ, Su L, Liang BY, et al. Trends in prevalence, awareness, treatment, and control of diabetes mellitus in mainland china from 1979 to 2012. </w:t>
      </w:r>
      <w:r w:rsidRPr="008537CA">
        <w:rPr>
          <w:i/>
        </w:rPr>
        <w:t>Int J Endocrinol</w:t>
      </w:r>
      <w:r w:rsidRPr="008537CA">
        <w:t xml:space="preserve"> 2013; </w:t>
      </w:r>
      <w:r w:rsidRPr="008537CA">
        <w:rPr>
          <w:b/>
        </w:rPr>
        <w:t>2013</w:t>
      </w:r>
      <w:r w:rsidRPr="008537CA">
        <w:t>: 753150.</w:t>
      </w:r>
      <w:bookmarkEnd w:id="29"/>
    </w:p>
    <w:p w:rsidR="008537CA" w:rsidRPr="008537CA" w:rsidRDefault="008537CA" w:rsidP="008537CA">
      <w:pPr>
        <w:pStyle w:val="EndNoteBibliography"/>
      </w:pPr>
      <w:bookmarkStart w:id="30" w:name="_ENREF_30"/>
      <w:r w:rsidRPr="008537CA">
        <w:t>30.</w:t>
      </w:r>
      <w:r w:rsidRPr="008537CA">
        <w:tab/>
        <w:t xml:space="preserve">Zuo H, Shi Z, Hussain A. Prevalence, trends and risk factors for the diabetes epidemic in China: a systematic review and meta-analysis. </w:t>
      </w:r>
      <w:r w:rsidRPr="008537CA">
        <w:rPr>
          <w:i/>
        </w:rPr>
        <w:t>Diabetes Res Clin Pract</w:t>
      </w:r>
      <w:r w:rsidRPr="008537CA">
        <w:t xml:space="preserve"> 2014; </w:t>
      </w:r>
      <w:r w:rsidRPr="008537CA">
        <w:rPr>
          <w:b/>
        </w:rPr>
        <w:t>104</w:t>
      </w:r>
      <w:r w:rsidRPr="008537CA">
        <w:t>(1): 63-72.</w:t>
      </w:r>
      <w:bookmarkEnd w:id="30"/>
    </w:p>
    <w:p w:rsidR="008537CA" w:rsidRPr="008537CA" w:rsidRDefault="008537CA" w:rsidP="008537CA">
      <w:pPr>
        <w:pStyle w:val="EndNoteBibliography"/>
      </w:pPr>
      <w:bookmarkStart w:id="31" w:name="_ENREF_31"/>
      <w:r w:rsidRPr="008537CA">
        <w:t>31.</w:t>
      </w:r>
      <w:r w:rsidRPr="008537CA">
        <w:tab/>
        <w:t xml:space="preserve">Jayawardena R, Ranasinghe P, Byrne NM, Soares MJ, Katulanda P, Hills AP. Prevalence and trends of the diabetes epidemic in South Asia: a systematic review and meta-analysis. </w:t>
      </w:r>
      <w:r w:rsidRPr="008537CA">
        <w:rPr>
          <w:i/>
        </w:rPr>
        <w:t>BMC Public Health</w:t>
      </w:r>
      <w:r w:rsidRPr="008537CA">
        <w:t xml:space="preserve"> 2012; </w:t>
      </w:r>
      <w:r w:rsidRPr="008537CA">
        <w:rPr>
          <w:b/>
        </w:rPr>
        <w:t>12</w:t>
      </w:r>
      <w:r w:rsidRPr="008537CA">
        <w:t>: 380.</w:t>
      </w:r>
      <w:bookmarkEnd w:id="31"/>
    </w:p>
    <w:p w:rsidR="008537CA" w:rsidRPr="008537CA" w:rsidRDefault="008537CA" w:rsidP="008537CA">
      <w:pPr>
        <w:pStyle w:val="EndNoteBibliography"/>
      </w:pPr>
      <w:bookmarkStart w:id="32" w:name="_ENREF_32"/>
      <w:r w:rsidRPr="008537CA">
        <w:t>32.</w:t>
      </w:r>
      <w:r w:rsidRPr="008537CA">
        <w:tab/>
        <w:t xml:space="preserve">Misra P, Upadhyay RP, Misra A, Anand K. A review of the epidemiology of diabetes in rural India. </w:t>
      </w:r>
      <w:r w:rsidRPr="008537CA">
        <w:rPr>
          <w:i/>
        </w:rPr>
        <w:t>Diabetes Res Clin Pract</w:t>
      </w:r>
      <w:r w:rsidRPr="008537CA">
        <w:t xml:space="preserve"> 2011; </w:t>
      </w:r>
      <w:r w:rsidRPr="008537CA">
        <w:rPr>
          <w:b/>
        </w:rPr>
        <w:t>92</w:t>
      </w:r>
      <w:r w:rsidRPr="008537CA">
        <w:t>(3): 303-11.</w:t>
      </w:r>
      <w:bookmarkEnd w:id="32"/>
    </w:p>
    <w:p w:rsidR="008537CA" w:rsidRPr="008537CA" w:rsidRDefault="008537CA" w:rsidP="008537CA">
      <w:pPr>
        <w:pStyle w:val="EndNoteBibliography"/>
      </w:pPr>
      <w:bookmarkStart w:id="33" w:name="_ENREF_33"/>
      <w:r w:rsidRPr="008537CA">
        <w:t>33.</w:t>
      </w:r>
      <w:r w:rsidRPr="008537CA">
        <w:tab/>
        <w:t xml:space="preserve">Mohan V, Deepa M, Deepa R, et al. Secular trends in the prevalence of diabetes and impaired glucose tolerance in urban South India--the Chennai Urban Rural Epidemiology Study (CURES-17). </w:t>
      </w:r>
      <w:r w:rsidRPr="008537CA">
        <w:rPr>
          <w:i/>
        </w:rPr>
        <w:t>Diabetologia</w:t>
      </w:r>
      <w:r w:rsidRPr="008537CA">
        <w:t xml:space="preserve"> 2006; </w:t>
      </w:r>
      <w:r w:rsidRPr="008537CA">
        <w:rPr>
          <w:b/>
        </w:rPr>
        <w:t>49</w:t>
      </w:r>
      <w:r w:rsidRPr="008537CA">
        <w:t>(6): 1175-8.</w:t>
      </w:r>
      <w:bookmarkEnd w:id="33"/>
    </w:p>
    <w:p w:rsidR="008537CA" w:rsidRPr="008537CA" w:rsidRDefault="008537CA" w:rsidP="008537CA">
      <w:pPr>
        <w:pStyle w:val="EndNoteBibliography"/>
      </w:pPr>
      <w:bookmarkStart w:id="34" w:name="_ENREF_34"/>
      <w:r w:rsidRPr="008537CA">
        <w:t>34.</w:t>
      </w:r>
      <w:r w:rsidRPr="008537CA">
        <w:tab/>
        <w:t xml:space="preserve">Ramachandran A, Snehalatha C, Shetty AS, Nanditha A. Trends in prevalence of diabetes in Asian countries. </w:t>
      </w:r>
      <w:r w:rsidRPr="008537CA">
        <w:rPr>
          <w:i/>
        </w:rPr>
        <w:t>World J Diabetes</w:t>
      </w:r>
      <w:r w:rsidRPr="008537CA">
        <w:t xml:space="preserve"> 2012; </w:t>
      </w:r>
      <w:r w:rsidRPr="008537CA">
        <w:rPr>
          <w:b/>
        </w:rPr>
        <w:t>3</w:t>
      </w:r>
      <w:r w:rsidRPr="008537CA">
        <w:t>(6): 110-7.</w:t>
      </w:r>
      <w:bookmarkEnd w:id="34"/>
    </w:p>
    <w:p w:rsidR="008537CA" w:rsidRPr="008537CA" w:rsidRDefault="008537CA" w:rsidP="008537CA">
      <w:pPr>
        <w:pStyle w:val="EndNoteBibliography"/>
      </w:pPr>
      <w:bookmarkStart w:id="35" w:name="_ENREF_35"/>
      <w:r w:rsidRPr="008537CA">
        <w:t>35.</w:t>
      </w:r>
      <w:r w:rsidRPr="008537CA">
        <w:tab/>
        <w:t xml:space="preserve">Esteghamati A, Etemad K, Koohpayehzadeh J, et al. Trends in the prevalence of diabetes and impaired fasting glucose in association with obesity in Iran: 2005-2011. </w:t>
      </w:r>
      <w:r w:rsidRPr="008537CA">
        <w:rPr>
          <w:i/>
        </w:rPr>
        <w:t>Diabetes Res Clin Pract</w:t>
      </w:r>
      <w:r w:rsidRPr="008537CA">
        <w:t xml:space="preserve"> 2014; </w:t>
      </w:r>
      <w:r w:rsidRPr="008537CA">
        <w:rPr>
          <w:b/>
        </w:rPr>
        <w:t>103</w:t>
      </w:r>
      <w:r w:rsidRPr="008537CA">
        <w:t>(2): 319-27.</w:t>
      </w:r>
      <w:bookmarkEnd w:id="35"/>
    </w:p>
    <w:p w:rsidR="008537CA" w:rsidRPr="008537CA" w:rsidRDefault="008537CA" w:rsidP="008537CA">
      <w:pPr>
        <w:pStyle w:val="EndNoteBibliography"/>
      </w:pPr>
      <w:bookmarkStart w:id="36" w:name="_ENREF_36"/>
      <w:r w:rsidRPr="008537CA">
        <w:t>36.</w:t>
      </w:r>
      <w:r w:rsidRPr="008537CA">
        <w:tab/>
        <w:t xml:space="preserve">Satman I, Omer B, Tutuncu Y, et al. Twelve-year trends in the prevalence and risk factors of diabetes and prediabetes in Turkish adults. </w:t>
      </w:r>
      <w:r w:rsidRPr="008537CA">
        <w:rPr>
          <w:i/>
        </w:rPr>
        <w:t>Eur J Epidemiol</w:t>
      </w:r>
      <w:r w:rsidRPr="008537CA">
        <w:t xml:space="preserve"> 2013; </w:t>
      </w:r>
      <w:r w:rsidRPr="008537CA">
        <w:rPr>
          <w:b/>
        </w:rPr>
        <w:t>28</w:t>
      </w:r>
      <w:r w:rsidRPr="008537CA">
        <w:t>(2): 169-80.</w:t>
      </w:r>
      <w:bookmarkEnd w:id="36"/>
    </w:p>
    <w:p w:rsidR="008537CA" w:rsidRPr="008537CA" w:rsidRDefault="008537CA" w:rsidP="008537CA">
      <w:pPr>
        <w:pStyle w:val="EndNoteBibliography"/>
      </w:pPr>
      <w:bookmarkStart w:id="37" w:name="_ENREF_37"/>
      <w:r w:rsidRPr="008537CA">
        <w:t>37.</w:t>
      </w:r>
      <w:r w:rsidRPr="008537CA">
        <w:tab/>
        <w:t xml:space="preserve">Alharbi NS, Almutari R, Jones S, Al-Daghri N, Khunti K, de Lusignan S. Trends in the prevalence of type 2 diabetes mellitus and obesity in the Arabian Gulf States: systematic review and meta-analysis. </w:t>
      </w:r>
      <w:r w:rsidRPr="008537CA">
        <w:rPr>
          <w:i/>
        </w:rPr>
        <w:t>Diabetes Res Clin Pract</w:t>
      </w:r>
      <w:r w:rsidRPr="008537CA">
        <w:t xml:space="preserve"> 2014; </w:t>
      </w:r>
      <w:r w:rsidRPr="008537CA">
        <w:rPr>
          <w:b/>
        </w:rPr>
        <w:t>106</w:t>
      </w:r>
      <w:r w:rsidRPr="008537CA">
        <w:t>(2): e30-3.</w:t>
      </w:r>
      <w:bookmarkEnd w:id="37"/>
    </w:p>
    <w:p w:rsidR="008537CA" w:rsidRPr="008537CA" w:rsidRDefault="008537CA" w:rsidP="008537CA">
      <w:pPr>
        <w:pStyle w:val="EndNoteBibliography"/>
      </w:pPr>
      <w:bookmarkStart w:id="38" w:name="_ENREF_38"/>
      <w:r w:rsidRPr="008537CA">
        <w:t>38.</w:t>
      </w:r>
      <w:r w:rsidRPr="008537CA">
        <w:tab/>
        <w:t xml:space="preserve">Hales CN, Barker DJ. Type 2 (non-insulin-dependent) diabetes mellitus: the thrifty phenotype hypothesis. </w:t>
      </w:r>
      <w:r w:rsidRPr="008537CA">
        <w:rPr>
          <w:i/>
        </w:rPr>
        <w:t>Diabetologia</w:t>
      </w:r>
      <w:r w:rsidRPr="008537CA">
        <w:t xml:space="preserve"> 1992; </w:t>
      </w:r>
      <w:r w:rsidRPr="008537CA">
        <w:rPr>
          <w:b/>
        </w:rPr>
        <w:t>35</w:t>
      </w:r>
      <w:r w:rsidRPr="008537CA">
        <w:t>(7): 595-601.</w:t>
      </w:r>
      <w:bookmarkEnd w:id="38"/>
    </w:p>
    <w:p w:rsidR="008537CA" w:rsidRPr="008537CA" w:rsidRDefault="008537CA" w:rsidP="008537CA">
      <w:pPr>
        <w:pStyle w:val="EndNoteBibliography"/>
      </w:pPr>
      <w:bookmarkStart w:id="39" w:name="_ENREF_39"/>
      <w:r w:rsidRPr="008537CA">
        <w:t>39.</w:t>
      </w:r>
      <w:r w:rsidRPr="008537CA">
        <w:tab/>
        <w:t xml:space="preserve">Chambers JC, Zhang W, Zabaneh D, et al. Common genetic variation near melatonin receptor MTNR1B contributes to raised plasma glucose and increased risk of type 2 diabetes among Indian Asians and European Caucasians. </w:t>
      </w:r>
      <w:r w:rsidRPr="008537CA">
        <w:rPr>
          <w:i/>
        </w:rPr>
        <w:t>Diabetes</w:t>
      </w:r>
      <w:r w:rsidRPr="008537CA">
        <w:t xml:space="preserve"> 2009; </w:t>
      </w:r>
      <w:r w:rsidRPr="008537CA">
        <w:rPr>
          <w:b/>
        </w:rPr>
        <w:t>58</w:t>
      </w:r>
      <w:r w:rsidRPr="008537CA">
        <w:t>(11): 2703-8.</w:t>
      </w:r>
      <w:bookmarkEnd w:id="39"/>
    </w:p>
    <w:p w:rsidR="008537CA" w:rsidRPr="008537CA" w:rsidRDefault="008537CA" w:rsidP="008537CA">
      <w:pPr>
        <w:pStyle w:val="EndNoteBibliography"/>
      </w:pPr>
      <w:bookmarkStart w:id="40" w:name="_ENREF_40"/>
      <w:r w:rsidRPr="008537CA">
        <w:t>40.</w:t>
      </w:r>
      <w:r w:rsidRPr="008537CA">
        <w:tab/>
        <w:t xml:space="preserve">Ramachandran A, Ma RC, Snehalatha C. Diabetes in Asia. </w:t>
      </w:r>
      <w:r w:rsidRPr="008537CA">
        <w:rPr>
          <w:i/>
        </w:rPr>
        <w:t>Lancet</w:t>
      </w:r>
      <w:r w:rsidRPr="008537CA">
        <w:t xml:space="preserve"> 2010; </w:t>
      </w:r>
      <w:r w:rsidRPr="008537CA">
        <w:rPr>
          <w:b/>
        </w:rPr>
        <w:t>375</w:t>
      </w:r>
      <w:r w:rsidRPr="008537CA">
        <w:t>(9712): 408-18.</w:t>
      </w:r>
      <w:bookmarkEnd w:id="40"/>
    </w:p>
    <w:p w:rsidR="008537CA" w:rsidRPr="008537CA" w:rsidRDefault="008537CA" w:rsidP="008537CA">
      <w:pPr>
        <w:pStyle w:val="EndNoteBibliography"/>
      </w:pPr>
      <w:bookmarkStart w:id="41" w:name="_ENREF_41"/>
      <w:r w:rsidRPr="008537CA">
        <w:t>41.</w:t>
      </w:r>
      <w:r w:rsidRPr="008537CA">
        <w:tab/>
        <w:t xml:space="preserve">Bhargava SK, Sachdev HS, Fall CH, et al. Relation of serial changes in childhood body-mass index to impaired glucose tolerance in young adulthood. </w:t>
      </w:r>
      <w:r w:rsidRPr="008537CA">
        <w:rPr>
          <w:i/>
        </w:rPr>
        <w:t>N Engl J Med</w:t>
      </w:r>
      <w:r w:rsidRPr="008537CA">
        <w:t xml:space="preserve"> 2004; </w:t>
      </w:r>
      <w:r w:rsidRPr="008537CA">
        <w:rPr>
          <w:b/>
        </w:rPr>
        <w:t>350</w:t>
      </w:r>
      <w:r w:rsidRPr="008537CA">
        <w:t>(9): 865-75.</w:t>
      </w:r>
      <w:bookmarkEnd w:id="41"/>
    </w:p>
    <w:p w:rsidR="008537CA" w:rsidRPr="008537CA" w:rsidRDefault="008537CA" w:rsidP="008537CA">
      <w:pPr>
        <w:pStyle w:val="EndNoteBibliography"/>
      </w:pPr>
      <w:bookmarkStart w:id="42" w:name="_ENREF_42"/>
      <w:r w:rsidRPr="008537CA">
        <w:t>42.</w:t>
      </w:r>
      <w:r w:rsidRPr="008537CA">
        <w:tab/>
        <w:t xml:space="preserve">Chan JC, Malik V, Jia W, et al. Diabetes in Asia: epidemiology, risk factors, and pathophysiology. </w:t>
      </w:r>
      <w:r w:rsidRPr="008537CA">
        <w:rPr>
          <w:i/>
        </w:rPr>
        <w:t>JAMA</w:t>
      </w:r>
      <w:r w:rsidRPr="008537CA">
        <w:t xml:space="preserve"> 2009; </w:t>
      </w:r>
      <w:r w:rsidRPr="008537CA">
        <w:rPr>
          <w:b/>
        </w:rPr>
        <w:t>301</w:t>
      </w:r>
      <w:r w:rsidRPr="008537CA">
        <w:t>(20): 2129-40.</w:t>
      </w:r>
      <w:bookmarkEnd w:id="42"/>
    </w:p>
    <w:p w:rsidR="008537CA" w:rsidRPr="008537CA" w:rsidRDefault="008537CA" w:rsidP="008537CA">
      <w:pPr>
        <w:pStyle w:val="EndNoteBibliography"/>
      </w:pPr>
      <w:bookmarkStart w:id="43" w:name="_ENREF_43"/>
      <w:r w:rsidRPr="008537CA">
        <w:t>43.</w:t>
      </w:r>
      <w:r w:rsidRPr="008537CA">
        <w:tab/>
        <w:t xml:space="preserve">Colagiuri R, Colagiuri S, Yach D, Pramming S. The answer to diabetes prevention: science, surgery, service delivery, or social policy? </w:t>
      </w:r>
      <w:r w:rsidRPr="008537CA">
        <w:rPr>
          <w:i/>
        </w:rPr>
        <w:t>Am J Public Health</w:t>
      </w:r>
      <w:r w:rsidRPr="008537CA">
        <w:t xml:space="preserve"> 2006; </w:t>
      </w:r>
      <w:r w:rsidRPr="008537CA">
        <w:rPr>
          <w:b/>
        </w:rPr>
        <w:t>96</w:t>
      </w:r>
      <w:r w:rsidRPr="008537CA">
        <w:t>(9): 1562-9.</w:t>
      </w:r>
      <w:bookmarkEnd w:id="43"/>
    </w:p>
    <w:p w:rsidR="008537CA" w:rsidRPr="008537CA" w:rsidRDefault="008537CA" w:rsidP="008537CA">
      <w:pPr>
        <w:pStyle w:val="EndNoteBibliography"/>
      </w:pPr>
      <w:bookmarkStart w:id="44" w:name="_ENREF_44"/>
      <w:r w:rsidRPr="008537CA">
        <w:t>44.</w:t>
      </w:r>
      <w:r w:rsidRPr="008537CA">
        <w:tab/>
        <w:t xml:space="preserve">Knowler WC, Barrett-Connor E, Fowler SE, et al. Reduction in the incidence of type 2 diabetes with lifestyle intervention or metformin. </w:t>
      </w:r>
      <w:r w:rsidRPr="008537CA">
        <w:rPr>
          <w:i/>
        </w:rPr>
        <w:t>N Engl J Med</w:t>
      </w:r>
      <w:r w:rsidRPr="008537CA">
        <w:t xml:space="preserve"> 2002; </w:t>
      </w:r>
      <w:r w:rsidRPr="008537CA">
        <w:rPr>
          <w:b/>
        </w:rPr>
        <w:t>346</w:t>
      </w:r>
      <w:r w:rsidRPr="008537CA">
        <w:t>(6): 393-403.</w:t>
      </w:r>
      <w:bookmarkEnd w:id="44"/>
    </w:p>
    <w:p w:rsidR="008537CA" w:rsidRPr="008537CA" w:rsidRDefault="008537CA" w:rsidP="008537CA">
      <w:pPr>
        <w:pStyle w:val="EndNoteBibliography"/>
      </w:pPr>
      <w:bookmarkStart w:id="45" w:name="_ENREF_45"/>
      <w:r w:rsidRPr="008537CA">
        <w:t>45.</w:t>
      </w:r>
      <w:r w:rsidRPr="008537CA">
        <w:tab/>
        <w:t xml:space="preserve">Farzadfar F, Murray CJ, Gakidou E, et al. Effectiveness of diabetes and hypertension management by rural primary health-care workers (Behvarz workers) in Iran: a nationally representative observational study. </w:t>
      </w:r>
      <w:r w:rsidRPr="008537CA">
        <w:rPr>
          <w:i/>
        </w:rPr>
        <w:t>Lancet</w:t>
      </w:r>
      <w:r w:rsidRPr="008537CA">
        <w:t xml:space="preserve"> 2012; </w:t>
      </w:r>
      <w:r w:rsidRPr="008537CA">
        <w:rPr>
          <w:b/>
        </w:rPr>
        <w:t>379</w:t>
      </w:r>
      <w:r w:rsidRPr="008537CA">
        <w:t>(9810): 47-54.</w:t>
      </w:r>
      <w:bookmarkEnd w:id="45"/>
    </w:p>
    <w:p w:rsidR="008537CA" w:rsidRPr="008537CA" w:rsidRDefault="008537CA" w:rsidP="008537CA">
      <w:pPr>
        <w:pStyle w:val="EndNoteBibliography"/>
      </w:pPr>
      <w:bookmarkStart w:id="46" w:name="_ENREF_46"/>
      <w:r w:rsidRPr="008537CA">
        <w:t>46.</w:t>
      </w:r>
      <w:r w:rsidRPr="008537CA">
        <w:tab/>
        <w:t xml:space="preserve">Ley SH, Hamdy O, Mohan V, Hu FB. Prevention and management of type 2 diabetes: dietary components and nutritional strategies. </w:t>
      </w:r>
      <w:r w:rsidRPr="008537CA">
        <w:rPr>
          <w:i/>
        </w:rPr>
        <w:t>Lancet</w:t>
      </w:r>
      <w:r w:rsidRPr="008537CA">
        <w:t xml:space="preserve"> 2014; </w:t>
      </w:r>
      <w:r w:rsidRPr="008537CA">
        <w:rPr>
          <w:b/>
        </w:rPr>
        <w:t>383</w:t>
      </w:r>
      <w:r w:rsidRPr="008537CA">
        <w:t>(9933): 1999-2007.</w:t>
      </w:r>
      <w:bookmarkEnd w:id="46"/>
    </w:p>
    <w:p w:rsidR="008537CA" w:rsidRPr="008537CA" w:rsidRDefault="008537CA" w:rsidP="008537CA">
      <w:pPr>
        <w:pStyle w:val="EndNoteBibliography"/>
      </w:pPr>
      <w:bookmarkStart w:id="47" w:name="_ENREF_47"/>
      <w:r w:rsidRPr="008537CA">
        <w:t>47.</w:t>
      </w:r>
      <w:r w:rsidRPr="008537CA">
        <w:tab/>
        <w:t xml:space="preserve">Sutheran HL, Reynolds T. Technical and clinical accuracy of three blood glucose meters: clinical impact assessment using error grid analysis and insulin sliding scales. </w:t>
      </w:r>
      <w:r w:rsidRPr="008537CA">
        <w:rPr>
          <w:i/>
        </w:rPr>
        <w:t>J Clin Pathol</w:t>
      </w:r>
      <w:r w:rsidRPr="008537CA">
        <w:t xml:space="preserve"> 2016.</w:t>
      </w:r>
      <w:bookmarkEnd w:id="47"/>
    </w:p>
    <w:p w:rsidR="008537CA" w:rsidRPr="008537CA" w:rsidRDefault="008537CA" w:rsidP="008537CA">
      <w:pPr>
        <w:pStyle w:val="EndNoteBibliography"/>
      </w:pPr>
      <w:bookmarkStart w:id="48" w:name="_ENREF_48"/>
      <w:r w:rsidRPr="008537CA">
        <w:t>48.</w:t>
      </w:r>
      <w:r w:rsidRPr="008537CA">
        <w:tab/>
        <w:t xml:space="preserve">Pfutzner A, Mitri M, Musholt PB, et al. Clinical assessment of the accuracy of blood glucose measurement devices. </w:t>
      </w:r>
      <w:r w:rsidRPr="008537CA">
        <w:rPr>
          <w:i/>
        </w:rPr>
        <w:t>Curr Med Res Opin</w:t>
      </w:r>
      <w:r w:rsidRPr="008537CA">
        <w:t xml:space="preserve"> 2012; </w:t>
      </w:r>
      <w:r w:rsidRPr="008537CA">
        <w:rPr>
          <w:b/>
        </w:rPr>
        <w:t>28</w:t>
      </w:r>
      <w:r w:rsidRPr="008537CA">
        <w:t>(4): 525-31.</w:t>
      </w:r>
      <w:bookmarkEnd w:id="48"/>
    </w:p>
    <w:p w:rsidR="008537CA" w:rsidRPr="008537CA" w:rsidRDefault="008537CA" w:rsidP="008537CA">
      <w:pPr>
        <w:pStyle w:val="EndNoteBibliography"/>
      </w:pPr>
      <w:bookmarkStart w:id="49" w:name="_ENREF_49"/>
      <w:r w:rsidRPr="008537CA">
        <w:t>49.</w:t>
      </w:r>
      <w:r w:rsidRPr="008537CA">
        <w:tab/>
        <w:t xml:space="preserve">Diaz-Valencia PA, Bougneres P, Valleron AJ. Global epidemiology of type 1 diabetes in young adults and adults: a systematic review. </w:t>
      </w:r>
      <w:r w:rsidRPr="008537CA">
        <w:rPr>
          <w:i/>
        </w:rPr>
        <w:t>BMC Public Health</w:t>
      </w:r>
      <w:r w:rsidRPr="008537CA">
        <w:t xml:space="preserve"> 2015; </w:t>
      </w:r>
      <w:r w:rsidRPr="008537CA">
        <w:rPr>
          <w:b/>
        </w:rPr>
        <w:t>15</w:t>
      </w:r>
      <w:r w:rsidRPr="008537CA">
        <w:t>: 255.</w:t>
      </w:r>
      <w:bookmarkEnd w:id="49"/>
    </w:p>
    <w:p w:rsidR="008537CA" w:rsidRPr="008537CA" w:rsidRDefault="008537CA" w:rsidP="008537CA">
      <w:pPr>
        <w:pStyle w:val="EndNoteBibliography"/>
      </w:pPr>
      <w:bookmarkStart w:id="50" w:name="_ENREF_50"/>
      <w:r w:rsidRPr="008537CA">
        <w:t>50.</w:t>
      </w:r>
      <w:r w:rsidRPr="008537CA">
        <w:tab/>
        <w:t xml:space="preserve">Tuomilehto J. The emerging global epidemic of type 1 diabetes. </w:t>
      </w:r>
      <w:r w:rsidRPr="008537CA">
        <w:rPr>
          <w:i/>
        </w:rPr>
        <w:t>Curr Diab Rep</w:t>
      </w:r>
      <w:r w:rsidRPr="008537CA">
        <w:t xml:space="preserve"> 2013; </w:t>
      </w:r>
      <w:r w:rsidRPr="008537CA">
        <w:rPr>
          <w:b/>
        </w:rPr>
        <w:t>13</w:t>
      </w:r>
      <w:r w:rsidRPr="008537CA">
        <w:t>(6): 795-804.</w:t>
      </w:r>
      <w:bookmarkEnd w:id="50"/>
    </w:p>
    <w:p w:rsidR="008537CA" w:rsidRPr="008537CA" w:rsidRDefault="008537CA" w:rsidP="008537CA">
      <w:pPr>
        <w:pStyle w:val="EndNoteBibliography"/>
      </w:pPr>
      <w:bookmarkStart w:id="51" w:name="_ENREF_51"/>
      <w:r w:rsidRPr="008537CA">
        <w:t>51.</w:t>
      </w:r>
      <w:r w:rsidRPr="008537CA">
        <w:tab/>
        <w:t xml:space="preserve">American Diabetes Association. Diagnosis and classification of diabetes mellitus. </w:t>
      </w:r>
      <w:r w:rsidRPr="008537CA">
        <w:rPr>
          <w:i/>
        </w:rPr>
        <w:t>Diabetes Care</w:t>
      </w:r>
      <w:r w:rsidRPr="008537CA">
        <w:t xml:space="preserve"> 2004; </w:t>
      </w:r>
      <w:r w:rsidRPr="008537CA">
        <w:rPr>
          <w:b/>
        </w:rPr>
        <w:t>27 Suppl 1</w:t>
      </w:r>
      <w:r w:rsidRPr="008537CA">
        <w:t>: S5-S10.</w:t>
      </w:r>
      <w:bookmarkEnd w:id="51"/>
    </w:p>
    <w:p w:rsidR="008537CA" w:rsidRPr="008537CA" w:rsidRDefault="008537CA" w:rsidP="008537CA">
      <w:pPr>
        <w:pStyle w:val="EndNoteBibliography"/>
      </w:pPr>
      <w:bookmarkStart w:id="52" w:name="_ENREF_52"/>
      <w:r w:rsidRPr="008537CA">
        <w:t>52.</w:t>
      </w:r>
      <w:r w:rsidRPr="008537CA">
        <w:tab/>
        <w:t>Centers for Disease Control and Prevention. National Diabetes Statistics Report: Estimates of Diabetes and Its Burden in the United States, 2014. Atlanta, GA: U.S. Department of Health and Human Services, 2014.</w:t>
      </w:r>
      <w:bookmarkEnd w:id="52"/>
    </w:p>
    <w:p w:rsidR="008537CA" w:rsidRPr="008537CA" w:rsidRDefault="008537CA" w:rsidP="008537CA">
      <w:pPr>
        <w:pStyle w:val="EndNoteBibliography"/>
      </w:pPr>
      <w:bookmarkStart w:id="53" w:name="_ENREF_53"/>
      <w:r w:rsidRPr="008537CA">
        <w:t>53.</w:t>
      </w:r>
      <w:r w:rsidRPr="008537CA">
        <w:tab/>
        <w:t xml:space="preserve">Global Burden of Disease Study Collaborators. Global, regional, and national incidence, prevalence, and years lived with disability for 301 acute and chronic diseases and injuries in 188 countries, 1990-2013: a systematic analysis for the Global Burden of Disease Study 2013. </w:t>
      </w:r>
      <w:r w:rsidRPr="008537CA">
        <w:rPr>
          <w:i/>
        </w:rPr>
        <w:t>Lancet</w:t>
      </w:r>
      <w:r w:rsidRPr="008537CA">
        <w:t xml:space="preserve"> 2015; </w:t>
      </w:r>
      <w:r w:rsidRPr="008537CA">
        <w:rPr>
          <w:b/>
        </w:rPr>
        <w:t>386</w:t>
      </w:r>
      <w:r w:rsidRPr="008537CA">
        <w:t>(9995): 743-800.</w:t>
      </w:r>
      <w:bookmarkEnd w:id="53"/>
    </w:p>
    <w:p w:rsidR="008537CA" w:rsidRPr="008537CA" w:rsidRDefault="008537CA" w:rsidP="008537CA">
      <w:pPr>
        <w:pStyle w:val="EndNoteBibliography"/>
      </w:pPr>
      <w:bookmarkStart w:id="54" w:name="_ENREF_54"/>
      <w:r w:rsidRPr="008537CA">
        <w:t>54.</w:t>
      </w:r>
      <w:r w:rsidRPr="008537CA">
        <w:tab/>
        <w:t xml:space="preserve">Pan SC, Ku CC, Kao D, Ezzati M, Fang CT, Lin HH. Effect of diabetes on tuberculosis control in 13 countries with high tuberculosis: a modelling study. </w:t>
      </w:r>
      <w:r w:rsidRPr="008537CA">
        <w:rPr>
          <w:i/>
        </w:rPr>
        <w:t>Lancet Diabetes Endocrinol</w:t>
      </w:r>
      <w:r w:rsidRPr="008537CA">
        <w:t xml:space="preserve"> 2015; </w:t>
      </w:r>
      <w:r w:rsidRPr="008537CA">
        <w:rPr>
          <w:b/>
        </w:rPr>
        <w:t>3</w:t>
      </w:r>
      <w:r w:rsidRPr="008537CA">
        <w:t>(5): 323-30.</w:t>
      </w:r>
      <w:bookmarkEnd w:id="54"/>
    </w:p>
    <w:p w:rsidR="008537CA" w:rsidRPr="008537CA" w:rsidRDefault="008537CA" w:rsidP="008537CA">
      <w:pPr>
        <w:pStyle w:val="EndNoteBibliography"/>
      </w:pPr>
      <w:bookmarkStart w:id="55" w:name="_ENREF_55"/>
      <w:r w:rsidRPr="008537CA">
        <w:t>55.</w:t>
      </w:r>
      <w:r w:rsidRPr="008537CA">
        <w:tab/>
        <w:t xml:space="preserve">Holman RR, Paul SK, Bethel MA, Matthews DR, Neil HA. 10-year follow-up of intensive glucose control in type 2 diabetes. </w:t>
      </w:r>
      <w:r w:rsidRPr="008537CA">
        <w:rPr>
          <w:i/>
        </w:rPr>
        <w:t>N Engl J Med</w:t>
      </w:r>
      <w:r w:rsidRPr="008537CA">
        <w:t xml:space="preserve"> 2008; </w:t>
      </w:r>
      <w:r w:rsidRPr="008537CA">
        <w:rPr>
          <w:b/>
        </w:rPr>
        <w:t>359</w:t>
      </w:r>
      <w:r w:rsidRPr="008537CA">
        <w:t>(15): 1577-89.</w:t>
      </w:r>
      <w:bookmarkEnd w:id="55"/>
    </w:p>
    <w:p w:rsidR="008537CA" w:rsidRPr="008537CA" w:rsidRDefault="008537CA" w:rsidP="008537CA">
      <w:pPr>
        <w:pStyle w:val="EndNoteBibliography"/>
      </w:pPr>
      <w:bookmarkStart w:id="56" w:name="_ENREF_56"/>
      <w:r w:rsidRPr="008537CA">
        <w:t>56.</w:t>
      </w:r>
      <w:r w:rsidRPr="008537CA">
        <w:tab/>
        <w:t xml:space="preserve">The ADVANCE Collaborative Group. Intensive blood glucose control and vascular outcomes in patients with type 2 diabetes. </w:t>
      </w:r>
      <w:r w:rsidRPr="008537CA">
        <w:rPr>
          <w:i/>
        </w:rPr>
        <w:t>N Engl J Med</w:t>
      </w:r>
      <w:r w:rsidRPr="008537CA">
        <w:t xml:space="preserve"> 2008; </w:t>
      </w:r>
      <w:r w:rsidRPr="008537CA">
        <w:rPr>
          <w:b/>
        </w:rPr>
        <w:t>358</w:t>
      </w:r>
      <w:r w:rsidRPr="008537CA">
        <w:t>(24): 2560-72.</w:t>
      </w:r>
      <w:bookmarkEnd w:id="56"/>
    </w:p>
    <w:p w:rsidR="008537CA" w:rsidRPr="008537CA" w:rsidRDefault="008537CA" w:rsidP="008537CA">
      <w:pPr>
        <w:pStyle w:val="EndNoteBibliography"/>
      </w:pPr>
      <w:bookmarkStart w:id="57" w:name="_ENREF_57"/>
      <w:r w:rsidRPr="008537CA">
        <w:t>57.</w:t>
      </w:r>
      <w:r w:rsidRPr="008537CA">
        <w:tab/>
        <w:t xml:space="preserve">The Look AHEAD Research Group. Effect of a long-term behavioural weight loss intervention on nephropathy in overweight or obese adults with type 2 diabetes: a secondary analysis of the Look AHEAD randomised clinical trial. </w:t>
      </w:r>
      <w:r w:rsidRPr="008537CA">
        <w:rPr>
          <w:i/>
        </w:rPr>
        <w:t>Lancet Diabetes Endocrinol</w:t>
      </w:r>
      <w:r w:rsidRPr="008537CA">
        <w:t xml:space="preserve"> 2014; </w:t>
      </w:r>
      <w:r w:rsidRPr="008537CA">
        <w:rPr>
          <w:b/>
        </w:rPr>
        <w:t>2</w:t>
      </w:r>
      <w:r w:rsidRPr="008537CA">
        <w:t>(10): 801-9.</w:t>
      </w:r>
      <w:bookmarkEnd w:id="57"/>
    </w:p>
    <w:p w:rsidR="008537CA" w:rsidRPr="008537CA" w:rsidRDefault="008537CA" w:rsidP="008537CA">
      <w:pPr>
        <w:pStyle w:val="EndNoteBibliography"/>
      </w:pPr>
      <w:bookmarkStart w:id="58" w:name="_ENREF_58"/>
      <w:r w:rsidRPr="008537CA">
        <w:t>58.</w:t>
      </w:r>
      <w:r w:rsidRPr="008537CA">
        <w:tab/>
        <w:t xml:space="preserve">Holman RR, Sourij H, Califf RM. Cardiovascular outcome trials of glucose-lowering drugs or strategies in type 2 diabetes. </w:t>
      </w:r>
      <w:r w:rsidRPr="008537CA">
        <w:rPr>
          <w:i/>
        </w:rPr>
        <w:t>Lancet</w:t>
      </w:r>
      <w:r w:rsidRPr="008537CA">
        <w:t xml:space="preserve"> 2014; </w:t>
      </w:r>
      <w:r w:rsidRPr="008537CA">
        <w:rPr>
          <w:b/>
        </w:rPr>
        <w:t>383</w:t>
      </w:r>
      <w:r w:rsidRPr="008537CA">
        <w:t>(9933): 2008-17.</w:t>
      </w:r>
      <w:bookmarkEnd w:id="58"/>
    </w:p>
    <w:p w:rsidR="008537CA" w:rsidRPr="008537CA" w:rsidRDefault="008537CA" w:rsidP="008537CA">
      <w:pPr>
        <w:pStyle w:val="EndNoteBibliography"/>
      </w:pPr>
      <w:bookmarkStart w:id="59" w:name="_ENREF_59"/>
      <w:r w:rsidRPr="008537CA">
        <w:t>59.</w:t>
      </w:r>
      <w:r w:rsidRPr="008537CA">
        <w:tab/>
        <w:t xml:space="preserve">Skyler JS, Bergenstal R, Bonow RO, et al. Intensive glycemic control and the prevention of cardiovascular events: implications of the ACCORD, ADVANCE, and VA diabetes trials: a position statement of the American Diabetes Association and a scientific statement of the American College of Cardiology Foundation and the American Heart Association. </w:t>
      </w:r>
      <w:r w:rsidRPr="008537CA">
        <w:rPr>
          <w:i/>
        </w:rPr>
        <w:t>Circulation</w:t>
      </w:r>
      <w:r w:rsidRPr="008537CA">
        <w:t xml:space="preserve"> 2009; </w:t>
      </w:r>
      <w:r w:rsidRPr="008537CA">
        <w:rPr>
          <w:b/>
        </w:rPr>
        <w:t>119</w:t>
      </w:r>
      <w:r w:rsidRPr="008537CA">
        <w:t>(2): 351-7.</w:t>
      </w:r>
      <w:bookmarkEnd w:id="59"/>
    </w:p>
    <w:p w:rsidR="008537CA" w:rsidRPr="008537CA" w:rsidRDefault="008537CA" w:rsidP="008537CA">
      <w:pPr>
        <w:pStyle w:val="EndNoteBibliography"/>
      </w:pPr>
      <w:bookmarkStart w:id="60" w:name="_ENREF_60"/>
      <w:r w:rsidRPr="008537CA">
        <w:t>60.</w:t>
      </w:r>
      <w:r w:rsidRPr="008537CA">
        <w:tab/>
        <w:t xml:space="preserve">Cefalu WT. Glycemic targets and cardiovascular disease. </w:t>
      </w:r>
      <w:r w:rsidRPr="008537CA">
        <w:rPr>
          <w:i/>
        </w:rPr>
        <w:t>N Engl J Med</w:t>
      </w:r>
      <w:r w:rsidRPr="008537CA">
        <w:t xml:space="preserve"> 2008; </w:t>
      </w:r>
      <w:r w:rsidRPr="008537CA">
        <w:rPr>
          <w:b/>
        </w:rPr>
        <w:t>358</w:t>
      </w:r>
      <w:r w:rsidRPr="008537CA">
        <w:t>(24): 2633-5.</w:t>
      </w:r>
      <w:bookmarkEnd w:id="60"/>
    </w:p>
    <w:p w:rsidR="008537CA" w:rsidRPr="008537CA" w:rsidRDefault="008537CA" w:rsidP="008537CA">
      <w:pPr>
        <w:pStyle w:val="EndNoteBibliography"/>
      </w:pPr>
      <w:bookmarkStart w:id="61" w:name="_ENREF_61"/>
      <w:r w:rsidRPr="008537CA">
        <w:t>61.</w:t>
      </w:r>
      <w:r w:rsidRPr="008537CA">
        <w:tab/>
        <w:t xml:space="preserve">Gaede P, Vedel P, Larsen N, Jensen GV, Parving HH, Pedersen O. Multifactorial intervention and cardiovascular disease in patients with type 2 diabetes. </w:t>
      </w:r>
      <w:r w:rsidRPr="008537CA">
        <w:rPr>
          <w:i/>
        </w:rPr>
        <w:t>N Engl J Med</w:t>
      </w:r>
      <w:r w:rsidRPr="008537CA">
        <w:t xml:space="preserve"> 2003; </w:t>
      </w:r>
      <w:r w:rsidRPr="008537CA">
        <w:rPr>
          <w:b/>
        </w:rPr>
        <w:t>348</w:t>
      </w:r>
      <w:r w:rsidRPr="008537CA">
        <w:t>(5): 383-93.</w:t>
      </w:r>
      <w:bookmarkEnd w:id="61"/>
    </w:p>
    <w:p w:rsidR="008537CA" w:rsidRPr="008537CA" w:rsidRDefault="008537CA" w:rsidP="008537CA">
      <w:pPr>
        <w:pStyle w:val="EndNoteBibliography"/>
      </w:pPr>
      <w:bookmarkStart w:id="62" w:name="_ENREF_62"/>
      <w:r w:rsidRPr="008537CA">
        <w:t>62.</w:t>
      </w:r>
      <w:r w:rsidRPr="008537CA">
        <w:tab/>
        <w:t xml:space="preserve">Fox CS, Golden SH, Anderson C, et al. Update on Prevention of Cardiovascular Disease in Adults With Type 2 Diabetes Mellitus in Light of Recent Evidence: A Scientific Statement From the American Heart Association and the American Diabetes Association. </w:t>
      </w:r>
      <w:r w:rsidRPr="008537CA">
        <w:rPr>
          <w:i/>
        </w:rPr>
        <w:t>Circulation</w:t>
      </w:r>
      <w:r w:rsidRPr="008537CA">
        <w:t xml:space="preserve"> 2015; </w:t>
      </w:r>
      <w:r w:rsidRPr="008537CA">
        <w:rPr>
          <w:b/>
        </w:rPr>
        <w:t>132</w:t>
      </w:r>
      <w:r w:rsidRPr="008537CA">
        <w:t>(8): 691-718.</w:t>
      </w:r>
      <w:bookmarkEnd w:id="62"/>
    </w:p>
    <w:p w:rsidR="008537CA" w:rsidRPr="008537CA" w:rsidRDefault="008537CA" w:rsidP="008537CA">
      <w:pPr>
        <w:pStyle w:val="EndNoteBibliography"/>
      </w:pPr>
      <w:bookmarkStart w:id="63" w:name="_ENREF_63"/>
      <w:r w:rsidRPr="008537CA">
        <w:t>63.</w:t>
      </w:r>
      <w:r w:rsidRPr="008537CA">
        <w:tab/>
        <w:t xml:space="preserve">Ali MK, Bullard KM, Saaddine JB, Cowie CC, Imperatore G, Gregg EW. Achievement of goals in U.S. diabetes care, 1999-2010. </w:t>
      </w:r>
      <w:r w:rsidRPr="008537CA">
        <w:rPr>
          <w:i/>
        </w:rPr>
        <w:t>N Engl J Med</w:t>
      </w:r>
      <w:r w:rsidRPr="008537CA">
        <w:t xml:space="preserve"> 2013; </w:t>
      </w:r>
      <w:r w:rsidRPr="008537CA">
        <w:rPr>
          <w:b/>
        </w:rPr>
        <w:t>368</w:t>
      </w:r>
      <w:r w:rsidRPr="008537CA">
        <w:t>(17): 1613-24.</w:t>
      </w:r>
      <w:bookmarkEnd w:id="63"/>
    </w:p>
    <w:p w:rsidR="008537CA" w:rsidRPr="008537CA" w:rsidRDefault="008537CA" w:rsidP="008537CA">
      <w:pPr>
        <w:pStyle w:val="EndNoteBibliography"/>
      </w:pPr>
      <w:bookmarkStart w:id="64" w:name="_ENREF_64"/>
      <w:r w:rsidRPr="008537CA">
        <w:t>64.</w:t>
      </w:r>
      <w:r w:rsidRPr="008537CA">
        <w:tab/>
        <w:t xml:space="preserve">Gregg EW, Albright AL. The public health response to diabetes--two steps forward, one step back. </w:t>
      </w:r>
      <w:r w:rsidRPr="008537CA">
        <w:rPr>
          <w:i/>
        </w:rPr>
        <w:t>JAMA</w:t>
      </w:r>
      <w:r w:rsidRPr="008537CA">
        <w:t xml:space="preserve"> 2009; </w:t>
      </w:r>
      <w:r w:rsidRPr="008537CA">
        <w:rPr>
          <w:b/>
        </w:rPr>
        <w:t>301</w:t>
      </w:r>
      <w:r w:rsidRPr="008537CA">
        <w:t>(15): 1596-8.</w:t>
      </w:r>
      <w:bookmarkEnd w:id="64"/>
    </w:p>
    <w:p w:rsidR="008537CA" w:rsidRPr="008537CA" w:rsidRDefault="008537CA" w:rsidP="008537CA">
      <w:pPr>
        <w:pStyle w:val="EndNoteBibliography"/>
      </w:pPr>
      <w:bookmarkStart w:id="65" w:name="_ENREF_65"/>
      <w:r w:rsidRPr="008537CA">
        <w:t>65.</w:t>
      </w:r>
      <w:r w:rsidRPr="008537CA">
        <w:tab/>
        <w:t xml:space="preserve">Gregg EW, Li Y, Wang J, et al. Changes in diabetes-related complications in the United States, 1990-2010. </w:t>
      </w:r>
      <w:r w:rsidRPr="008537CA">
        <w:rPr>
          <w:i/>
        </w:rPr>
        <w:t>N Engl J Med</w:t>
      </w:r>
      <w:r w:rsidRPr="008537CA">
        <w:t xml:space="preserve"> 2014; </w:t>
      </w:r>
      <w:r w:rsidRPr="008537CA">
        <w:rPr>
          <w:b/>
        </w:rPr>
        <w:t>370</w:t>
      </w:r>
      <w:r w:rsidRPr="008537CA">
        <w:t>(16): 1514-23.</w:t>
      </w:r>
      <w:bookmarkEnd w:id="65"/>
    </w:p>
    <w:p w:rsidR="008537CA" w:rsidRPr="008537CA" w:rsidRDefault="008537CA" w:rsidP="008537CA">
      <w:pPr>
        <w:pStyle w:val="EndNoteBibliography"/>
      </w:pPr>
      <w:bookmarkStart w:id="66" w:name="_ENREF_66"/>
      <w:r w:rsidRPr="008537CA">
        <w:t>66.</w:t>
      </w:r>
      <w:r w:rsidRPr="008537CA">
        <w:tab/>
        <w:t xml:space="preserve">Tuomilehto J, Lindstrom J, Eriksson JG, et al. Prevention of type 2 diabetes mellitus by changes in lifestyle among subjects with impaired glucose tolerance. </w:t>
      </w:r>
      <w:r w:rsidRPr="008537CA">
        <w:rPr>
          <w:i/>
        </w:rPr>
        <w:t>N Engl J Med</w:t>
      </w:r>
      <w:r w:rsidRPr="008537CA">
        <w:t xml:space="preserve"> 2001; </w:t>
      </w:r>
      <w:r w:rsidRPr="008537CA">
        <w:rPr>
          <w:b/>
        </w:rPr>
        <w:t>344</w:t>
      </w:r>
      <w:r w:rsidRPr="008537CA">
        <w:t>(18): 1343-50.</w:t>
      </w:r>
      <w:bookmarkEnd w:id="66"/>
    </w:p>
    <w:p w:rsidR="008537CA" w:rsidRPr="008537CA" w:rsidRDefault="008537CA" w:rsidP="008537CA">
      <w:pPr>
        <w:pStyle w:val="EndNoteBibliography"/>
      </w:pPr>
      <w:bookmarkStart w:id="67" w:name="_ENREF_67"/>
      <w:r w:rsidRPr="008537CA">
        <w:t>67.</w:t>
      </w:r>
      <w:r w:rsidRPr="008537CA">
        <w:tab/>
        <w:t xml:space="preserve">Ramachandran A, Snehalatha C, Mary S, et al. The Indian Diabetes Prevention Programme shows that lifestyle modification and metformin prevent type 2 diabetes in Asian Indian subjects with impaired glucose tolerance (IDPP-1). </w:t>
      </w:r>
      <w:r w:rsidRPr="008537CA">
        <w:rPr>
          <w:i/>
        </w:rPr>
        <w:t>Diabetologia</w:t>
      </w:r>
      <w:r w:rsidRPr="008537CA">
        <w:t xml:space="preserve"> 2006; </w:t>
      </w:r>
      <w:r w:rsidRPr="008537CA">
        <w:rPr>
          <w:b/>
        </w:rPr>
        <w:t>49</w:t>
      </w:r>
      <w:r w:rsidRPr="008537CA">
        <w:t>(2): 289-97.</w:t>
      </w:r>
      <w:bookmarkEnd w:id="67"/>
    </w:p>
    <w:p w:rsidR="008537CA" w:rsidRPr="008537CA" w:rsidRDefault="008537CA" w:rsidP="008537CA">
      <w:pPr>
        <w:pStyle w:val="EndNoteBibliography"/>
      </w:pPr>
      <w:bookmarkStart w:id="68" w:name="_ENREF_68"/>
      <w:r w:rsidRPr="008537CA">
        <w:t>68.</w:t>
      </w:r>
      <w:r w:rsidRPr="008537CA">
        <w:tab/>
        <w:t xml:space="preserve">Saaristo T, Moilanen L, Korpi-Hyovalti E, et al. Lifestyle intervention for prevention of type 2 diabetes in primary health care: one-year follow-up of the Finnish National Diabetes Prevention Program (FIN-D2D). </w:t>
      </w:r>
      <w:r w:rsidRPr="008537CA">
        <w:rPr>
          <w:i/>
        </w:rPr>
        <w:t>Diabetes Care</w:t>
      </w:r>
      <w:r w:rsidRPr="008537CA">
        <w:t xml:space="preserve"> 2010; </w:t>
      </w:r>
      <w:r w:rsidRPr="008537CA">
        <w:rPr>
          <w:b/>
        </w:rPr>
        <w:t>33</w:t>
      </w:r>
      <w:r w:rsidRPr="008537CA">
        <w:t>(10): 2146-51.</w:t>
      </w:r>
      <w:bookmarkEnd w:id="68"/>
    </w:p>
    <w:p w:rsidR="008537CA" w:rsidRPr="008537CA" w:rsidRDefault="008537CA" w:rsidP="008537CA">
      <w:pPr>
        <w:pStyle w:val="EndNoteBibliography"/>
      </w:pPr>
      <w:bookmarkStart w:id="69" w:name="_ENREF_69"/>
      <w:r w:rsidRPr="008537CA">
        <w:t>69.</w:t>
      </w:r>
      <w:r w:rsidRPr="008537CA">
        <w:tab/>
        <w:t xml:space="preserve">DePue JD, Dunsiger S, Seiden AD, et al. Nurse-community health worker team improves diabetes care in American Samoa: results of a randomized controlled trial. </w:t>
      </w:r>
      <w:r w:rsidRPr="008537CA">
        <w:rPr>
          <w:i/>
        </w:rPr>
        <w:t>Diabetes Care</w:t>
      </w:r>
      <w:r w:rsidRPr="008537CA">
        <w:t xml:space="preserve"> 2013; </w:t>
      </w:r>
      <w:r w:rsidRPr="008537CA">
        <w:rPr>
          <w:b/>
        </w:rPr>
        <w:t>36</w:t>
      </w:r>
      <w:r w:rsidRPr="008537CA">
        <w:t>(7): 1947-53.</w:t>
      </w:r>
      <w:bookmarkEnd w:id="69"/>
    </w:p>
    <w:p w:rsidR="008537CA" w:rsidRPr="008537CA" w:rsidRDefault="008537CA" w:rsidP="008537CA">
      <w:pPr>
        <w:pStyle w:val="EndNoteBibliography"/>
      </w:pPr>
      <w:bookmarkStart w:id="70" w:name="_ENREF_70"/>
      <w:r w:rsidRPr="008537CA">
        <w:t>70.</w:t>
      </w:r>
      <w:r w:rsidRPr="008537CA">
        <w:tab/>
        <w:t xml:space="preserve">Narayan KM, Echouffo-Tcheugui JB, Mohan V, Ali MK. Analysis &amp; commentary: Global prevention and control of type 2 diabetes will require paradigm shifts in policies within and among countries. </w:t>
      </w:r>
      <w:r w:rsidRPr="008537CA">
        <w:rPr>
          <w:i/>
        </w:rPr>
        <w:t>Health Aff (Millwood)</w:t>
      </w:r>
      <w:r w:rsidRPr="008537CA">
        <w:t xml:space="preserve"> 2012; </w:t>
      </w:r>
      <w:r w:rsidRPr="008537CA">
        <w:rPr>
          <w:b/>
        </w:rPr>
        <w:t>31</w:t>
      </w:r>
      <w:r w:rsidRPr="008537CA">
        <w:t>(1): 84-92.</w:t>
      </w:r>
      <w:bookmarkEnd w:id="70"/>
    </w:p>
    <w:p w:rsidR="00F8515A" w:rsidRDefault="00A72B53" w:rsidP="003A174F">
      <w:pPr>
        <w:spacing w:line="480" w:lineRule="auto"/>
        <w:jc w:val="both"/>
      </w:pPr>
      <w:r w:rsidRPr="00A45DEB">
        <w:rPr>
          <w:lang w:val="en-GB"/>
        </w:rPr>
        <w:fldChar w:fldCharType="end"/>
      </w:r>
      <w:r w:rsidR="00565EB0" w:rsidRPr="00A45DEB">
        <w:rPr>
          <w:lang w:val="en-GB"/>
        </w:rPr>
        <w:fldChar w:fldCharType="begin"/>
      </w:r>
      <w:r w:rsidR="00565EB0" w:rsidRPr="00A45DEB">
        <w:rPr>
          <w:lang w:val="en-GB"/>
        </w:rPr>
        <w:instrText xml:space="preserve"> ADDIN </w:instrText>
      </w:r>
      <w:r w:rsidR="00565EB0" w:rsidRPr="00A45DEB">
        <w:rPr>
          <w:lang w:val="en-GB"/>
        </w:rPr>
        <w:fldChar w:fldCharType="end"/>
      </w:r>
    </w:p>
    <w:sectPr w:rsidR="00F8515A">
      <w:footerReference w:type="even" r:id="rId10"/>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0C6C" w:rsidRDefault="00C00C6C">
      <w:r>
        <w:separator/>
      </w:r>
    </w:p>
  </w:endnote>
  <w:endnote w:type="continuationSeparator" w:id="0">
    <w:p w:rsidR="00C00C6C" w:rsidRDefault="00C00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Arial Unicode MS"/>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C6C" w:rsidRDefault="00C00C6C"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00C6C" w:rsidRDefault="00C00C6C" w:rsidP="00A806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0C6C" w:rsidRDefault="00C00C6C" w:rsidP="00A806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69DB">
      <w:rPr>
        <w:rStyle w:val="PageNumber"/>
        <w:noProof/>
      </w:rPr>
      <w:t>6</w:t>
    </w:r>
    <w:r>
      <w:rPr>
        <w:rStyle w:val="PageNumber"/>
      </w:rPr>
      <w:fldChar w:fldCharType="end"/>
    </w:r>
  </w:p>
  <w:p w:rsidR="00C00C6C" w:rsidRDefault="00C00C6C" w:rsidP="00A806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0C6C" w:rsidRDefault="00C00C6C">
      <w:r>
        <w:separator/>
      </w:r>
    </w:p>
  </w:footnote>
  <w:footnote w:type="continuationSeparator" w:id="0">
    <w:p w:rsidR="00C00C6C" w:rsidRDefault="00C00C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nsid w:val="FFFFFF1D"/>
    <w:multiLevelType w:val="multilevel"/>
    <w:tmpl w:val="279005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546384"/>
    <w:multiLevelType w:val="hybridMultilevel"/>
    <w:tmpl w:val="825A4840"/>
    <w:lvl w:ilvl="0" w:tplc="3198E10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1679B1"/>
    <w:multiLevelType w:val="hybridMultilevel"/>
    <w:tmpl w:val="90B4F34C"/>
    <w:lvl w:ilvl="0" w:tplc="04090001">
      <w:start w:val="1"/>
      <w:numFmt w:val="bullet"/>
      <w:lvlText w:val=""/>
      <w:lvlJc w:val="left"/>
      <w:pPr>
        <w:tabs>
          <w:tab w:val="num" w:pos="720"/>
        </w:tabs>
        <w:ind w:left="720" w:hanging="360"/>
      </w:pPr>
      <w:rPr>
        <w:rFonts w:ascii="Symbol" w:hAnsi="Symbol" w:cs="Cambria"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Cambria" w:hint="default"/>
      </w:rPr>
    </w:lvl>
    <w:lvl w:ilvl="4" w:tplc="04090003">
      <w:start w:val="1"/>
      <w:numFmt w:val="bullet"/>
      <w:lvlText w:val="o"/>
      <w:lvlJc w:val="left"/>
      <w:pPr>
        <w:tabs>
          <w:tab w:val="num" w:pos="3600"/>
        </w:tabs>
        <w:ind w:left="3600" w:hanging="360"/>
      </w:pPr>
      <w:rPr>
        <w:rFonts w:ascii="Courier New" w:hAnsi="Courier New" w:cs="Wingdings"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Cambria" w:hint="default"/>
      </w:rPr>
    </w:lvl>
    <w:lvl w:ilvl="7" w:tplc="04090003">
      <w:start w:val="1"/>
      <w:numFmt w:val="bullet"/>
      <w:lvlText w:val="o"/>
      <w:lvlJc w:val="left"/>
      <w:pPr>
        <w:tabs>
          <w:tab w:val="num" w:pos="5760"/>
        </w:tabs>
        <w:ind w:left="5760" w:hanging="360"/>
      </w:pPr>
      <w:rPr>
        <w:rFonts w:ascii="Courier New" w:hAnsi="Courier New" w:cs="Wingdings"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3">
    <w:nsid w:val="13F377CB"/>
    <w:multiLevelType w:val="hybridMultilevel"/>
    <w:tmpl w:val="C10689C8"/>
    <w:lvl w:ilvl="0" w:tplc="A1BC4912">
      <w:start w:val="3"/>
      <w:numFmt w:val="bullet"/>
      <w:lvlText w:val=""/>
      <w:lvlJc w:val="left"/>
      <w:pPr>
        <w:ind w:left="720" w:hanging="360"/>
      </w:pPr>
      <w:rPr>
        <w:rFonts w:ascii="Symbol" w:eastAsiaTheme="minorEastAsia"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14B064BC"/>
    <w:multiLevelType w:val="hybridMultilevel"/>
    <w:tmpl w:val="8392EEA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7B4C73"/>
    <w:multiLevelType w:val="hybridMultilevel"/>
    <w:tmpl w:val="DCC409C0"/>
    <w:lvl w:ilvl="0" w:tplc="F1166862">
      <w:numFmt w:val="bullet"/>
      <w:lvlText w:val="-"/>
      <w:lvlJc w:val="left"/>
      <w:pPr>
        <w:ind w:left="720" w:hanging="36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5E16140"/>
    <w:multiLevelType w:val="multilevel"/>
    <w:tmpl w:val="48D6AAA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2B0D5870"/>
    <w:multiLevelType w:val="hybridMultilevel"/>
    <w:tmpl w:val="4D4A6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186E73"/>
    <w:multiLevelType w:val="multilevel"/>
    <w:tmpl w:val="02A23E82"/>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BF212C8"/>
    <w:multiLevelType w:val="hybridMultilevel"/>
    <w:tmpl w:val="784C7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ED3F86"/>
    <w:multiLevelType w:val="hybridMultilevel"/>
    <w:tmpl w:val="705AB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0224653"/>
    <w:multiLevelType w:val="multilevel"/>
    <w:tmpl w:val="4120D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1096966"/>
    <w:multiLevelType w:val="hybridMultilevel"/>
    <w:tmpl w:val="81E24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mbri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mbria"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mbria"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AD5D88"/>
    <w:multiLevelType w:val="multilevel"/>
    <w:tmpl w:val="D820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170BF5"/>
    <w:multiLevelType w:val="hybridMultilevel"/>
    <w:tmpl w:val="5532C1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693546"/>
    <w:multiLevelType w:val="multilevel"/>
    <w:tmpl w:val="11E28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4DB4AA8"/>
    <w:multiLevelType w:val="hybridMultilevel"/>
    <w:tmpl w:val="013483CC"/>
    <w:lvl w:ilvl="0" w:tplc="B4DE4D76">
      <w:start w:val="1"/>
      <w:numFmt w:val="decimal"/>
      <w:lvlText w:val="%1."/>
      <w:lvlJc w:val="left"/>
      <w:pPr>
        <w:tabs>
          <w:tab w:val="num" w:pos="0"/>
        </w:tabs>
        <w:ind w:left="360" w:hanging="360"/>
      </w:pPr>
      <w:rPr>
        <w:rFonts w:hint="default"/>
        <w:b w:val="0"/>
        <w:i w:val="0"/>
      </w:rPr>
    </w:lvl>
    <w:lvl w:ilvl="1" w:tplc="0826E252">
      <w:start w:val="1"/>
      <w:numFmt w:val="decimal"/>
      <w:lvlText w:val="%2."/>
      <w:lvlJc w:val="left"/>
      <w:pPr>
        <w:tabs>
          <w:tab w:val="num" w:pos="0"/>
        </w:tabs>
        <w:ind w:left="360" w:hanging="360"/>
      </w:pPr>
      <w:rPr>
        <w:rFonts w:hint="default"/>
        <w:b w:val="0"/>
        <w:i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79B5643"/>
    <w:multiLevelType w:val="hybridMultilevel"/>
    <w:tmpl w:val="8DAA53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FEF1222"/>
    <w:multiLevelType w:val="hybridMultilevel"/>
    <w:tmpl w:val="99443AD2"/>
    <w:lvl w:ilvl="0" w:tplc="13F858CA">
      <w:numFmt w:val="bullet"/>
      <w:lvlText w:val=""/>
      <w:lvlJc w:val="left"/>
      <w:pPr>
        <w:ind w:left="720" w:hanging="360"/>
      </w:pPr>
      <w:rPr>
        <w:rFonts w:ascii="Symbol" w:eastAsiaTheme="minorEastAsia" w:hAnsi="Symbol"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2DB45C4"/>
    <w:multiLevelType w:val="hybridMultilevel"/>
    <w:tmpl w:val="81BCA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6D1D6E"/>
    <w:multiLevelType w:val="multilevel"/>
    <w:tmpl w:val="959AB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5FE19E1"/>
    <w:multiLevelType w:val="multilevel"/>
    <w:tmpl w:val="22C8D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63C64AD"/>
    <w:multiLevelType w:val="multilevel"/>
    <w:tmpl w:val="3B72D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4A528AC"/>
    <w:multiLevelType w:val="hybridMultilevel"/>
    <w:tmpl w:val="109ED84C"/>
    <w:lvl w:ilvl="0" w:tplc="04090001">
      <w:start w:val="1"/>
      <w:numFmt w:val="bullet"/>
      <w:lvlText w:val=""/>
      <w:lvlJc w:val="left"/>
      <w:pPr>
        <w:tabs>
          <w:tab w:val="num" w:pos="360"/>
        </w:tabs>
        <w:ind w:left="360" w:hanging="360"/>
      </w:pPr>
      <w:rPr>
        <w:rFonts w:ascii="Symbol" w:hAnsi="Symbol" w:cs="Cambria" w:hint="default"/>
      </w:rPr>
    </w:lvl>
    <w:lvl w:ilvl="1" w:tplc="04090003">
      <w:start w:val="1"/>
      <w:numFmt w:val="bullet"/>
      <w:lvlText w:val="o"/>
      <w:lvlJc w:val="left"/>
      <w:pPr>
        <w:tabs>
          <w:tab w:val="num" w:pos="1080"/>
        </w:tabs>
        <w:ind w:left="1080" w:hanging="360"/>
      </w:pPr>
      <w:rPr>
        <w:rFonts w:ascii="Courier New" w:hAnsi="Courier New" w:cs="Wingdings"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Cambria" w:hint="default"/>
      </w:rPr>
    </w:lvl>
    <w:lvl w:ilvl="4" w:tplc="04090003">
      <w:start w:val="1"/>
      <w:numFmt w:val="bullet"/>
      <w:lvlText w:val="o"/>
      <w:lvlJc w:val="left"/>
      <w:pPr>
        <w:tabs>
          <w:tab w:val="num" w:pos="3240"/>
        </w:tabs>
        <w:ind w:left="3240" w:hanging="360"/>
      </w:pPr>
      <w:rPr>
        <w:rFonts w:ascii="Courier New" w:hAnsi="Courier New" w:cs="Wingdings"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Cambria" w:hint="default"/>
      </w:rPr>
    </w:lvl>
    <w:lvl w:ilvl="7" w:tplc="04090003">
      <w:start w:val="1"/>
      <w:numFmt w:val="bullet"/>
      <w:lvlText w:val="o"/>
      <w:lvlJc w:val="left"/>
      <w:pPr>
        <w:tabs>
          <w:tab w:val="num" w:pos="5400"/>
        </w:tabs>
        <w:ind w:left="5400" w:hanging="360"/>
      </w:pPr>
      <w:rPr>
        <w:rFonts w:ascii="Courier New" w:hAnsi="Courier New" w:cs="Wingdings" w:hint="default"/>
      </w:rPr>
    </w:lvl>
    <w:lvl w:ilvl="8" w:tplc="04090005">
      <w:start w:val="1"/>
      <w:numFmt w:val="bullet"/>
      <w:lvlText w:val=""/>
      <w:lvlJc w:val="left"/>
      <w:pPr>
        <w:tabs>
          <w:tab w:val="num" w:pos="6120"/>
        </w:tabs>
        <w:ind w:left="6120" w:hanging="360"/>
      </w:pPr>
      <w:rPr>
        <w:rFonts w:ascii="Wingdings" w:hAnsi="Wingdings" w:cs="Wingdings" w:hint="default"/>
      </w:rPr>
    </w:lvl>
  </w:abstractNum>
  <w:abstractNum w:abstractNumId="24">
    <w:nsid w:val="74ED0364"/>
    <w:multiLevelType w:val="hybridMultilevel"/>
    <w:tmpl w:val="762864E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2"/>
  </w:num>
  <w:num w:numId="2">
    <w:abstractNumId w:val="23"/>
  </w:num>
  <w:num w:numId="3">
    <w:abstractNumId w:val="2"/>
  </w:num>
  <w:num w:numId="4">
    <w:abstractNumId w:val="1"/>
  </w:num>
  <w:num w:numId="5">
    <w:abstractNumId w:val="16"/>
  </w:num>
  <w:num w:numId="6">
    <w:abstractNumId w:val="0"/>
  </w:num>
  <w:num w:numId="7">
    <w:abstractNumId w:val="9"/>
  </w:num>
  <w:num w:numId="8">
    <w:abstractNumId w:val="19"/>
  </w:num>
  <w:num w:numId="9">
    <w:abstractNumId w:val="8"/>
  </w:num>
  <w:num w:numId="10">
    <w:abstractNumId w:val="15"/>
  </w:num>
  <w:num w:numId="11">
    <w:abstractNumId w:val="22"/>
  </w:num>
  <w:num w:numId="12">
    <w:abstractNumId w:val="11"/>
  </w:num>
  <w:num w:numId="13">
    <w:abstractNumId w:val="20"/>
  </w:num>
  <w:num w:numId="14">
    <w:abstractNumId w:val="13"/>
  </w:num>
  <w:num w:numId="15">
    <w:abstractNumId w:val="14"/>
  </w:num>
  <w:num w:numId="16">
    <w:abstractNumId w:val="10"/>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4"/>
  </w:num>
  <w:num w:numId="20">
    <w:abstractNumId w:val="3"/>
  </w:num>
  <w:num w:numId="21">
    <w:abstractNumId w:val="5"/>
  </w:num>
  <w:num w:numId="22">
    <w:abstractNumId w:val="18"/>
  </w:num>
  <w:num w:numId="23">
    <w:abstractNumId w:val="21"/>
  </w:num>
  <w:num w:numId="24">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pea92e5v9s0rqeftxz5zpzvtee52evrv5s0&quot;&gt;dm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864C6D"/>
    <w:rsid w:val="00000969"/>
    <w:rsid w:val="00001AAD"/>
    <w:rsid w:val="0000237C"/>
    <w:rsid w:val="00002E51"/>
    <w:rsid w:val="00002F63"/>
    <w:rsid w:val="00003F08"/>
    <w:rsid w:val="00004112"/>
    <w:rsid w:val="00004315"/>
    <w:rsid w:val="0000473D"/>
    <w:rsid w:val="00004C31"/>
    <w:rsid w:val="00004D38"/>
    <w:rsid w:val="0000581C"/>
    <w:rsid w:val="00005F79"/>
    <w:rsid w:val="0000669B"/>
    <w:rsid w:val="00006834"/>
    <w:rsid w:val="00006BD8"/>
    <w:rsid w:val="00007647"/>
    <w:rsid w:val="000105ED"/>
    <w:rsid w:val="00014B88"/>
    <w:rsid w:val="00014FF8"/>
    <w:rsid w:val="00015B80"/>
    <w:rsid w:val="000163A7"/>
    <w:rsid w:val="00016DA3"/>
    <w:rsid w:val="00017402"/>
    <w:rsid w:val="00021229"/>
    <w:rsid w:val="000216D2"/>
    <w:rsid w:val="00022534"/>
    <w:rsid w:val="000226FA"/>
    <w:rsid w:val="00024A53"/>
    <w:rsid w:val="000260A7"/>
    <w:rsid w:val="0002681F"/>
    <w:rsid w:val="00026CC5"/>
    <w:rsid w:val="0002714B"/>
    <w:rsid w:val="0003070F"/>
    <w:rsid w:val="0003091B"/>
    <w:rsid w:val="0003162B"/>
    <w:rsid w:val="00031A30"/>
    <w:rsid w:val="00031C35"/>
    <w:rsid w:val="0003202F"/>
    <w:rsid w:val="000321A8"/>
    <w:rsid w:val="0003278F"/>
    <w:rsid w:val="000329C2"/>
    <w:rsid w:val="000331E8"/>
    <w:rsid w:val="00033366"/>
    <w:rsid w:val="00033386"/>
    <w:rsid w:val="000333EB"/>
    <w:rsid w:val="00033CF9"/>
    <w:rsid w:val="00034BFF"/>
    <w:rsid w:val="0003501F"/>
    <w:rsid w:val="000374CC"/>
    <w:rsid w:val="00040595"/>
    <w:rsid w:val="00040996"/>
    <w:rsid w:val="00041775"/>
    <w:rsid w:val="00041BFC"/>
    <w:rsid w:val="00041C12"/>
    <w:rsid w:val="00041D1E"/>
    <w:rsid w:val="000437C2"/>
    <w:rsid w:val="0004406B"/>
    <w:rsid w:val="000442E8"/>
    <w:rsid w:val="00044E18"/>
    <w:rsid w:val="00045328"/>
    <w:rsid w:val="00045472"/>
    <w:rsid w:val="00045B92"/>
    <w:rsid w:val="00046596"/>
    <w:rsid w:val="0004794C"/>
    <w:rsid w:val="00047C69"/>
    <w:rsid w:val="00047F26"/>
    <w:rsid w:val="00050134"/>
    <w:rsid w:val="000503FE"/>
    <w:rsid w:val="00050E53"/>
    <w:rsid w:val="00051121"/>
    <w:rsid w:val="0005128D"/>
    <w:rsid w:val="00051689"/>
    <w:rsid w:val="000518FD"/>
    <w:rsid w:val="000527A9"/>
    <w:rsid w:val="00054DDC"/>
    <w:rsid w:val="00055362"/>
    <w:rsid w:val="0005545B"/>
    <w:rsid w:val="00055813"/>
    <w:rsid w:val="000559FD"/>
    <w:rsid w:val="000568B2"/>
    <w:rsid w:val="00056EFF"/>
    <w:rsid w:val="000579C6"/>
    <w:rsid w:val="000605C9"/>
    <w:rsid w:val="000609BC"/>
    <w:rsid w:val="000616C7"/>
    <w:rsid w:val="00062C07"/>
    <w:rsid w:val="00062EDF"/>
    <w:rsid w:val="0006346B"/>
    <w:rsid w:val="00063B7A"/>
    <w:rsid w:val="00064D16"/>
    <w:rsid w:val="0006522F"/>
    <w:rsid w:val="00065815"/>
    <w:rsid w:val="000661B6"/>
    <w:rsid w:val="000667CF"/>
    <w:rsid w:val="00066FC5"/>
    <w:rsid w:val="00067892"/>
    <w:rsid w:val="00067CDC"/>
    <w:rsid w:val="000713D3"/>
    <w:rsid w:val="00071BEE"/>
    <w:rsid w:val="00071BFD"/>
    <w:rsid w:val="0007305E"/>
    <w:rsid w:val="00077269"/>
    <w:rsid w:val="000800FA"/>
    <w:rsid w:val="0008031D"/>
    <w:rsid w:val="00081769"/>
    <w:rsid w:val="000817AA"/>
    <w:rsid w:val="00081D51"/>
    <w:rsid w:val="00082C24"/>
    <w:rsid w:val="00082CB2"/>
    <w:rsid w:val="0008369F"/>
    <w:rsid w:val="00084229"/>
    <w:rsid w:val="0008445B"/>
    <w:rsid w:val="00085DA9"/>
    <w:rsid w:val="000872E3"/>
    <w:rsid w:val="0008773B"/>
    <w:rsid w:val="00090071"/>
    <w:rsid w:val="00091F66"/>
    <w:rsid w:val="000920AF"/>
    <w:rsid w:val="00093253"/>
    <w:rsid w:val="000942E1"/>
    <w:rsid w:val="00096EFD"/>
    <w:rsid w:val="00097019"/>
    <w:rsid w:val="0009715A"/>
    <w:rsid w:val="000A0FC6"/>
    <w:rsid w:val="000A272C"/>
    <w:rsid w:val="000A2DE5"/>
    <w:rsid w:val="000A3662"/>
    <w:rsid w:val="000A3964"/>
    <w:rsid w:val="000A47AC"/>
    <w:rsid w:val="000A615C"/>
    <w:rsid w:val="000A6E4F"/>
    <w:rsid w:val="000A7637"/>
    <w:rsid w:val="000A765D"/>
    <w:rsid w:val="000A7887"/>
    <w:rsid w:val="000B17D1"/>
    <w:rsid w:val="000B216F"/>
    <w:rsid w:val="000B2A3B"/>
    <w:rsid w:val="000B3CCC"/>
    <w:rsid w:val="000B4227"/>
    <w:rsid w:val="000B4C3D"/>
    <w:rsid w:val="000B50D3"/>
    <w:rsid w:val="000B527A"/>
    <w:rsid w:val="000B5D63"/>
    <w:rsid w:val="000B67C8"/>
    <w:rsid w:val="000C031F"/>
    <w:rsid w:val="000C03C2"/>
    <w:rsid w:val="000C05C1"/>
    <w:rsid w:val="000C06CA"/>
    <w:rsid w:val="000C0B5F"/>
    <w:rsid w:val="000C135C"/>
    <w:rsid w:val="000C197F"/>
    <w:rsid w:val="000C1E84"/>
    <w:rsid w:val="000C2135"/>
    <w:rsid w:val="000C361A"/>
    <w:rsid w:val="000C4253"/>
    <w:rsid w:val="000C4A7B"/>
    <w:rsid w:val="000C4BAF"/>
    <w:rsid w:val="000C56E5"/>
    <w:rsid w:val="000C5960"/>
    <w:rsid w:val="000C6314"/>
    <w:rsid w:val="000C65AF"/>
    <w:rsid w:val="000C6C62"/>
    <w:rsid w:val="000C7038"/>
    <w:rsid w:val="000C7D4A"/>
    <w:rsid w:val="000D0900"/>
    <w:rsid w:val="000D15AB"/>
    <w:rsid w:val="000D2E7B"/>
    <w:rsid w:val="000D2FA9"/>
    <w:rsid w:val="000D3328"/>
    <w:rsid w:val="000D3785"/>
    <w:rsid w:val="000D3B05"/>
    <w:rsid w:val="000D4893"/>
    <w:rsid w:val="000D64E7"/>
    <w:rsid w:val="000D6F6F"/>
    <w:rsid w:val="000D75AB"/>
    <w:rsid w:val="000E03EB"/>
    <w:rsid w:val="000E117B"/>
    <w:rsid w:val="000E20EE"/>
    <w:rsid w:val="000E262E"/>
    <w:rsid w:val="000E2B4E"/>
    <w:rsid w:val="000E2C24"/>
    <w:rsid w:val="000E42C6"/>
    <w:rsid w:val="000E4919"/>
    <w:rsid w:val="000E4A14"/>
    <w:rsid w:val="000E61F3"/>
    <w:rsid w:val="000E6603"/>
    <w:rsid w:val="000E70CA"/>
    <w:rsid w:val="000E7DC1"/>
    <w:rsid w:val="000F05F3"/>
    <w:rsid w:val="000F0CAB"/>
    <w:rsid w:val="000F3566"/>
    <w:rsid w:val="000F5CA6"/>
    <w:rsid w:val="000F70D8"/>
    <w:rsid w:val="001008BF"/>
    <w:rsid w:val="001010B1"/>
    <w:rsid w:val="00101DFB"/>
    <w:rsid w:val="00101E12"/>
    <w:rsid w:val="001025C5"/>
    <w:rsid w:val="0010397C"/>
    <w:rsid w:val="00103AE5"/>
    <w:rsid w:val="001048AF"/>
    <w:rsid w:val="001055E0"/>
    <w:rsid w:val="00106456"/>
    <w:rsid w:val="00106546"/>
    <w:rsid w:val="00106FDD"/>
    <w:rsid w:val="00107F6F"/>
    <w:rsid w:val="001105DB"/>
    <w:rsid w:val="00110E6D"/>
    <w:rsid w:val="00112EF0"/>
    <w:rsid w:val="001131FF"/>
    <w:rsid w:val="00113292"/>
    <w:rsid w:val="001138A5"/>
    <w:rsid w:val="00113928"/>
    <w:rsid w:val="0011402A"/>
    <w:rsid w:val="001143DD"/>
    <w:rsid w:val="0011580E"/>
    <w:rsid w:val="001166E4"/>
    <w:rsid w:val="001172BC"/>
    <w:rsid w:val="0011771B"/>
    <w:rsid w:val="00117AFA"/>
    <w:rsid w:val="0012014F"/>
    <w:rsid w:val="001204ED"/>
    <w:rsid w:val="001207DD"/>
    <w:rsid w:val="00121D77"/>
    <w:rsid w:val="001222A5"/>
    <w:rsid w:val="00122FD3"/>
    <w:rsid w:val="00123093"/>
    <w:rsid w:val="0012406E"/>
    <w:rsid w:val="00126558"/>
    <w:rsid w:val="00127A3A"/>
    <w:rsid w:val="00130E36"/>
    <w:rsid w:val="00131EC3"/>
    <w:rsid w:val="0013227D"/>
    <w:rsid w:val="0013255B"/>
    <w:rsid w:val="00132754"/>
    <w:rsid w:val="00132C78"/>
    <w:rsid w:val="00133161"/>
    <w:rsid w:val="001331BE"/>
    <w:rsid w:val="00133700"/>
    <w:rsid w:val="00133755"/>
    <w:rsid w:val="00135014"/>
    <w:rsid w:val="00135831"/>
    <w:rsid w:val="001358D2"/>
    <w:rsid w:val="00136765"/>
    <w:rsid w:val="001377A3"/>
    <w:rsid w:val="00140462"/>
    <w:rsid w:val="00140F7E"/>
    <w:rsid w:val="001415F8"/>
    <w:rsid w:val="00142716"/>
    <w:rsid w:val="00142DED"/>
    <w:rsid w:val="0014302C"/>
    <w:rsid w:val="00143D25"/>
    <w:rsid w:val="001441FF"/>
    <w:rsid w:val="001451F6"/>
    <w:rsid w:val="00146EEC"/>
    <w:rsid w:val="00147804"/>
    <w:rsid w:val="001500C1"/>
    <w:rsid w:val="00151707"/>
    <w:rsid w:val="00152F21"/>
    <w:rsid w:val="001545E2"/>
    <w:rsid w:val="001547EA"/>
    <w:rsid w:val="00155343"/>
    <w:rsid w:val="00155681"/>
    <w:rsid w:val="00156AD2"/>
    <w:rsid w:val="001576CB"/>
    <w:rsid w:val="00157A32"/>
    <w:rsid w:val="00157B11"/>
    <w:rsid w:val="00160707"/>
    <w:rsid w:val="0016128E"/>
    <w:rsid w:val="00161370"/>
    <w:rsid w:val="00162679"/>
    <w:rsid w:val="00163022"/>
    <w:rsid w:val="001648A8"/>
    <w:rsid w:val="00165051"/>
    <w:rsid w:val="001657AE"/>
    <w:rsid w:val="00165899"/>
    <w:rsid w:val="00165FFC"/>
    <w:rsid w:val="00167286"/>
    <w:rsid w:val="0016755F"/>
    <w:rsid w:val="00167949"/>
    <w:rsid w:val="0017043B"/>
    <w:rsid w:val="0017133A"/>
    <w:rsid w:val="00171AE0"/>
    <w:rsid w:val="00171BA7"/>
    <w:rsid w:val="00171CF3"/>
    <w:rsid w:val="00172DF6"/>
    <w:rsid w:val="00173300"/>
    <w:rsid w:val="00173315"/>
    <w:rsid w:val="0017395D"/>
    <w:rsid w:val="00174151"/>
    <w:rsid w:val="001746EF"/>
    <w:rsid w:val="001769DB"/>
    <w:rsid w:val="001769EA"/>
    <w:rsid w:val="001804A4"/>
    <w:rsid w:val="0018162B"/>
    <w:rsid w:val="00181B49"/>
    <w:rsid w:val="00182E12"/>
    <w:rsid w:val="001875B9"/>
    <w:rsid w:val="00187DD5"/>
    <w:rsid w:val="00190248"/>
    <w:rsid w:val="00192294"/>
    <w:rsid w:val="001929D5"/>
    <w:rsid w:val="00192A58"/>
    <w:rsid w:val="00193094"/>
    <w:rsid w:val="0019389C"/>
    <w:rsid w:val="00194320"/>
    <w:rsid w:val="001965BC"/>
    <w:rsid w:val="0019698F"/>
    <w:rsid w:val="00197BEE"/>
    <w:rsid w:val="001A088E"/>
    <w:rsid w:val="001A1466"/>
    <w:rsid w:val="001A1B1D"/>
    <w:rsid w:val="001A1E9E"/>
    <w:rsid w:val="001A274A"/>
    <w:rsid w:val="001A45B0"/>
    <w:rsid w:val="001A4C3E"/>
    <w:rsid w:val="001A5777"/>
    <w:rsid w:val="001A5D84"/>
    <w:rsid w:val="001A65E0"/>
    <w:rsid w:val="001A686A"/>
    <w:rsid w:val="001A70E0"/>
    <w:rsid w:val="001A7CE2"/>
    <w:rsid w:val="001B00A7"/>
    <w:rsid w:val="001B148E"/>
    <w:rsid w:val="001B163B"/>
    <w:rsid w:val="001B1833"/>
    <w:rsid w:val="001B247E"/>
    <w:rsid w:val="001B2AA5"/>
    <w:rsid w:val="001B5850"/>
    <w:rsid w:val="001B63CA"/>
    <w:rsid w:val="001B6437"/>
    <w:rsid w:val="001B7A23"/>
    <w:rsid w:val="001B7C62"/>
    <w:rsid w:val="001C14CD"/>
    <w:rsid w:val="001C1F9B"/>
    <w:rsid w:val="001C2377"/>
    <w:rsid w:val="001C3249"/>
    <w:rsid w:val="001C3387"/>
    <w:rsid w:val="001C3B94"/>
    <w:rsid w:val="001C48F1"/>
    <w:rsid w:val="001C4AE8"/>
    <w:rsid w:val="001C574A"/>
    <w:rsid w:val="001C5E89"/>
    <w:rsid w:val="001C684F"/>
    <w:rsid w:val="001C75E7"/>
    <w:rsid w:val="001D1240"/>
    <w:rsid w:val="001D2517"/>
    <w:rsid w:val="001D2633"/>
    <w:rsid w:val="001D29C8"/>
    <w:rsid w:val="001D2E35"/>
    <w:rsid w:val="001D3C25"/>
    <w:rsid w:val="001D3FF8"/>
    <w:rsid w:val="001D415A"/>
    <w:rsid w:val="001D4CFC"/>
    <w:rsid w:val="001D797D"/>
    <w:rsid w:val="001E0008"/>
    <w:rsid w:val="001E2C76"/>
    <w:rsid w:val="001E3009"/>
    <w:rsid w:val="001E40AD"/>
    <w:rsid w:val="001E4CB1"/>
    <w:rsid w:val="001F06CB"/>
    <w:rsid w:val="001F0A6C"/>
    <w:rsid w:val="001F0E48"/>
    <w:rsid w:val="001F2249"/>
    <w:rsid w:val="001F27E1"/>
    <w:rsid w:val="001F37F7"/>
    <w:rsid w:val="001F3FF2"/>
    <w:rsid w:val="001F4D88"/>
    <w:rsid w:val="001F5ECB"/>
    <w:rsid w:val="001F78BC"/>
    <w:rsid w:val="001F7DD4"/>
    <w:rsid w:val="001F7FC9"/>
    <w:rsid w:val="00200B85"/>
    <w:rsid w:val="00201586"/>
    <w:rsid w:val="002019AA"/>
    <w:rsid w:val="002029FB"/>
    <w:rsid w:val="00204DDB"/>
    <w:rsid w:val="00206AEA"/>
    <w:rsid w:val="00206B6C"/>
    <w:rsid w:val="00207881"/>
    <w:rsid w:val="002110B5"/>
    <w:rsid w:val="002110C8"/>
    <w:rsid w:val="00211E05"/>
    <w:rsid w:val="00212E2C"/>
    <w:rsid w:val="00213E8D"/>
    <w:rsid w:val="0021400B"/>
    <w:rsid w:val="00214566"/>
    <w:rsid w:val="00215135"/>
    <w:rsid w:val="00215924"/>
    <w:rsid w:val="00216780"/>
    <w:rsid w:val="00216B6D"/>
    <w:rsid w:val="00216F46"/>
    <w:rsid w:val="00217DCA"/>
    <w:rsid w:val="00220C69"/>
    <w:rsid w:val="00220D25"/>
    <w:rsid w:val="0022151E"/>
    <w:rsid w:val="00221832"/>
    <w:rsid w:val="00221C84"/>
    <w:rsid w:val="002228BA"/>
    <w:rsid w:val="00223E7D"/>
    <w:rsid w:val="002266D0"/>
    <w:rsid w:val="00226989"/>
    <w:rsid w:val="00226B69"/>
    <w:rsid w:val="0022757C"/>
    <w:rsid w:val="002275A0"/>
    <w:rsid w:val="0022788E"/>
    <w:rsid w:val="0023099A"/>
    <w:rsid w:val="002312D2"/>
    <w:rsid w:val="002317FF"/>
    <w:rsid w:val="00231F5D"/>
    <w:rsid w:val="002320BC"/>
    <w:rsid w:val="0023338E"/>
    <w:rsid w:val="00233A64"/>
    <w:rsid w:val="0023485A"/>
    <w:rsid w:val="00234A88"/>
    <w:rsid w:val="00234B7D"/>
    <w:rsid w:val="002353E1"/>
    <w:rsid w:val="002367A5"/>
    <w:rsid w:val="00237EA6"/>
    <w:rsid w:val="002404A7"/>
    <w:rsid w:val="002409B2"/>
    <w:rsid w:val="00241B74"/>
    <w:rsid w:val="002439C3"/>
    <w:rsid w:val="00243D18"/>
    <w:rsid w:val="002443EA"/>
    <w:rsid w:val="00244752"/>
    <w:rsid w:val="00245361"/>
    <w:rsid w:val="00245EAB"/>
    <w:rsid w:val="002465FD"/>
    <w:rsid w:val="002467DF"/>
    <w:rsid w:val="00246C9E"/>
    <w:rsid w:val="002477AF"/>
    <w:rsid w:val="002510E0"/>
    <w:rsid w:val="0025127C"/>
    <w:rsid w:val="00251518"/>
    <w:rsid w:val="00251EFF"/>
    <w:rsid w:val="00252B80"/>
    <w:rsid w:val="00252E9D"/>
    <w:rsid w:val="002531EA"/>
    <w:rsid w:val="0025439E"/>
    <w:rsid w:val="002548DB"/>
    <w:rsid w:val="00254A42"/>
    <w:rsid w:val="00254D9D"/>
    <w:rsid w:val="00254E03"/>
    <w:rsid w:val="00256995"/>
    <w:rsid w:val="0026074B"/>
    <w:rsid w:val="00260BCE"/>
    <w:rsid w:val="002610A9"/>
    <w:rsid w:val="00262A27"/>
    <w:rsid w:val="00262E4E"/>
    <w:rsid w:val="00262E68"/>
    <w:rsid w:val="00263548"/>
    <w:rsid w:val="002653D4"/>
    <w:rsid w:val="00265A8C"/>
    <w:rsid w:val="00267CF5"/>
    <w:rsid w:val="0027022B"/>
    <w:rsid w:val="0027042D"/>
    <w:rsid w:val="00273152"/>
    <w:rsid w:val="00273520"/>
    <w:rsid w:val="00273DCA"/>
    <w:rsid w:val="002745CB"/>
    <w:rsid w:val="002751F9"/>
    <w:rsid w:val="00276D8D"/>
    <w:rsid w:val="00277ED4"/>
    <w:rsid w:val="00280437"/>
    <w:rsid w:val="002808B6"/>
    <w:rsid w:val="00280C92"/>
    <w:rsid w:val="0028145A"/>
    <w:rsid w:val="00281485"/>
    <w:rsid w:val="002818B5"/>
    <w:rsid w:val="00281A2D"/>
    <w:rsid w:val="00282667"/>
    <w:rsid w:val="00282B9F"/>
    <w:rsid w:val="00282D30"/>
    <w:rsid w:val="00282DF8"/>
    <w:rsid w:val="00283402"/>
    <w:rsid w:val="00284040"/>
    <w:rsid w:val="00284B3A"/>
    <w:rsid w:val="00286501"/>
    <w:rsid w:val="00286762"/>
    <w:rsid w:val="00286C8C"/>
    <w:rsid w:val="00286FAC"/>
    <w:rsid w:val="0028779D"/>
    <w:rsid w:val="00287F0E"/>
    <w:rsid w:val="00291FA4"/>
    <w:rsid w:val="002930C3"/>
    <w:rsid w:val="0029373B"/>
    <w:rsid w:val="0029634F"/>
    <w:rsid w:val="00297600"/>
    <w:rsid w:val="002A05A9"/>
    <w:rsid w:val="002A0C4C"/>
    <w:rsid w:val="002A1C18"/>
    <w:rsid w:val="002A1E4C"/>
    <w:rsid w:val="002A309F"/>
    <w:rsid w:val="002A4405"/>
    <w:rsid w:val="002A4FBD"/>
    <w:rsid w:val="002A538D"/>
    <w:rsid w:val="002A53B2"/>
    <w:rsid w:val="002A54C9"/>
    <w:rsid w:val="002A5543"/>
    <w:rsid w:val="002A5995"/>
    <w:rsid w:val="002A6DBC"/>
    <w:rsid w:val="002A708D"/>
    <w:rsid w:val="002A73DE"/>
    <w:rsid w:val="002B189D"/>
    <w:rsid w:val="002B2CE6"/>
    <w:rsid w:val="002B3C70"/>
    <w:rsid w:val="002B401B"/>
    <w:rsid w:val="002B4E4D"/>
    <w:rsid w:val="002B7242"/>
    <w:rsid w:val="002B72FD"/>
    <w:rsid w:val="002B7C8F"/>
    <w:rsid w:val="002B7F74"/>
    <w:rsid w:val="002C018E"/>
    <w:rsid w:val="002C0764"/>
    <w:rsid w:val="002C0B44"/>
    <w:rsid w:val="002C1C36"/>
    <w:rsid w:val="002C2FC5"/>
    <w:rsid w:val="002C3780"/>
    <w:rsid w:val="002C384F"/>
    <w:rsid w:val="002C39D7"/>
    <w:rsid w:val="002C647D"/>
    <w:rsid w:val="002C6499"/>
    <w:rsid w:val="002C72EA"/>
    <w:rsid w:val="002D05B2"/>
    <w:rsid w:val="002D1975"/>
    <w:rsid w:val="002D1E5D"/>
    <w:rsid w:val="002D1F97"/>
    <w:rsid w:val="002D2166"/>
    <w:rsid w:val="002D2568"/>
    <w:rsid w:val="002D32DB"/>
    <w:rsid w:val="002D35FB"/>
    <w:rsid w:val="002D4803"/>
    <w:rsid w:val="002D6199"/>
    <w:rsid w:val="002D69DB"/>
    <w:rsid w:val="002D6FE9"/>
    <w:rsid w:val="002D7674"/>
    <w:rsid w:val="002E03EE"/>
    <w:rsid w:val="002E0CCC"/>
    <w:rsid w:val="002E0D57"/>
    <w:rsid w:val="002E1F4C"/>
    <w:rsid w:val="002E2131"/>
    <w:rsid w:val="002E21EE"/>
    <w:rsid w:val="002E239A"/>
    <w:rsid w:val="002E2AFD"/>
    <w:rsid w:val="002E2BF7"/>
    <w:rsid w:val="002E564B"/>
    <w:rsid w:val="002E60FA"/>
    <w:rsid w:val="002E782A"/>
    <w:rsid w:val="002E7865"/>
    <w:rsid w:val="002F0396"/>
    <w:rsid w:val="002F0F4B"/>
    <w:rsid w:val="002F1749"/>
    <w:rsid w:val="002F1A63"/>
    <w:rsid w:val="002F1C00"/>
    <w:rsid w:val="002F1F8A"/>
    <w:rsid w:val="002F2454"/>
    <w:rsid w:val="002F2661"/>
    <w:rsid w:val="002F27F4"/>
    <w:rsid w:val="002F29F6"/>
    <w:rsid w:val="002F49E6"/>
    <w:rsid w:val="002F5377"/>
    <w:rsid w:val="002F5EC9"/>
    <w:rsid w:val="0030143E"/>
    <w:rsid w:val="00301867"/>
    <w:rsid w:val="00302A6F"/>
    <w:rsid w:val="00303102"/>
    <w:rsid w:val="003034FD"/>
    <w:rsid w:val="0030361D"/>
    <w:rsid w:val="003044B6"/>
    <w:rsid w:val="0030480D"/>
    <w:rsid w:val="00304DAB"/>
    <w:rsid w:val="003058FB"/>
    <w:rsid w:val="00306298"/>
    <w:rsid w:val="00306CB1"/>
    <w:rsid w:val="00307778"/>
    <w:rsid w:val="003103DB"/>
    <w:rsid w:val="00310921"/>
    <w:rsid w:val="0031150C"/>
    <w:rsid w:val="0031173C"/>
    <w:rsid w:val="00312197"/>
    <w:rsid w:val="003124A7"/>
    <w:rsid w:val="00313F3A"/>
    <w:rsid w:val="00314D1F"/>
    <w:rsid w:val="00315001"/>
    <w:rsid w:val="003164BB"/>
    <w:rsid w:val="003166CA"/>
    <w:rsid w:val="00316F74"/>
    <w:rsid w:val="00317D5C"/>
    <w:rsid w:val="00320639"/>
    <w:rsid w:val="00320C6F"/>
    <w:rsid w:val="0032131D"/>
    <w:rsid w:val="0032259E"/>
    <w:rsid w:val="00322810"/>
    <w:rsid w:val="0032300E"/>
    <w:rsid w:val="00325F5F"/>
    <w:rsid w:val="003275B3"/>
    <w:rsid w:val="003279BE"/>
    <w:rsid w:val="0033002D"/>
    <w:rsid w:val="0033148B"/>
    <w:rsid w:val="003324F7"/>
    <w:rsid w:val="00333747"/>
    <w:rsid w:val="0033398E"/>
    <w:rsid w:val="00334286"/>
    <w:rsid w:val="00334D43"/>
    <w:rsid w:val="00335654"/>
    <w:rsid w:val="003362A9"/>
    <w:rsid w:val="00336EEC"/>
    <w:rsid w:val="0033708E"/>
    <w:rsid w:val="003370E2"/>
    <w:rsid w:val="00337DEE"/>
    <w:rsid w:val="00340298"/>
    <w:rsid w:val="003407AB"/>
    <w:rsid w:val="003413F7"/>
    <w:rsid w:val="00341925"/>
    <w:rsid w:val="00341B87"/>
    <w:rsid w:val="003421B7"/>
    <w:rsid w:val="003425E3"/>
    <w:rsid w:val="00343B1E"/>
    <w:rsid w:val="00343CB8"/>
    <w:rsid w:val="00344ABB"/>
    <w:rsid w:val="00346310"/>
    <w:rsid w:val="00346939"/>
    <w:rsid w:val="00346AA1"/>
    <w:rsid w:val="00347C03"/>
    <w:rsid w:val="003500C2"/>
    <w:rsid w:val="0035019B"/>
    <w:rsid w:val="0035081A"/>
    <w:rsid w:val="003514CD"/>
    <w:rsid w:val="0035273B"/>
    <w:rsid w:val="00352834"/>
    <w:rsid w:val="00352FAA"/>
    <w:rsid w:val="00353AA3"/>
    <w:rsid w:val="00354C42"/>
    <w:rsid w:val="00354E96"/>
    <w:rsid w:val="00356832"/>
    <w:rsid w:val="00356949"/>
    <w:rsid w:val="0035763D"/>
    <w:rsid w:val="003603F6"/>
    <w:rsid w:val="003616B1"/>
    <w:rsid w:val="0036208F"/>
    <w:rsid w:val="003629DD"/>
    <w:rsid w:val="00363282"/>
    <w:rsid w:val="003636F2"/>
    <w:rsid w:val="00363909"/>
    <w:rsid w:val="0036437F"/>
    <w:rsid w:val="00364D3F"/>
    <w:rsid w:val="003653BB"/>
    <w:rsid w:val="00366CAD"/>
    <w:rsid w:val="00370D55"/>
    <w:rsid w:val="0037147E"/>
    <w:rsid w:val="00371EA8"/>
    <w:rsid w:val="00372984"/>
    <w:rsid w:val="003733E7"/>
    <w:rsid w:val="00374B3D"/>
    <w:rsid w:val="00374DDB"/>
    <w:rsid w:val="00376970"/>
    <w:rsid w:val="0037702F"/>
    <w:rsid w:val="00377693"/>
    <w:rsid w:val="00377F87"/>
    <w:rsid w:val="00381D2B"/>
    <w:rsid w:val="00381FC0"/>
    <w:rsid w:val="00384A67"/>
    <w:rsid w:val="00385992"/>
    <w:rsid w:val="00386208"/>
    <w:rsid w:val="003864B9"/>
    <w:rsid w:val="00386762"/>
    <w:rsid w:val="00386BAE"/>
    <w:rsid w:val="003870A7"/>
    <w:rsid w:val="00387B59"/>
    <w:rsid w:val="00387FD4"/>
    <w:rsid w:val="003903AF"/>
    <w:rsid w:val="00391E0C"/>
    <w:rsid w:val="00392661"/>
    <w:rsid w:val="003927F8"/>
    <w:rsid w:val="00393BC9"/>
    <w:rsid w:val="00393EDB"/>
    <w:rsid w:val="003944C0"/>
    <w:rsid w:val="003944D6"/>
    <w:rsid w:val="0039471D"/>
    <w:rsid w:val="00394F4B"/>
    <w:rsid w:val="00395AA3"/>
    <w:rsid w:val="00396A78"/>
    <w:rsid w:val="00396C7F"/>
    <w:rsid w:val="00397148"/>
    <w:rsid w:val="00397A79"/>
    <w:rsid w:val="003A07A9"/>
    <w:rsid w:val="003A0A6D"/>
    <w:rsid w:val="003A1714"/>
    <w:rsid w:val="003A174F"/>
    <w:rsid w:val="003A1EFE"/>
    <w:rsid w:val="003A25CC"/>
    <w:rsid w:val="003A2F0C"/>
    <w:rsid w:val="003A42B0"/>
    <w:rsid w:val="003A42CF"/>
    <w:rsid w:val="003A46A1"/>
    <w:rsid w:val="003A51F3"/>
    <w:rsid w:val="003A54A0"/>
    <w:rsid w:val="003A6021"/>
    <w:rsid w:val="003A629A"/>
    <w:rsid w:val="003A6536"/>
    <w:rsid w:val="003A6D87"/>
    <w:rsid w:val="003A77A5"/>
    <w:rsid w:val="003B077F"/>
    <w:rsid w:val="003B0986"/>
    <w:rsid w:val="003B108A"/>
    <w:rsid w:val="003B1C80"/>
    <w:rsid w:val="003B26D4"/>
    <w:rsid w:val="003B3210"/>
    <w:rsid w:val="003B3B47"/>
    <w:rsid w:val="003B4099"/>
    <w:rsid w:val="003B40F5"/>
    <w:rsid w:val="003B4459"/>
    <w:rsid w:val="003B4D79"/>
    <w:rsid w:val="003B5020"/>
    <w:rsid w:val="003B6FA7"/>
    <w:rsid w:val="003B6FC6"/>
    <w:rsid w:val="003B747D"/>
    <w:rsid w:val="003B74AE"/>
    <w:rsid w:val="003C01C0"/>
    <w:rsid w:val="003C0C01"/>
    <w:rsid w:val="003C0CAB"/>
    <w:rsid w:val="003C1418"/>
    <w:rsid w:val="003C18C9"/>
    <w:rsid w:val="003C2215"/>
    <w:rsid w:val="003C33BB"/>
    <w:rsid w:val="003C3ED2"/>
    <w:rsid w:val="003C485A"/>
    <w:rsid w:val="003C6E0E"/>
    <w:rsid w:val="003C7244"/>
    <w:rsid w:val="003C7C6C"/>
    <w:rsid w:val="003D065B"/>
    <w:rsid w:val="003D096D"/>
    <w:rsid w:val="003D0CAE"/>
    <w:rsid w:val="003D0FAB"/>
    <w:rsid w:val="003D1404"/>
    <w:rsid w:val="003D23F6"/>
    <w:rsid w:val="003D3AE1"/>
    <w:rsid w:val="003D40A0"/>
    <w:rsid w:val="003D4127"/>
    <w:rsid w:val="003D416E"/>
    <w:rsid w:val="003D4DF0"/>
    <w:rsid w:val="003D58A3"/>
    <w:rsid w:val="003D5A91"/>
    <w:rsid w:val="003D6556"/>
    <w:rsid w:val="003D70CB"/>
    <w:rsid w:val="003D72FD"/>
    <w:rsid w:val="003D75F0"/>
    <w:rsid w:val="003E02A2"/>
    <w:rsid w:val="003E0C59"/>
    <w:rsid w:val="003E1DF3"/>
    <w:rsid w:val="003E2550"/>
    <w:rsid w:val="003E2BF5"/>
    <w:rsid w:val="003E2D1A"/>
    <w:rsid w:val="003E3002"/>
    <w:rsid w:val="003E3635"/>
    <w:rsid w:val="003E3741"/>
    <w:rsid w:val="003E46A0"/>
    <w:rsid w:val="003E4E54"/>
    <w:rsid w:val="003E55C7"/>
    <w:rsid w:val="003E6CBB"/>
    <w:rsid w:val="003E7436"/>
    <w:rsid w:val="003E759D"/>
    <w:rsid w:val="003F075A"/>
    <w:rsid w:val="003F092D"/>
    <w:rsid w:val="003F0968"/>
    <w:rsid w:val="003F0BC1"/>
    <w:rsid w:val="003F129A"/>
    <w:rsid w:val="003F1F11"/>
    <w:rsid w:val="003F24BA"/>
    <w:rsid w:val="003F3210"/>
    <w:rsid w:val="003F5D7B"/>
    <w:rsid w:val="003F74CE"/>
    <w:rsid w:val="00400055"/>
    <w:rsid w:val="00400791"/>
    <w:rsid w:val="004021F0"/>
    <w:rsid w:val="00402404"/>
    <w:rsid w:val="004039F8"/>
    <w:rsid w:val="0040412F"/>
    <w:rsid w:val="004042DB"/>
    <w:rsid w:val="00404339"/>
    <w:rsid w:val="00405BC9"/>
    <w:rsid w:val="004061F2"/>
    <w:rsid w:val="004066B0"/>
    <w:rsid w:val="00407796"/>
    <w:rsid w:val="004112B3"/>
    <w:rsid w:val="00412729"/>
    <w:rsid w:val="00412ECC"/>
    <w:rsid w:val="00413470"/>
    <w:rsid w:val="00413E6C"/>
    <w:rsid w:val="00414328"/>
    <w:rsid w:val="004145E1"/>
    <w:rsid w:val="004151D2"/>
    <w:rsid w:val="004154D4"/>
    <w:rsid w:val="0041618D"/>
    <w:rsid w:val="00416DFE"/>
    <w:rsid w:val="004170F6"/>
    <w:rsid w:val="004171F2"/>
    <w:rsid w:val="00417414"/>
    <w:rsid w:val="004220AD"/>
    <w:rsid w:val="00423C87"/>
    <w:rsid w:val="004241C2"/>
    <w:rsid w:val="00425112"/>
    <w:rsid w:val="00425236"/>
    <w:rsid w:val="00426077"/>
    <w:rsid w:val="00426998"/>
    <w:rsid w:val="00426E1A"/>
    <w:rsid w:val="00427450"/>
    <w:rsid w:val="00427ACB"/>
    <w:rsid w:val="004315AC"/>
    <w:rsid w:val="00431C1E"/>
    <w:rsid w:val="00433CBC"/>
    <w:rsid w:val="0043431B"/>
    <w:rsid w:val="0043438E"/>
    <w:rsid w:val="0043531D"/>
    <w:rsid w:val="004364AC"/>
    <w:rsid w:val="004364CC"/>
    <w:rsid w:val="00436F3E"/>
    <w:rsid w:val="00437973"/>
    <w:rsid w:val="00441458"/>
    <w:rsid w:val="0044150D"/>
    <w:rsid w:val="004419D6"/>
    <w:rsid w:val="00442287"/>
    <w:rsid w:val="004424A6"/>
    <w:rsid w:val="0044290B"/>
    <w:rsid w:val="00442924"/>
    <w:rsid w:val="00443942"/>
    <w:rsid w:val="00444F33"/>
    <w:rsid w:val="00446032"/>
    <w:rsid w:val="00446127"/>
    <w:rsid w:val="004466BB"/>
    <w:rsid w:val="004475C6"/>
    <w:rsid w:val="0045098A"/>
    <w:rsid w:val="00450E84"/>
    <w:rsid w:val="0045170C"/>
    <w:rsid w:val="00453A2B"/>
    <w:rsid w:val="00453B51"/>
    <w:rsid w:val="0045482B"/>
    <w:rsid w:val="004548BA"/>
    <w:rsid w:val="00456DB4"/>
    <w:rsid w:val="0046194C"/>
    <w:rsid w:val="00461BD6"/>
    <w:rsid w:val="00462350"/>
    <w:rsid w:val="0046346E"/>
    <w:rsid w:val="004637A3"/>
    <w:rsid w:val="004641FB"/>
    <w:rsid w:val="004644AA"/>
    <w:rsid w:val="00465151"/>
    <w:rsid w:val="0046576A"/>
    <w:rsid w:val="00467D14"/>
    <w:rsid w:val="004705B4"/>
    <w:rsid w:val="00470E6C"/>
    <w:rsid w:val="0047186A"/>
    <w:rsid w:val="00471A9F"/>
    <w:rsid w:val="00471D47"/>
    <w:rsid w:val="0047271F"/>
    <w:rsid w:val="00472CC8"/>
    <w:rsid w:val="00473D70"/>
    <w:rsid w:val="00474AFE"/>
    <w:rsid w:val="00476828"/>
    <w:rsid w:val="004776E1"/>
    <w:rsid w:val="00477E61"/>
    <w:rsid w:val="00480FCD"/>
    <w:rsid w:val="00481F80"/>
    <w:rsid w:val="0048294C"/>
    <w:rsid w:val="00483061"/>
    <w:rsid w:val="00484F89"/>
    <w:rsid w:val="00486BE7"/>
    <w:rsid w:val="00486F30"/>
    <w:rsid w:val="00487BEF"/>
    <w:rsid w:val="004901B9"/>
    <w:rsid w:val="0049151E"/>
    <w:rsid w:val="00491704"/>
    <w:rsid w:val="00491CBF"/>
    <w:rsid w:val="00492AD9"/>
    <w:rsid w:val="00492E54"/>
    <w:rsid w:val="00495398"/>
    <w:rsid w:val="00495C6D"/>
    <w:rsid w:val="00496857"/>
    <w:rsid w:val="0049799E"/>
    <w:rsid w:val="004A06DE"/>
    <w:rsid w:val="004A1603"/>
    <w:rsid w:val="004A1C8F"/>
    <w:rsid w:val="004A22E9"/>
    <w:rsid w:val="004A25E5"/>
    <w:rsid w:val="004A2F8C"/>
    <w:rsid w:val="004A36A2"/>
    <w:rsid w:val="004A5B05"/>
    <w:rsid w:val="004A6590"/>
    <w:rsid w:val="004A68A2"/>
    <w:rsid w:val="004B021F"/>
    <w:rsid w:val="004B067A"/>
    <w:rsid w:val="004B0AEE"/>
    <w:rsid w:val="004B0C5D"/>
    <w:rsid w:val="004B0DC1"/>
    <w:rsid w:val="004B166B"/>
    <w:rsid w:val="004B1C64"/>
    <w:rsid w:val="004B275B"/>
    <w:rsid w:val="004B2A3F"/>
    <w:rsid w:val="004B2E68"/>
    <w:rsid w:val="004B3465"/>
    <w:rsid w:val="004B4203"/>
    <w:rsid w:val="004B429A"/>
    <w:rsid w:val="004B54F2"/>
    <w:rsid w:val="004B562D"/>
    <w:rsid w:val="004B58AF"/>
    <w:rsid w:val="004C0062"/>
    <w:rsid w:val="004C0B4D"/>
    <w:rsid w:val="004C186C"/>
    <w:rsid w:val="004C18E0"/>
    <w:rsid w:val="004C2922"/>
    <w:rsid w:val="004C2D22"/>
    <w:rsid w:val="004C3183"/>
    <w:rsid w:val="004C474A"/>
    <w:rsid w:val="004C5128"/>
    <w:rsid w:val="004C6072"/>
    <w:rsid w:val="004C72AB"/>
    <w:rsid w:val="004C778C"/>
    <w:rsid w:val="004C7A1E"/>
    <w:rsid w:val="004C7DF8"/>
    <w:rsid w:val="004D00D8"/>
    <w:rsid w:val="004D1C94"/>
    <w:rsid w:val="004D32CF"/>
    <w:rsid w:val="004D47C1"/>
    <w:rsid w:val="004D4842"/>
    <w:rsid w:val="004D577F"/>
    <w:rsid w:val="004D6C18"/>
    <w:rsid w:val="004E0898"/>
    <w:rsid w:val="004E1EDB"/>
    <w:rsid w:val="004E2A96"/>
    <w:rsid w:val="004E30FD"/>
    <w:rsid w:val="004E310A"/>
    <w:rsid w:val="004E3371"/>
    <w:rsid w:val="004E376E"/>
    <w:rsid w:val="004E4C1A"/>
    <w:rsid w:val="004E6599"/>
    <w:rsid w:val="004E6C65"/>
    <w:rsid w:val="004E7357"/>
    <w:rsid w:val="004F1688"/>
    <w:rsid w:val="004F2CD1"/>
    <w:rsid w:val="004F47DE"/>
    <w:rsid w:val="004F5B38"/>
    <w:rsid w:val="004F6A8B"/>
    <w:rsid w:val="0050071A"/>
    <w:rsid w:val="005017FB"/>
    <w:rsid w:val="00502CE9"/>
    <w:rsid w:val="005034A0"/>
    <w:rsid w:val="005034E7"/>
    <w:rsid w:val="00504844"/>
    <w:rsid w:val="005049E6"/>
    <w:rsid w:val="00504BE9"/>
    <w:rsid w:val="0050556F"/>
    <w:rsid w:val="00506262"/>
    <w:rsid w:val="00506BE3"/>
    <w:rsid w:val="00506C22"/>
    <w:rsid w:val="005101AF"/>
    <w:rsid w:val="00511ECA"/>
    <w:rsid w:val="0051217F"/>
    <w:rsid w:val="00512280"/>
    <w:rsid w:val="00512A85"/>
    <w:rsid w:val="00512DB1"/>
    <w:rsid w:val="005135D3"/>
    <w:rsid w:val="00514015"/>
    <w:rsid w:val="00514039"/>
    <w:rsid w:val="005154C0"/>
    <w:rsid w:val="00515CD3"/>
    <w:rsid w:val="005164B3"/>
    <w:rsid w:val="00517248"/>
    <w:rsid w:val="00520C20"/>
    <w:rsid w:val="00522687"/>
    <w:rsid w:val="005227A7"/>
    <w:rsid w:val="00522854"/>
    <w:rsid w:val="00522BDB"/>
    <w:rsid w:val="00523379"/>
    <w:rsid w:val="00525716"/>
    <w:rsid w:val="00526070"/>
    <w:rsid w:val="00526F13"/>
    <w:rsid w:val="00527086"/>
    <w:rsid w:val="00527CCB"/>
    <w:rsid w:val="00527DD4"/>
    <w:rsid w:val="0053027C"/>
    <w:rsid w:val="00530E6B"/>
    <w:rsid w:val="00532428"/>
    <w:rsid w:val="00533BE3"/>
    <w:rsid w:val="005340D9"/>
    <w:rsid w:val="00534B50"/>
    <w:rsid w:val="00534F45"/>
    <w:rsid w:val="0053529B"/>
    <w:rsid w:val="0053539A"/>
    <w:rsid w:val="00535DF2"/>
    <w:rsid w:val="005366C6"/>
    <w:rsid w:val="0053739C"/>
    <w:rsid w:val="0053779D"/>
    <w:rsid w:val="0054296E"/>
    <w:rsid w:val="00543BAE"/>
    <w:rsid w:val="00544F2C"/>
    <w:rsid w:val="00545F6B"/>
    <w:rsid w:val="00545FB7"/>
    <w:rsid w:val="00546491"/>
    <w:rsid w:val="00546828"/>
    <w:rsid w:val="0054789C"/>
    <w:rsid w:val="005507D8"/>
    <w:rsid w:val="005517B5"/>
    <w:rsid w:val="00551916"/>
    <w:rsid w:val="00552566"/>
    <w:rsid w:val="00553273"/>
    <w:rsid w:val="00553862"/>
    <w:rsid w:val="00554129"/>
    <w:rsid w:val="005549FB"/>
    <w:rsid w:val="00556B2C"/>
    <w:rsid w:val="005578A4"/>
    <w:rsid w:val="00557BAA"/>
    <w:rsid w:val="00557E26"/>
    <w:rsid w:val="00560E27"/>
    <w:rsid w:val="00561E8F"/>
    <w:rsid w:val="00562834"/>
    <w:rsid w:val="005635B6"/>
    <w:rsid w:val="00563842"/>
    <w:rsid w:val="00563BBB"/>
    <w:rsid w:val="00563BF1"/>
    <w:rsid w:val="00563E77"/>
    <w:rsid w:val="005650C1"/>
    <w:rsid w:val="00565E90"/>
    <w:rsid w:val="00565EB0"/>
    <w:rsid w:val="00567E78"/>
    <w:rsid w:val="005705F3"/>
    <w:rsid w:val="0057350A"/>
    <w:rsid w:val="00574B54"/>
    <w:rsid w:val="00574EF9"/>
    <w:rsid w:val="00576AF3"/>
    <w:rsid w:val="00577C55"/>
    <w:rsid w:val="0058027B"/>
    <w:rsid w:val="00580426"/>
    <w:rsid w:val="00582528"/>
    <w:rsid w:val="00582648"/>
    <w:rsid w:val="00582B76"/>
    <w:rsid w:val="00583BB0"/>
    <w:rsid w:val="00584554"/>
    <w:rsid w:val="0058578D"/>
    <w:rsid w:val="00590504"/>
    <w:rsid w:val="00592109"/>
    <w:rsid w:val="005924E4"/>
    <w:rsid w:val="0059403A"/>
    <w:rsid w:val="0059521A"/>
    <w:rsid w:val="00596607"/>
    <w:rsid w:val="00596E3B"/>
    <w:rsid w:val="005A054A"/>
    <w:rsid w:val="005A33C2"/>
    <w:rsid w:val="005A387C"/>
    <w:rsid w:val="005A3A7F"/>
    <w:rsid w:val="005A3CE0"/>
    <w:rsid w:val="005A4892"/>
    <w:rsid w:val="005A595B"/>
    <w:rsid w:val="005A5D20"/>
    <w:rsid w:val="005A5EF9"/>
    <w:rsid w:val="005A6A7C"/>
    <w:rsid w:val="005A6F25"/>
    <w:rsid w:val="005A715C"/>
    <w:rsid w:val="005A7F7B"/>
    <w:rsid w:val="005B0087"/>
    <w:rsid w:val="005B092F"/>
    <w:rsid w:val="005B0AC1"/>
    <w:rsid w:val="005B1ADF"/>
    <w:rsid w:val="005B2182"/>
    <w:rsid w:val="005B276E"/>
    <w:rsid w:val="005B4663"/>
    <w:rsid w:val="005B4950"/>
    <w:rsid w:val="005B59E9"/>
    <w:rsid w:val="005B5BF3"/>
    <w:rsid w:val="005B5F2D"/>
    <w:rsid w:val="005B6AFA"/>
    <w:rsid w:val="005B77B4"/>
    <w:rsid w:val="005C07EB"/>
    <w:rsid w:val="005C0D55"/>
    <w:rsid w:val="005C25AA"/>
    <w:rsid w:val="005C274E"/>
    <w:rsid w:val="005C3942"/>
    <w:rsid w:val="005C3A65"/>
    <w:rsid w:val="005C3D3D"/>
    <w:rsid w:val="005C4316"/>
    <w:rsid w:val="005C5E81"/>
    <w:rsid w:val="005C6F4F"/>
    <w:rsid w:val="005D0804"/>
    <w:rsid w:val="005D0F63"/>
    <w:rsid w:val="005D0FE7"/>
    <w:rsid w:val="005D1519"/>
    <w:rsid w:val="005D17F8"/>
    <w:rsid w:val="005D342E"/>
    <w:rsid w:val="005D429F"/>
    <w:rsid w:val="005D4BD3"/>
    <w:rsid w:val="005D6BBD"/>
    <w:rsid w:val="005D6E30"/>
    <w:rsid w:val="005E0657"/>
    <w:rsid w:val="005E14B1"/>
    <w:rsid w:val="005E2023"/>
    <w:rsid w:val="005E20CD"/>
    <w:rsid w:val="005E255E"/>
    <w:rsid w:val="005E30B4"/>
    <w:rsid w:val="005E4D33"/>
    <w:rsid w:val="005E50D4"/>
    <w:rsid w:val="005E58F3"/>
    <w:rsid w:val="005E6B84"/>
    <w:rsid w:val="005E7F51"/>
    <w:rsid w:val="005F0E30"/>
    <w:rsid w:val="005F0FA3"/>
    <w:rsid w:val="005F10E9"/>
    <w:rsid w:val="005F11D0"/>
    <w:rsid w:val="005F1690"/>
    <w:rsid w:val="005F1922"/>
    <w:rsid w:val="005F1EC2"/>
    <w:rsid w:val="005F2070"/>
    <w:rsid w:val="005F2488"/>
    <w:rsid w:val="005F29D3"/>
    <w:rsid w:val="005F2B05"/>
    <w:rsid w:val="005F2DBD"/>
    <w:rsid w:val="005F326C"/>
    <w:rsid w:val="005F4176"/>
    <w:rsid w:val="005F430A"/>
    <w:rsid w:val="005F4427"/>
    <w:rsid w:val="005F45F4"/>
    <w:rsid w:val="005F4CDE"/>
    <w:rsid w:val="005F5B95"/>
    <w:rsid w:val="005F6147"/>
    <w:rsid w:val="005F6478"/>
    <w:rsid w:val="005F68B4"/>
    <w:rsid w:val="005F6E4A"/>
    <w:rsid w:val="005F7BD9"/>
    <w:rsid w:val="005F7DDF"/>
    <w:rsid w:val="005F7FE4"/>
    <w:rsid w:val="00600575"/>
    <w:rsid w:val="00600B1D"/>
    <w:rsid w:val="00601D27"/>
    <w:rsid w:val="006029A0"/>
    <w:rsid w:val="006034E9"/>
    <w:rsid w:val="006053B4"/>
    <w:rsid w:val="0060703F"/>
    <w:rsid w:val="006075E7"/>
    <w:rsid w:val="006077DB"/>
    <w:rsid w:val="00607D45"/>
    <w:rsid w:val="00610515"/>
    <w:rsid w:val="00611187"/>
    <w:rsid w:val="00611AAF"/>
    <w:rsid w:val="00613330"/>
    <w:rsid w:val="0061614C"/>
    <w:rsid w:val="00616A9D"/>
    <w:rsid w:val="00616B1E"/>
    <w:rsid w:val="00616CC6"/>
    <w:rsid w:val="00620035"/>
    <w:rsid w:val="0062094C"/>
    <w:rsid w:val="00621A43"/>
    <w:rsid w:val="006226B7"/>
    <w:rsid w:val="006226BE"/>
    <w:rsid w:val="00624D03"/>
    <w:rsid w:val="006259BE"/>
    <w:rsid w:val="0062601D"/>
    <w:rsid w:val="0062726C"/>
    <w:rsid w:val="00627CFE"/>
    <w:rsid w:val="00627D28"/>
    <w:rsid w:val="00630162"/>
    <w:rsid w:val="006305D4"/>
    <w:rsid w:val="00631088"/>
    <w:rsid w:val="006313FF"/>
    <w:rsid w:val="006314C0"/>
    <w:rsid w:val="00631A34"/>
    <w:rsid w:val="00631CB0"/>
    <w:rsid w:val="00632054"/>
    <w:rsid w:val="00633FB7"/>
    <w:rsid w:val="00634495"/>
    <w:rsid w:val="00634A79"/>
    <w:rsid w:val="006350B9"/>
    <w:rsid w:val="00636824"/>
    <w:rsid w:val="0063683C"/>
    <w:rsid w:val="00640E24"/>
    <w:rsid w:val="0064187B"/>
    <w:rsid w:val="00641F7E"/>
    <w:rsid w:val="00642A4B"/>
    <w:rsid w:val="00642FD0"/>
    <w:rsid w:val="00644AFB"/>
    <w:rsid w:val="00644C22"/>
    <w:rsid w:val="0064603C"/>
    <w:rsid w:val="00646518"/>
    <w:rsid w:val="006470C1"/>
    <w:rsid w:val="00650619"/>
    <w:rsid w:val="00651016"/>
    <w:rsid w:val="006514FE"/>
    <w:rsid w:val="006544A1"/>
    <w:rsid w:val="00654F75"/>
    <w:rsid w:val="006555DE"/>
    <w:rsid w:val="006558E9"/>
    <w:rsid w:val="00655C8B"/>
    <w:rsid w:val="00657081"/>
    <w:rsid w:val="006574F1"/>
    <w:rsid w:val="00660117"/>
    <w:rsid w:val="00660369"/>
    <w:rsid w:val="0066070A"/>
    <w:rsid w:val="0066263F"/>
    <w:rsid w:val="00662680"/>
    <w:rsid w:val="006627B2"/>
    <w:rsid w:val="00662B4A"/>
    <w:rsid w:val="00662FF0"/>
    <w:rsid w:val="00663C65"/>
    <w:rsid w:val="00664A13"/>
    <w:rsid w:val="0066511D"/>
    <w:rsid w:val="00665BA5"/>
    <w:rsid w:val="00665D9A"/>
    <w:rsid w:val="00667167"/>
    <w:rsid w:val="00670228"/>
    <w:rsid w:val="006706B2"/>
    <w:rsid w:val="00671781"/>
    <w:rsid w:val="0067197D"/>
    <w:rsid w:val="006719C4"/>
    <w:rsid w:val="00671B75"/>
    <w:rsid w:val="00672ABB"/>
    <w:rsid w:val="00673786"/>
    <w:rsid w:val="006738BF"/>
    <w:rsid w:val="006738F5"/>
    <w:rsid w:val="006742AC"/>
    <w:rsid w:val="00674775"/>
    <w:rsid w:val="00674841"/>
    <w:rsid w:val="0067561B"/>
    <w:rsid w:val="00675642"/>
    <w:rsid w:val="00675EE5"/>
    <w:rsid w:val="0067739F"/>
    <w:rsid w:val="006775AE"/>
    <w:rsid w:val="00680937"/>
    <w:rsid w:val="00680941"/>
    <w:rsid w:val="006809E3"/>
    <w:rsid w:val="00680F4E"/>
    <w:rsid w:val="006818C5"/>
    <w:rsid w:val="006825C4"/>
    <w:rsid w:val="00683F88"/>
    <w:rsid w:val="00685CFF"/>
    <w:rsid w:val="0068614C"/>
    <w:rsid w:val="00686A89"/>
    <w:rsid w:val="00687584"/>
    <w:rsid w:val="006875AD"/>
    <w:rsid w:val="00687799"/>
    <w:rsid w:val="0068790F"/>
    <w:rsid w:val="00690E1A"/>
    <w:rsid w:val="006915AA"/>
    <w:rsid w:val="00691C2F"/>
    <w:rsid w:val="00692026"/>
    <w:rsid w:val="00692258"/>
    <w:rsid w:val="00692D07"/>
    <w:rsid w:val="00693C12"/>
    <w:rsid w:val="006960B6"/>
    <w:rsid w:val="006961BB"/>
    <w:rsid w:val="00696517"/>
    <w:rsid w:val="006972A3"/>
    <w:rsid w:val="00697702"/>
    <w:rsid w:val="00697A23"/>
    <w:rsid w:val="00697A5B"/>
    <w:rsid w:val="00697BE9"/>
    <w:rsid w:val="006A0102"/>
    <w:rsid w:val="006A01C3"/>
    <w:rsid w:val="006A06ED"/>
    <w:rsid w:val="006A082C"/>
    <w:rsid w:val="006A0E00"/>
    <w:rsid w:val="006A1377"/>
    <w:rsid w:val="006A1A38"/>
    <w:rsid w:val="006A1CFB"/>
    <w:rsid w:val="006A2CFC"/>
    <w:rsid w:val="006A3837"/>
    <w:rsid w:val="006A47AD"/>
    <w:rsid w:val="006A4BC5"/>
    <w:rsid w:val="006A4BED"/>
    <w:rsid w:val="006A5955"/>
    <w:rsid w:val="006A6C33"/>
    <w:rsid w:val="006A7747"/>
    <w:rsid w:val="006A77E2"/>
    <w:rsid w:val="006A7F4F"/>
    <w:rsid w:val="006A7FCE"/>
    <w:rsid w:val="006B058D"/>
    <w:rsid w:val="006B14AE"/>
    <w:rsid w:val="006B16CD"/>
    <w:rsid w:val="006B1778"/>
    <w:rsid w:val="006B18A8"/>
    <w:rsid w:val="006B1F72"/>
    <w:rsid w:val="006B29A1"/>
    <w:rsid w:val="006B2E9B"/>
    <w:rsid w:val="006B2FF3"/>
    <w:rsid w:val="006B5B17"/>
    <w:rsid w:val="006B6BD7"/>
    <w:rsid w:val="006B6FCB"/>
    <w:rsid w:val="006B74F2"/>
    <w:rsid w:val="006B7AA0"/>
    <w:rsid w:val="006B7DA1"/>
    <w:rsid w:val="006C11F4"/>
    <w:rsid w:val="006C12DD"/>
    <w:rsid w:val="006C266D"/>
    <w:rsid w:val="006C3528"/>
    <w:rsid w:val="006C3B44"/>
    <w:rsid w:val="006C43D5"/>
    <w:rsid w:val="006C59D3"/>
    <w:rsid w:val="006C691A"/>
    <w:rsid w:val="006C7006"/>
    <w:rsid w:val="006D0B04"/>
    <w:rsid w:val="006D1964"/>
    <w:rsid w:val="006D1A9C"/>
    <w:rsid w:val="006D2E44"/>
    <w:rsid w:val="006D2EE4"/>
    <w:rsid w:val="006D3187"/>
    <w:rsid w:val="006D3C5A"/>
    <w:rsid w:val="006D4166"/>
    <w:rsid w:val="006D4DE6"/>
    <w:rsid w:val="006D799E"/>
    <w:rsid w:val="006D7E37"/>
    <w:rsid w:val="006D7E62"/>
    <w:rsid w:val="006E1E59"/>
    <w:rsid w:val="006E2543"/>
    <w:rsid w:val="006E338F"/>
    <w:rsid w:val="006E38C0"/>
    <w:rsid w:val="006E5CC1"/>
    <w:rsid w:val="006E6746"/>
    <w:rsid w:val="006E6781"/>
    <w:rsid w:val="006E6891"/>
    <w:rsid w:val="006E6CA9"/>
    <w:rsid w:val="006F07E2"/>
    <w:rsid w:val="006F151E"/>
    <w:rsid w:val="006F279B"/>
    <w:rsid w:val="006F358C"/>
    <w:rsid w:val="006F3609"/>
    <w:rsid w:val="006F3E40"/>
    <w:rsid w:val="006F451E"/>
    <w:rsid w:val="006F6777"/>
    <w:rsid w:val="006F72BD"/>
    <w:rsid w:val="00700393"/>
    <w:rsid w:val="007008CC"/>
    <w:rsid w:val="007017AE"/>
    <w:rsid w:val="00701CB4"/>
    <w:rsid w:val="00701D3F"/>
    <w:rsid w:val="007031D9"/>
    <w:rsid w:val="0070471A"/>
    <w:rsid w:val="00704DF6"/>
    <w:rsid w:val="00705D31"/>
    <w:rsid w:val="00706444"/>
    <w:rsid w:val="0071029D"/>
    <w:rsid w:val="007106E7"/>
    <w:rsid w:val="00710EBB"/>
    <w:rsid w:val="00712866"/>
    <w:rsid w:val="00712D08"/>
    <w:rsid w:val="0071341D"/>
    <w:rsid w:val="0071463F"/>
    <w:rsid w:val="00716567"/>
    <w:rsid w:val="007165E7"/>
    <w:rsid w:val="007169C6"/>
    <w:rsid w:val="00716FA0"/>
    <w:rsid w:val="007173DC"/>
    <w:rsid w:val="007179FA"/>
    <w:rsid w:val="00720566"/>
    <w:rsid w:val="007210E9"/>
    <w:rsid w:val="00721735"/>
    <w:rsid w:val="007224A6"/>
    <w:rsid w:val="007242F9"/>
    <w:rsid w:val="00724AF6"/>
    <w:rsid w:val="00724DE8"/>
    <w:rsid w:val="00725D56"/>
    <w:rsid w:val="00726629"/>
    <w:rsid w:val="007266DC"/>
    <w:rsid w:val="00730113"/>
    <w:rsid w:val="0073085F"/>
    <w:rsid w:val="007321CE"/>
    <w:rsid w:val="00732A8A"/>
    <w:rsid w:val="00732F2F"/>
    <w:rsid w:val="00732F8C"/>
    <w:rsid w:val="007332C5"/>
    <w:rsid w:val="007335CA"/>
    <w:rsid w:val="0073652C"/>
    <w:rsid w:val="00736B44"/>
    <w:rsid w:val="007379AE"/>
    <w:rsid w:val="00740258"/>
    <w:rsid w:val="007405BD"/>
    <w:rsid w:val="00741468"/>
    <w:rsid w:val="00741BB8"/>
    <w:rsid w:val="00741DE7"/>
    <w:rsid w:val="007420B6"/>
    <w:rsid w:val="00742364"/>
    <w:rsid w:val="007443EA"/>
    <w:rsid w:val="007453E0"/>
    <w:rsid w:val="0074753C"/>
    <w:rsid w:val="0074762C"/>
    <w:rsid w:val="0074773D"/>
    <w:rsid w:val="00750A6C"/>
    <w:rsid w:val="00751105"/>
    <w:rsid w:val="007513EF"/>
    <w:rsid w:val="00752B9B"/>
    <w:rsid w:val="007530B3"/>
    <w:rsid w:val="007534F3"/>
    <w:rsid w:val="00753AF5"/>
    <w:rsid w:val="00753F43"/>
    <w:rsid w:val="0075494B"/>
    <w:rsid w:val="00754C53"/>
    <w:rsid w:val="0075507F"/>
    <w:rsid w:val="00755B1D"/>
    <w:rsid w:val="00755D19"/>
    <w:rsid w:val="007566E5"/>
    <w:rsid w:val="00760DD8"/>
    <w:rsid w:val="00761363"/>
    <w:rsid w:val="00761F1B"/>
    <w:rsid w:val="00762573"/>
    <w:rsid w:val="00762F0A"/>
    <w:rsid w:val="007641F2"/>
    <w:rsid w:val="0076422E"/>
    <w:rsid w:val="007645BE"/>
    <w:rsid w:val="00764A78"/>
    <w:rsid w:val="00765BCD"/>
    <w:rsid w:val="0076652E"/>
    <w:rsid w:val="00767D2A"/>
    <w:rsid w:val="007701E3"/>
    <w:rsid w:val="007703F4"/>
    <w:rsid w:val="00770579"/>
    <w:rsid w:val="00770E3B"/>
    <w:rsid w:val="00771518"/>
    <w:rsid w:val="00771DC8"/>
    <w:rsid w:val="00772042"/>
    <w:rsid w:val="00772162"/>
    <w:rsid w:val="007721E4"/>
    <w:rsid w:val="00772947"/>
    <w:rsid w:val="00772AA9"/>
    <w:rsid w:val="007734F2"/>
    <w:rsid w:val="007737F7"/>
    <w:rsid w:val="007759F1"/>
    <w:rsid w:val="00775CCB"/>
    <w:rsid w:val="007763E9"/>
    <w:rsid w:val="00777108"/>
    <w:rsid w:val="00777EB4"/>
    <w:rsid w:val="00780C38"/>
    <w:rsid w:val="00781707"/>
    <w:rsid w:val="0078287C"/>
    <w:rsid w:val="0078366A"/>
    <w:rsid w:val="0078383A"/>
    <w:rsid w:val="007858D8"/>
    <w:rsid w:val="00787165"/>
    <w:rsid w:val="00790B2A"/>
    <w:rsid w:val="00792B56"/>
    <w:rsid w:val="00793654"/>
    <w:rsid w:val="007936ED"/>
    <w:rsid w:val="00794B6E"/>
    <w:rsid w:val="007963FB"/>
    <w:rsid w:val="007964DD"/>
    <w:rsid w:val="00796B7A"/>
    <w:rsid w:val="00796EED"/>
    <w:rsid w:val="00797502"/>
    <w:rsid w:val="00797974"/>
    <w:rsid w:val="007A06D2"/>
    <w:rsid w:val="007A1D89"/>
    <w:rsid w:val="007A1E2F"/>
    <w:rsid w:val="007A2595"/>
    <w:rsid w:val="007A274F"/>
    <w:rsid w:val="007A27E0"/>
    <w:rsid w:val="007A2BB6"/>
    <w:rsid w:val="007A2CDF"/>
    <w:rsid w:val="007A43E4"/>
    <w:rsid w:val="007A58B5"/>
    <w:rsid w:val="007A5F85"/>
    <w:rsid w:val="007A5FD6"/>
    <w:rsid w:val="007A6F1E"/>
    <w:rsid w:val="007A73F9"/>
    <w:rsid w:val="007A7415"/>
    <w:rsid w:val="007B070C"/>
    <w:rsid w:val="007B1ABE"/>
    <w:rsid w:val="007B1F3E"/>
    <w:rsid w:val="007B35DE"/>
    <w:rsid w:val="007B3746"/>
    <w:rsid w:val="007B45EB"/>
    <w:rsid w:val="007B4D8A"/>
    <w:rsid w:val="007B4FD4"/>
    <w:rsid w:val="007B686D"/>
    <w:rsid w:val="007B68EB"/>
    <w:rsid w:val="007B7C7E"/>
    <w:rsid w:val="007B7CA7"/>
    <w:rsid w:val="007C1B74"/>
    <w:rsid w:val="007C315B"/>
    <w:rsid w:val="007C3A58"/>
    <w:rsid w:val="007C3CCA"/>
    <w:rsid w:val="007C3D24"/>
    <w:rsid w:val="007C434A"/>
    <w:rsid w:val="007C443E"/>
    <w:rsid w:val="007C4759"/>
    <w:rsid w:val="007C5B6D"/>
    <w:rsid w:val="007C6D75"/>
    <w:rsid w:val="007D0E8D"/>
    <w:rsid w:val="007D2645"/>
    <w:rsid w:val="007D2E4C"/>
    <w:rsid w:val="007D34EB"/>
    <w:rsid w:val="007D3685"/>
    <w:rsid w:val="007D4A73"/>
    <w:rsid w:val="007D4F0B"/>
    <w:rsid w:val="007D5764"/>
    <w:rsid w:val="007D7F94"/>
    <w:rsid w:val="007E09C9"/>
    <w:rsid w:val="007E1C47"/>
    <w:rsid w:val="007E1E4F"/>
    <w:rsid w:val="007E2076"/>
    <w:rsid w:val="007E2ADB"/>
    <w:rsid w:val="007E3632"/>
    <w:rsid w:val="007E3833"/>
    <w:rsid w:val="007E3A20"/>
    <w:rsid w:val="007E3BFE"/>
    <w:rsid w:val="007E4046"/>
    <w:rsid w:val="007E408F"/>
    <w:rsid w:val="007E53C9"/>
    <w:rsid w:val="007E5A66"/>
    <w:rsid w:val="007E5AB0"/>
    <w:rsid w:val="007E5FD8"/>
    <w:rsid w:val="007E6491"/>
    <w:rsid w:val="007E694E"/>
    <w:rsid w:val="007E6BA6"/>
    <w:rsid w:val="007E7E18"/>
    <w:rsid w:val="007F0045"/>
    <w:rsid w:val="007F011C"/>
    <w:rsid w:val="007F17F9"/>
    <w:rsid w:val="007F2E0B"/>
    <w:rsid w:val="007F2E3B"/>
    <w:rsid w:val="007F2F3E"/>
    <w:rsid w:val="007F3193"/>
    <w:rsid w:val="007F3204"/>
    <w:rsid w:val="007F46DD"/>
    <w:rsid w:val="007F4CA9"/>
    <w:rsid w:val="007F6187"/>
    <w:rsid w:val="007F6B74"/>
    <w:rsid w:val="007F6C94"/>
    <w:rsid w:val="007F6D1A"/>
    <w:rsid w:val="007F6D3C"/>
    <w:rsid w:val="007F6F08"/>
    <w:rsid w:val="007F75D9"/>
    <w:rsid w:val="008005AC"/>
    <w:rsid w:val="00800AED"/>
    <w:rsid w:val="008014E2"/>
    <w:rsid w:val="00801BFC"/>
    <w:rsid w:val="00802500"/>
    <w:rsid w:val="00803C30"/>
    <w:rsid w:val="008046AE"/>
    <w:rsid w:val="00804A6B"/>
    <w:rsid w:val="00804CF3"/>
    <w:rsid w:val="008050BE"/>
    <w:rsid w:val="00805110"/>
    <w:rsid w:val="00805152"/>
    <w:rsid w:val="00806BEF"/>
    <w:rsid w:val="00806C03"/>
    <w:rsid w:val="00807C64"/>
    <w:rsid w:val="00807FB8"/>
    <w:rsid w:val="0081084B"/>
    <w:rsid w:val="00810CE1"/>
    <w:rsid w:val="008111AA"/>
    <w:rsid w:val="008112FB"/>
    <w:rsid w:val="008126F7"/>
    <w:rsid w:val="00813658"/>
    <w:rsid w:val="00813766"/>
    <w:rsid w:val="008156CB"/>
    <w:rsid w:val="00815850"/>
    <w:rsid w:val="008169B9"/>
    <w:rsid w:val="00816E4A"/>
    <w:rsid w:val="00817646"/>
    <w:rsid w:val="008204A0"/>
    <w:rsid w:val="008205CA"/>
    <w:rsid w:val="00821062"/>
    <w:rsid w:val="00821A40"/>
    <w:rsid w:val="00821B87"/>
    <w:rsid w:val="00822444"/>
    <w:rsid w:val="00822F46"/>
    <w:rsid w:val="008234C4"/>
    <w:rsid w:val="008236F5"/>
    <w:rsid w:val="008237E4"/>
    <w:rsid w:val="00823821"/>
    <w:rsid w:val="00823916"/>
    <w:rsid w:val="008240C8"/>
    <w:rsid w:val="00824896"/>
    <w:rsid w:val="0082598F"/>
    <w:rsid w:val="00826018"/>
    <w:rsid w:val="0082622C"/>
    <w:rsid w:val="00827414"/>
    <w:rsid w:val="0082773F"/>
    <w:rsid w:val="008277CA"/>
    <w:rsid w:val="00827BC3"/>
    <w:rsid w:val="00830249"/>
    <w:rsid w:val="00830CA9"/>
    <w:rsid w:val="00830D8B"/>
    <w:rsid w:val="00832222"/>
    <w:rsid w:val="00832E83"/>
    <w:rsid w:val="00832F5C"/>
    <w:rsid w:val="008343B0"/>
    <w:rsid w:val="00834489"/>
    <w:rsid w:val="00834A3D"/>
    <w:rsid w:val="00835039"/>
    <w:rsid w:val="00836A1E"/>
    <w:rsid w:val="008407D4"/>
    <w:rsid w:val="00842CAE"/>
    <w:rsid w:val="00842DD4"/>
    <w:rsid w:val="00843450"/>
    <w:rsid w:val="00843FFC"/>
    <w:rsid w:val="00844079"/>
    <w:rsid w:val="0084407F"/>
    <w:rsid w:val="00844A76"/>
    <w:rsid w:val="00845F1C"/>
    <w:rsid w:val="00845F84"/>
    <w:rsid w:val="00846671"/>
    <w:rsid w:val="00846765"/>
    <w:rsid w:val="00847BEB"/>
    <w:rsid w:val="00847CF3"/>
    <w:rsid w:val="00850CBF"/>
    <w:rsid w:val="00850F45"/>
    <w:rsid w:val="008529B1"/>
    <w:rsid w:val="008537CA"/>
    <w:rsid w:val="00854881"/>
    <w:rsid w:val="0085513E"/>
    <w:rsid w:val="00855BDA"/>
    <w:rsid w:val="00855D1B"/>
    <w:rsid w:val="00856952"/>
    <w:rsid w:val="0085774A"/>
    <w:rsid w:val="00857B57"/>
    <w:rsid w:val="00861138"/>
    <w:rsid w:val="00861230"/>
    <w:rsid w:val="008612A9"/>
    <w:rsid w:val="008619C7"/>
    <w:rsid w:val="0086279D"/>
    <w:rsid w:val="00862D3C"/>
    <w:rsid w:val="00862DFF"/>
    <w:rsid w:val="00862EAD"/>
    <w:rsid w:val="00862FC2"/>
    <w:rsid w:val="00864C6D"/>
    <w:rsid w:val="00864D43"/>
    <w:rsid w:val="00864ED8"/>
    <w:rsid w:val="008667BC"/>
    <w:rsid w:val="00866CDC"/>
    <w:rsid w:val="008671DE"/>
    <w:rsid w:val="0086739E"/>
    <w:rsid w:val="00870408"/>
    <w:rsid w:val="008707C3"/>
    <w:rsid w:val="00871401"/>
    <w:rsid w:val="0087167D"/>
    <w:rsid w:val="008718A6"/>
    <w:rsid w:val="008718C0"/>
    <w:rsid w:val="0087217E"/>
    <w:rsid w:val="008725AA"/>
    <w:rsid w:val="00872811"/>
    <w:rsid w:val="00873AC5"/>
    <w:rsid w:val="008743D9"/>
    <w:rsid w:val="008744B4"/>
    <w:rsid w:val="00874562"/>
    <w:rsid w:val="00876237"/>
    <w:rsid w:val="00877FE9"/>
    <w:rsid w:val="00880C8B"/>
    <w:rsid w:val="00880D74"/>
    <w:rsid w:val="00881E74"/>
    <w:rsid w:val="0088323D"/>
    <w:rsid w:val="00883630"/>
    <w:rsid w:val="00883DC1"/>
    <w:rsid w:val="00885094"/>
    <w:rsid w:val="0088678D"/>
    <w:rsid w:val="00887167"/>
    <w:rsid w:val="00890CA0"/>
    <w:rsid w:val="008913BA"/>
    <w:rsid w:val="00891AAD"/>
    <w:rsid w:val="008944B8"/>
    <w:rsid w:val="00894EEE"/>
    <w:rsid w:val="00897034"/>
    <w:rsid w:val="0089780D"/>
    <w:rsid w:val="00897D12"/>
    <w:rsid w:val="008A0092"/>
    <w:rsid w:val="008A0736"/>
    <w:rsid w:val="008A0F5F"/>
    <w:rsid w:val="008A2BCE"/>
    <w:rsid w:val="008A2F99"/>
    <w:rsid w:val="008A331D"/>
    <w:rsid w:val="008A372A"/>
    <w:rsid w:val="008A3BB3"/>
    <w:rsid w:val="008A48C4"/>
    <w:rsid w:val="008A5B7E"/>
    <w:rsid w:val="008A5FDA"/>
    <w:rsid w:val="008A63A1"/>
    <w:rsid w:val="008A64A4"/>
    <w:rsid w:val="008A7105"/>
    <w:rsid w:val="008A74D5"/>
    <w:rsid w:val="008A7A2C"/>
    <w:rsid w:val="008A7BDB"/>
    <w:rsid w:val="008B016B"/>
    <w:rsid w:val="008B3331"/>
    <w:rsid w:val="008B3444"/>
    <w:rsid w:val="008B3FE5"/>
    <w:rsid w:val="008B4CA7"/>
    <w:rsid w:val="008B53C1"/>
    <w:rsid w:val="008B56DE"/>
    <w:rsid w:val="008B6C1E"/>
    <w:rsid w:val="008B6C64"/>
    <w:rsid w:val="008B7532"/>
    <w:rsid w:val="008C0483"/>
    <w:rsid w:val="008C07BA"/>
    <w:rsid w:val="008C1A03"/>
    <w:rsid w:val="008C2213"/>
    <w:rsid w:val="008C2F02"/>
    <w:rsid w:val="008C37C9"/>
    <w:rsid w:val="008C3E71"/>
    <w:rsid w:val="008C5AFF"/>
    <w:rsid w:val="008C5C55"/>
    <w:rsid w:val="008C6328"/>
    <w:rsid w:val="008C7106"/>
    <w:rsid w:val="008D0E20"/>
    <w:rsid w:val="008D10D1"/>
    <w:rsid w:val="008D14B3"/>
    <w:rsid w:val="008D153A"/>
    <w:rsid w:val="008D16B6"/>
    <w:rsid w:val="008D2DA9"/>
    <w:rsid w:val="008D4264"/>
    <w:rsid w:val="008D5580"/>
    <w:rsid w:val="008D774E"/>
    <w:rsid w:val="008E025D"/>
    <w:rsid w:val="008E2235"/>
    <w:rsid w:val="008E2C70"/>
    <w:rsid w:val="008E32BD"/>
    <w:rsid w:val="008E3A60"/>
    <w:rsid w:val="008E5767"/>
    <w:rsid w:val="008E6423"/>
    <w:rsid w:val="008E668A"/>
    <w:rsid w:val="008E668B"/>
    <w:rsid w:val="008E6AC1"/>
    <w:rsid w:val="008E78E1"/>
    <w:rsid w:val="008F0A07"/>
    <w:rsid w:val="008F139F"/>
    <w:rsid w:val="008F239D"/>
    <w:rsid w:val="008F2B71"/>
    <w:rsid w:val="008F2C13"/>
    <w:rsid w:val="008F3B9D"/>
    <w:rsid w:val="008F4725"/>
    <w:rsid w:val="008F528F"/>
    <w:rsid w:val="008F55C8"/>
    <w:rsid w:val="008F60B5"/>
    <w:rsid w:val="008F6AFC"/>
    <w:rsid w:val="00900FB4"/>
    <w:rsid w:val="009014F6"/>
    <w:rsid w:val="00901933"/>
    <w:rsid w:val="00902754"/>
    <w:rsid w:val="00904026"/>
    <w:rsid w:val="009049C0"/>
    <w:rsid w:val="00904A21"/>
    <w:rsid w:val="009052B5"/>
    <w:rsid w:val="00905D0D"/>
    <w:rsid w:val="00905FA9"/>
    <w:rsid w:val="00906BCF"/>
    <w:rsid w:val="0090716D"/>
    <w:rsid w:val="00907437"/>
    <w:rsid w:val="00910876"/>
    <w:rsid w:val="00910B52"/>
    <w:rsid w:val="0091136F"/>
    <w:rsid w:val="00911871"/>
    <w:rsid w:val="009123C1"/>
    <w:rsid w:val="00912479"/>
    <w:rsid w:val="00912CF0"/>
    <w:rsid w:val="009130AD"/>
    <w:rsid w:val="00913D05"/>
    <w:rsid w:val="00913FF4"/>
    <w:rsid w:val="00914762"/>
    <w:rsid w:val="0091486D"/>
    <w:rsid w:val="00914D4C"/>
    <w:rsid w:val="00914E87"/>
    <w:rsid w:val="00915C50"/>
    <w:rsid w:val="00920445"/>
    <w:rsid w:val="009204D1"/>
    <w:rsid w:val="009205EF"/>
    <w:rsid w:val="00920674"/>
    <w:rsid w:val="009207D6"/>
    <w:rsid w:val="00920E6E"/>
    <w:rsid w:val="00921322"/>
    <w:rsid w:val="00922832"/>
    <w:rsid w:val="00922F34"/>
    <w:rsid w:val="00923EF7"/>
    <w:rsid w:val="00925AAD"/>
    <w:rsid w:val="00925C82"/>
    <w:rsid w:val="00925F07"/>
    <w:rsid w:val="00927862"/>
    <w:rsid w:val="00927E5B"/>
    <w:rsid w:val="00930081"/>
    <w:rsid w:val="00930194"/>
    <w:rsid w:val="0093022D"/>
    <w:rsid w:val="0093089A"/>
    <w:rsid w:val="0093178F"/>
    <w:rsid w:val="009319AC"/>
    <w:rsid w:val="00931A7B"/>
    <w:rsid w:val="0093430C"/>
    <w:rsid w:val="00934704"/>
    <w:rsid w:val="009347EB"/>
    <w:rsid w:val="00934B25"/>
    <w:rsid w:val="00934BCE"/>
    <w:rsid w:val="009358D8"/>
    <w:rsid w:val="00940CA3"/>
    <w:rsid w:val="00941599"/>
    <w:rsid w:val="009417A9"/>
    <w:rsid w:val="00941F62"/>
    <w:rsid w:val="00942517"/>
    <w:rsid w:val="00943903"/>
    <w:rsid w:val="00943C24"/>
    <w:rsid w:val="00944DB5"/>
    <w:rsid w:val="0094513E"/>
    <w:rsid w:val="00946254"/>
    <w:rsid w:val="00946B81"/>
    <w:rsid w:val="00946C16"/>
    <w:rsid w:val="00946E96"/>
    <w:rsid w:val="0094725F"/>
    <w:rsid w:val="00951872"/>
    <w:rsid w:val="00951A6D"/>
    <w:rsid w:val="00955475"/>
    <w:rsid w:val="00956B55"/>
    <w:rsid w:val="00957E39"/>
    <w:rsid w:val="00957F83"/>
    <w:rsid w:val="009605F7"/>
    <w:rsid w:val="009607B8"/>
    <w:rsid w:val="00960CFC"/>
    <w:rsid w:val="00960D17"/>
    <w:rsid w:val="00961108"/>
    <w:rsid w:val="0096174F"/>
    <w:rsid w:val="00961BBD"/>
    <w:rsid w:val="0096286F"/>
    <w:rsid w:val="009629C4"/>
    <w:rsid w:val="00962BA1"/>
    <w:rsid w:val="00962D83"/>
    <w:rsid w:val="00962D8A"/>
    <w:rsid w:val="0096310D"/>
    <w:rsid w:val="00965346"/>
    <w:rsid w:val="00965EA5"/>
    <w:rsid w:val="00965EEC"/>
    <w:rsid w:val="00966659"/>
    <w:rsid w:val="0096669C"/>
    <w:rsid w:val="00967B15"/>
    <w:rsid w:val="009707E9"/>
    <w:rsid w:val="00970C29"/>
    <w:rsid w:val="0097343A"/>
    <w:rsid w:val="00973D4B"/>
    <w:rsid w:val="00974192"/>
    <w:rsid w:val="00975C0D"/>
    <w:rsid w:val="0097667F"/>
    <w:rsid w:val="00976A1F"/>
    <w:rsid w:val="00980DE7"/>
    <w:rsid w:val="00981A57"/>
    <w:rsid w:val="009835D7"/>
    <w:rsid w:val="00983738"/>
    <w:rsid w:val="00983906"/>
    <w:rsid w:val="00983DCD"/>
    <w:rsid w:val="0098450C"/>
    <w:rsid w:val="00984B4F"/>
    <w:rsid w:val="009851B8"/>
    <w:rsid w:val="00985628"/>
    <w:rsid w:val="00986355"/>
    <w:rsid w:val="009863DD"/>
    <w:rsid w:val="00987003"/>
    <w:rsid w:val="0099073C"/>
    <w:rsid w:val="009908F3"/>
    <w:rsid w:val="009919DD"/>
    <w:rsid w:val="00991C93"/>
    <w:rsid w:val="00991F79"/>
    <w:rsid w:val="00992C99"/>
    <w:rsid w:val="0099323D"/>
    <w:rsid w:val="009937CC"/>
    <w:rsid w:val="009939B8"/>
    <w:rsid w:val="00993ECF"/>
    <w:rsid w:val="00994336"/>
    <w:rsid w:val="00995798"/>
    <w:rsid w:val="00995BA5"/>
    <w:rsid w:val="00995CFE"/>
    <w:rsid w:val="0099666D"/>
    <w:rsid w:val="00997096"/>
    <w:rsid w:val="009971EB"/>
    <w:rsid w:val="0099720A"/>
    <w:rsid w:val="00997619"/>
    <w:rsid w:val="009A05DD"/>
    <w:rsid w:val="009A2A06"/>
    <w:rsid w:val="009A2DAB"/>
    <w:rsid w:val="009A307A"/>
    <w:rsid w:val="009A3585"/>
    <w:rsid w:val="009A3D42"/>
    <w:rsid w:val="009A5F08"/>
    <w:rsid w:val="009A6A1C"/>
    <w:rsid w:val="009A6D2B"/>
    <w:rsid w:val="009B042B"/>
    <w:rsid w:val="009B06FB"/>
    <w:rsid w:val="009B1FE9"/>
    <w:rsid w:val="009B228F"/>
    <w:rsid w:val="009B2D32"/>
    <w:rsid w:val="009B422D"/>
    <w:rsid w:val="009B579E"/>
    <w:rsid w:val="009B68A3"/>
    <w:rsid w:val="009B6949"/>
    <w:rsid w:val="009B7332"/>
    <w:rsid w:val="009B7F51"/>
    <w:rsid w:val="009C01EC"/>
    <w:rsid w:val="009C122E"/>
    <w:rsid w:val="009C31C1"/>
    <w:rsid w:val="009C3A83"/>
    <w:rsid w:val="009C3A96"/>
    <w:rsid w:val="009C4B17"/>
    <w:rsid w:val="009C5DA3"/>
    <w:rsid w:val="009C66CB"/>
    <w:rsid w:val="009C6F41"/>
    <w:rsid w:val="009C720B"/>
    <w:rsid w:val="009C7FE0"/>
    <w:rsid w:val="009D07D3"/>
    <w:rsid w:val="009D1709"/>
    <w:rsid w:val="009D244E"/>
    <w:rsid w:val="009D4D2B"/>
    <w:rsid w:val="009D4D47"/>
    <w:rsid w:val="009D5013"/>
    <w:rsid w:val="009D52A4"/>
    <w:rsid w:val="009D75FC"/>
    <w:rsid w:val="009D7667"/>
    <w:rsid w:val="009D7800"/>
    <w:rsid w:val="009E03F9"/>
    <w:rsid w:val="009E1A64"/>
    <w:rsid w:val="009E2C45"/>
    <w:rsid w:val="009E306B"/>
    <w:rsid w:val="009E6216"/>
    <w:rsid w:val="009E643F"/>
    <w:rsid w:val="009E7BB1"/>
    <w:rsid w:val="009F143D"/>
    <w:rsid w:val="009F164C"/>
    <w:rsid w:val="009F1F7A"/>
    <w:rsid w:val="009F2B7E"/>
    <w:rsid w:val="009F2F8A"/>
    <w:rsid w:val="009F35A1"/>
    <w:rsid w:val="009F406C"/>
    <w:rsid w:val="009F41EA"/>
    <w:rsid w:val="009F42D1"/>
    <w:rsid w:val="009F43BC"/>
    <w:rsid w:val="009F4937"/>
    <w:rsid w:val="009F52C5"/>
    <w:rsid w:val="009F59B2"/>
    <w:rsid w:val="009F5D1E"/>
    <w:rsid w:val="009F64B7"/>
    <w:rsid w:val="009F69CD"/>
    <w:rsid w:val="009F6C99"/>
    <w:rsid w:val="009F6E9C"/>
    <w:rsid w:val="009F71A9"/>
    <w:rsid w:val="009F793C"/>
    <w:rsid w:val="00A01C79"/>
    <w:rsid w:val="00A02580"/>
    <w:rsid w:val="00A036E1"/>
    <w:rsid w:val="00A0409D"/>
    <w:rsid w:val="00A05334"/>
    <w:rsid w:val="00A067A9"/>
    <w:rsid w:val="00A06D5F"/>
    <w:rsid w:val="00A0783E"/>
    <w:rsid w:val="00A07DE4"/>
    <w:rsid w:val="00A07ED6"/>
    <w:rsid w:val="00A07F62"/>
    <w:rsid w:val="00A105C9"/>
    <w:rsid w:val="00A13AA3"/>
    <w:rsid w:val="00A14DB7"/>
    <w:rsid w:val="00A1539C"/>
    <w:rsid w:val="00A173E6"/>
    <w:rsid w:val="00A2020F"/>
    <w:rsid w:val="00A20223"/>
    <w:rsid w:val="00A2037E"/>
    <w:rsid w:val="00A2271A"/>
    <w:rsid w:val="00A22795"/>
    <w:rsid w:val="00A22A8F"/>
    <w:rsid w:val="00A23BB2"/>
    <w:rsid w:val="00A23FFE"/>
    <w:rsid w:val="00A24ABC"/>
    <w:rsid w:val="00A24EBA"/>
    <w:rsid w:val="00A2509A"/>
    <w:rsid w:val="00A252B2"/>
    <w:rsid w:val="00A257CA"/>
    <w:rsid w:val="00A25FD4"/>
    <w:rsid w:val="00A261F9"/>
    <w:rsid w:val="00A26B8D"/>
    <w:rsid w:val="00A27074"/>
    <w:rsid w:val="00A27CF1"/>
    <w:rsid w:val="00A30C9F"/>
    <w:rsid w:val="00A3133B"/>
    <w:rsid w:val="00A32287"/>
    <w:rsid w:val="00A32BA2"/>
    <w:rsid w:val="00A34917"/>
    <w:rsid w:val="00A36925"/>
    <w:rsid w:val="00A36EF4"/>
    <w:rsid w:val="00A378C6"/>
    <w:rsid w:val="00A40E46"/>
    <w:rsid w:val="00A40FF3"/>
    <w:rsid w:val="00A42309"/>
    <w:rsid w:val="00A423A2"/>
    <w:rsid w:val="00A42A3D"/>
    <w:rsid w:val="00A44839"/>
    <w:rsid w:val="00A44E76"/>
    <w:rsid w:val="00A459E7"/>
    <w:rsid w:val="00A45DEB"/>
    <w:rsid w:val="00A46004"/>
    <w:rsid w:val="00A46696"/>
    <w:rsid w:val="00A47259"/>
    <w:rsid w:val="00A50D26"/>
    <w:rsid w:val="00A50F30"/>
    <w:rsid w:val="00A51B20"/>
    <w:rsid w:val="00A52AB3"/>
    <w:rsid w:val="00A54123"/>
    <w:rsid w:val="00A54456"/>
    <w:rsid w:val="00A601AC"/>
    <w:rsid w:val="00A615BF"/>
    <w:rsid w:val="00A63065"/>
    <w:rsid w:val="00A63AEB"/>
    <w:rsid w:val="00A63E81"/>
    <w:rsid w:val="00A63F9D"/>
    <w:rsid w:val="00A64226"/>
    <w:rsid w:val="00A653D7"/>
    <w:rsid w:val="00A653DF"/>
    <w:rsid w:val="00A661C1"/>
    <w:rsid w:val="00A716AF"/>
    <w:rsid w:val="00A716B5"/>
    <w:rsid w:val="00A7224D"/>
    <w:rsid w:val="00A723C1"/>
    <w:rsid w:val="00A72805"/>
    <w:rsid w:val="00A72B53"/>
    <w:rsid w:val="00A72DED"/>
    <w:rsid w:val="00A732B3"/>
    <w:rsid w:val="00A7375C"/>
    <w:rsid w:val="00A73C46"/>
    <w:rsid w:val="00A74376"/>
    <w:rsid w:val="00A749EF"/>
    <w:rsid w:val="00A76915"/>
    <w:rsid w:val="00A76AC4"/>
    <w:rsid w:val="00A8062B"/>
    <w:rsid w:val="00A80DCF"/>
    <w:rsid w:val="00A80EB6"/>
    <w:rsid w:val="00A830C8"/>
    <w:rsid w:val="00A83718"/>
    <w:rsid w:val="00A84A23"/>
    <w:rsid w:val="00A855E7"/>
    <w:rsid w:val="00A87153"/>
    <w:rsid w:val="00A87330"/>
    <w:rsid w:val="00A87E0C"/>
    <w:rsid w:val="00A92865"/>
    <w:rsid w:val="00A93238"/>
    <w:rsid w:val="00A938EE"/>
    <w:rsid w:val="00A93B7C"/>
    <w:rsid w:val="00A942B0"/>
    <w:rsid w:val="00A954A2"/>
    <w:rsid w:val="00A965AD"/>
    <w:rsid w:val="00A97174"/>
    <w:rsid w:val="00A97E2B"/>
    <w:rsid w:val="00AA092C"/>
    <w:rsid w:val="00AA0B4F"/>
    <w:rsid w:val="00AA0FD8"/>
    <w:rsid w:val="00AA1072"/>
    <w:rsid w:val="00AA17A0"/>
    <w:rsid w:val="00AA21C9"/>
    <w:rsid w:val="00AA3001"/>
    <w:rsid w:val="00AA3A37"/>
    <w:rsid w:val="00AA4B56"/>
    <w:rsid w:val="00AA60E0"/>
    <w:rsid w:val="00AA611E"/>
    <w:rsid w:val="00AA664E"/>
    <w:rsid w:val="00AB0A54"/>
    <w:rsid w:val="00AB1C51"/>
    <w:rsid w:val="00AB1CB5"/>
    <w:rsid w:val="00AB241C"/>
    <w:rsid w:val="00AB25D3"/>
    <w:rsid w:val="00AB2640"/>
    <w:rsid w:val="00AB32A9"/>
    <w:rsid w:val="00AB32BA"/>
    <w:rsid w:val="00AB3375"/>
    <w:rsid w:val="00AB4089"/>
    <w:rsid w:val="00AB4140"/>
    <w:rsid w:val="00AB47B3"/>
    <w:rsid w:val="00AB4A25"/>
    <w:rsid w:val="00AB526F"/>
    <w:rsid w:val="00AB7082"/>
    <w:rsid w:val="00AB70C0"/>
    <w:rsid w:val="00AC0444"/>
    <w:rsid w:val="00AC13C4"/>
    <w:rsid w:val="00AC192D"/>
    <w:rsid w:val="00AC31E7"/>
    <w:rsid w:val="00AC4AED"/>
    <w:rsid w:val="00AC4E36"/>
    <w:rsid w:val="00AC6211"/>
    <w:rsid w:val="00AC724B"/>
    <w:rsid w:val="00AC7C1D"/>
    <w:rsid w:val="00AC7CDF"/>
    <w:rsid w:val="00AD018B"/>
    <w:rsid w:val="00AD0492"/>
    <w:rsid w:val="00AD064C"/>
    <w:rsid w:val="00AD0AA6"/>
    <w:rsid w:val="00AD0AEA"/>
    <w:rsid w:val="00AD1478"/>
    <w:rsid w:val="00AD2314"/>
    <w:rsid w:val="00AD3031"/>
    <w:rsid w:val="00AD3842"/>
    <w:rsid w:val="00AD3E77"/>
    <w:rsid w:val="00AD4870"/>
    <w:rsid w:val="00AD4C69"/>
    <w:rsid w:val="00AD5A13"/>
    <w:rsid w:val="00AD63FA"/>
    <w:rsid w:val="00AD64C6"/>
    <w:rsid w:val="00AD775F"/>
    <w:rsid w:val="00AD77DA"/>
    <w:rsid w:val="00AD7B24"/>
    <w:rsid w:val="00AE20DF"/>
    <w:rsid w:val="00AE334B"/>
    <w:rsid w:val="00AE4AAB"/>
    <w:rsid w:val="00AE50AC"/>
    <w:rsid w:val="00AE5CBF"/>
    <w:rsid w:val="00AE5D84"/>
    <w:rsid w:val="00AE6015"/>
    <w:rsid w:val="00AE6A77"/>
    <w:rsid w:val="00AE6F2A"/>
    <w:rsid w:val="00AE7AF4"/>
    <w:rsid w:val="00AF05A6"/>
    <w:rsid w:val="00AF0604"/>
    <w:rsid w:val="00AF1004"/>
    <w:rsid w:val="00AF1596"/>
    <w:rsid w:val="00AF29CB"/>
    <w:rsid w:val="00AF3C5F"/>
    <w:rsid w:val="00AF46E3"/>
    <w:rsid w:val="00AF764A"/>
    <w:rsid w:val="00AF7F36"/>
    <w:rsid w:val="00B02291"/>
    <w:rsid w:val="00B0235D"/>
    <w:rsid w:val="00B02459"/>
    <w:rsid w:val="00B02D7A"/>
    <w:rsid w:val="00B04C24"/>
    <w:rsid w:val="00B0533B"/>
    <w:rsid w:val="00B05AEC"/>
    <w:rsid w:val="00B060B6"/>
    <w:rsid w:val="00B06B52"/>
    <w:rsid w:val="00B070F3"/>
    <w:rsid w:val="00B11C6B"/>
    <w:rsid w:val="00B1259F"/>
    <w:rsid w:val="00B13221"/>
    <w:rsid w:val="00B13645"/>
    <w:rsid w:val="00B1467F"/>
    <w:rsid w:val="00B14690"/>
    <w:rsid w:val="00B14B12"/>
    <w:rsid w:val="00B1588F"/>
    <w:rsid w:val="00B15B09"/>
    <w:rsid w:val="00B15EEB"/>
    <w:rsid w:val="00B16699"/>
    <w:rsid w:val="00B168A2"/>
    <w:rsid w:val="00B17C1D"/>
    <w:rsid w:val="00B20453"/>
    <w:rsid w:val="00B2050A"/>
    <w:rsid w:val="00B213D4"/>
    <w:rsid w:val="00B22A5B"/>
    <w:rsid w:val="00B2381C"/>
    <w:rsid w:val="00B25B67"/>
    <w:rsid w:val="00B268C6"/>
    <w:rsid w:val="00B27351"/>
    <w:rsid w:val="00B335A2"/>
    <w:rsid w:val="00B335E6"/>
    <w:rsid w:val="00B33799"/>
    <w:rsid w:val="00B337F9"/>
    <w:rsid w:val="00B33956"/>
    <w:rsid w:val="00B3581D"/>
    <w:rsid w:val="00B37B52"/>
    <w:rsid w:val="00B40E6D"/>
    <w:rsid w:val="00B4162D"/>
    <w:rsid w:val="00B419BD"/>
    <w:rsid w:val="00B41D2F"/>
    <w:rsid w:val="00B42BD9"/>
    <w:rsid w:val="00B43240"/>
    <w:rsid w:val="00B43438"/>
    <w:rsid w:val="00B45504"/>
    <w:rsid w:val="00B458A4"/>
    <w:rsid w:val="00B463D2"/>
    <w:rsid w:val="00B46586"/>
    <w:rsid w:val="00B466FB"/>
    <w:rsid w:val="00B476C4"/>
    <w:rsid w:val="00B47A4E"/>
    <w:rsid w:val="00B50090"/>
    <w:rsid w:val="00B50F1A"/>
    <w:rsid w:val="00B51844"/>
    <w:rsid w:val="00B53497"/>
    <w:rsid w:val="00B540C6"/>
    <w:rsid w:val="00B5467F"/>
    <w:rsid w:val="00B54FE4"/>
    <w:rsid w:val="00B5501C"/>
    <w:rsid w:val="00B55DA3"/>
    <w:rsid w:val="00B5639A"/>
    <w:rsid w:val="00B56757"/>
    <w:rsid w:val="00B56AF6"/>
    <w:rsid w:val="00B60B8D"/>
    <w:rsid w:val="00B61AFF"/>
    <w:rsid w:val="00B61F09"/>
    <w:rsid w:val="00B61F38"/>
    <w:rsid w:val="00B62E49"/>
    <w:rsid w:val="00B642E7"/>
    <w:rsid w:val="00B64332"/>
    <w:rsid w:val="00B64EFE"/>
    <w:rsid w:val="00B668F9"/>
    <w:rsid w:val="00B66E40"/>
    <w:rsid w:val="00B67A49"/>
    <w:rsid w:val="00B70525"/>
    <w:rsid w:val="00B705EB"/>
    <w:rsid w:val="00B71731"/>
    <w:rsid w:val="00B71B9A"/>
    <w:rsid w:val="00B71ECD"/>
    <w:rsid w:val="00B723C0"/>
    <w:rsid w:val="00B73046"/>
    <w:rsid w:val="00B765F2"/>
    <w:rsid w:val="00B7680D"/>
    <w:rsid w:val="00B77D4C"/>
    <w:rsid w:val="00B809F6"/>
    <w:rsid w:val="00B80B19"/>
    <w:rsid w:val="00B80B45"/>
    <w:rsid w:val="00B81D4C"/>
    <w:rsid w:val="00B82BDC"/>
    <w:rsid w:val="00B8350D"/>
    <w:rsid w:val="00B838A8"/>
    <w:rsid w:val="00B83914"/>
    <w:rsid w:val="00B83B12"/>
    <w:rsid w:val="00B8489B"/>
    <w:rsid w:val="00B8591D"/>
    <w:rsid w:val="00B90B0B"/>
    <w:rsid w:val="00B91004"/>
    <w:rsid w:val="00B91D42"/>
    <w:rsid w:val="00B92D08"/>
    <w:rsid w:val="00B92DC9"/>
    <w:rsid w:val="00B935AD"/>
    <w:rsid w:val="00B94CA7"/>
    <w:rsid w:val="00B959F2"/>
    <w:rsid w:val="00B95F27"/>
    <w:rsid w:val="00B96102"/>
    <w:rsid w:val="00B96C7A"/>
    <w:rsid w:val="00BA0962"/>
    <w:rsid w:val="00BA0DBA"/>
    <w:rsid w:val="00BA2119"/>
    <w:rsid w:val="00BA2B26"/>
    <w:rsid w:val="00BA3420"/>
    <w:rsid w:val="00BA3932"/>
    <w:rsid w:val="00BA3B41"/>
    <w:rsid w:val="00BA3C4E"/>
    <w:rsid w:val="00BA4868"/>
    <w:rsid w:val="00BA4A08"/>
    <w:rsid w:val="00BA517B"/>
    <w:rsid w:val="00BA52E9"/>
    <w:rsid w:val="00BA58AA"/>
    <w:rsid w:val="00BA5F3A"/>
    <w:rsid w:val="00BA604F"/>
    <w:rsid w:val="00BA6182"/>
    <w:rsid w:val="00BA629F"/>
    <w:rsid w:val="00BA7E71"/>
    <w:rsid w:val="00BB1030"/>
    <w:rsid w:val="00BB267B"/>
    <w:rsid w:val="00BB267F"/>
    <w:rsid w:val="00BB26D1"/>
    <w:rsid w:val="00BB27ED"/>
    <w:rsid w:val="00BB3783"/>
    <w:rsid w:val="00BB4695"/>
    <w:rsid w:val="00BB4FDA"/>
    <w:rsid w:val="00BB508C"/>
    <w:rsid w:val="00BB5900"/>
    <w:rsid w:val="00BB5FC3"/>
    <w:rsid w:val="00BB6FA4"/>
    <w:rsid w:val="00BB72AF"/>
    <w:rsid w:val="00BB7486"/>
    <w:rsid w:val="00BB74A6"/>
    <w:rsid w:val="00BC005D"/>
    <w:rsid w:val="00BC0CB4"/>
    <w:rsid w:val="00BC24CC"/>
    <w:rsid w:val="00BC3451"/>
    <w:rsid w:val="00BC55C1"/>
    <w:rsid w:val="00BC67FE"/>
    <w:rsid w:val="00BD0440"/>
    <w:rsid w:val="00BD053A"/>
    <w:rsid w:val="00BD08A6"/>
    <w:rsid w:val="00BD08FF"/>
    <w:rsid w:val="00BD1D56"/>
    <w:rsid w:val="00BD44C1"/>
    <w:rsid w:val="00BD4B9F"/>
    <w:rsid w:val="00BD4DCB"/>
    <w:rsid w:val="00BD5403"/>
    <w:rsid w:val="00BD562C"/>
    <w:rsid w:val="00BD7E6C"/>
    <w:rsid w:val="00BD7F92"/>
    <w:rsid w:val="00BE070C"/>
    <w:rsid w:val="00BE0C51"/>
    <w:rsid w:val="00BE0D35"/>
    <w:rsid w:val="00BE1C19"/>
    <w:rsid w:val="00BE22F0"/>
    <w:rsid w:val="00BE2BE6"/>
    <w:rsid w:val="00BE2D63"/>
    <w:rsid w:val="00BE38AB"/>
    <w:rsid w:val="00BE390F"/>
    <w:rsid w:val="00BE3F0D"/>
    <w:rsid w:val="00BE4D7B"/>
    <w:rsid w:val="00BE5656"/>
    <w:rsid w:val="00BE575D"/>
    <w:rsid w:val="00BE5D6B"/>
    <w:rsid w:val="00BE5DB6"/>
    <w:rsid w:val="00BE668E"/>
    <w:rsid w:val="00BE6A52"/>
    <w:rsid w:val="00BF013A"/>
    <w:rsid w:val="00BF048F"/>
    <w:rsid w:val="00BF0D26"/>
    <w:rsid w:val="00BF1565"/>
    <w:rsid w:val="00BF17D9"/>
    <w:rsid w:val="00BF19DF"/>
    <w:rsid w:val="00BF20D5"/>
    <w:rsid w:val="00BF303A"/>
    <w:rsid w:val="00BF30CB"/>
    <w:rsid w:val="00BF3164"/>
    <w:rsid w:val="00BF3457"/>
    <w:rsid w:val="00BF49FA"/>
    <w:rsid w:val="00C00210"/>
    <w:rsid w:val="00C00C6C"/>
    <w:rsid w:val="00C024DD"/>
    <w:rsid w:val="00C02AB6"/>
    <w:rsid w:val="00C03268"/>
    <w:rsid w:val="00C03EF1"/>
    <w:rsid w:val="00C04895"/>
    <w:rsid w:val="00C0503C"/>
    <w:rsid w:val="00C0586F"/>
    <w:rsid w:val="00C06000"/>
    <w:rsid w:val="00C070B2"/>
    <w:rsid w:val="00C07662"/>
    <w:rsid w:val="00C07DD8"/>
    <w:rsid w:val="00C10301"/>
    <w:rsid w:val="00C10431"/>
    <w:rsid w:val="00C11371"/>
    <w:rsid w:val="00C11541"/>
    <w:rsid w:val="00C11705"/>
    <w:rsid w:val="00C11BAF"/>
    <w:rsid w:val="00C13851"/>
    <w:rsid w:val="00C15018"/>
    <w:rsid w:val="00C15953"/>
    <w:rsid w:val="00C15FDD"/>
    <w:rsid w:val="00C169A2"/>
    <w:rsid w:val="00C17132"/>
    <w:rsid w:val="00C2089D"/>
    <w:rsid w:val="00C21B10"/>
    <w:rsid w:val="00C22222"/>
    <w:rsid w:val="00C23C6E"/>
    <w:rsid w:val="00C24B48"/>
    <w:rsid w:val="00C25D48"/>
    <w:rsid w:val="00C260D7"/>
    <w:rsid w:val="00C26151"/>
    <w:rsid w:val="00C32031"/>
    <w:rsid w:val="00C325AB"/>
    <w:rsid w:val="00C3387F"/>
    <w:rsid w:val="00C344EE"/>
    <w:rsid w:val="00C35A8F"/>
    <w:rsid w:val="00C3631C"/>
    <w:rsid w:val="00C36605"/>
    <w:rsid w:val="00C373E9"/>
    <w:rsid w:val="00C376F0"/>
    <w:rsid w:val="00C4051E"/>
    <w:rsid w:val="00C41FBD"/>
    <w:rsid w:val="00C43116"/>
    <w:rsid w:val="00C43B4E"/>
    <w:rsid w:val="00C43FBE"/>
    <w:rsid w:val="00C4401E"/>
    <w:rsid w:val="00C444F0"/>
    <w:rsid w:val="00C462AE"/>
    <w:rsid w:val="00C462FE"/>
    <w:rsid w:val="00C4675E"/>
    <w:rsid w:val="00C46D71"/>
    <w:rsid w:val="00C472AA"/>
    <w:rsid w:val="00C47D95"/>
    <w:rsid w:val="00C510CB"/>
    <w:rsid w:val="00C5158C"/>
    <w:rsid w:val="00C51B00"/>
    <w:rsid w:val="00C51BF0"/>
    <w:rsid w:val="00C5222A"/>
    <w:rsid w:val="00C5232B"/>
    <w:rsid w:val="00C53BA1"/>
    <w:rsid w:val="00C54C08"/>
    <w:rsid w:val="00C55610"/>
    <w:rsid w:val="00C55BF9"/>
    <w:rsid w:val="00C57259"/>
    <w:rsid w:val="00C60F55"/>
    <w:rsid w:val="00C61F1F"/>
    <w:rsid w:val="00C623B3"/>
    <w:rsid w:val="00C62918"/>
    <w:rsid w:val="00C62FD8"/>
    <w:rsid w:val="00C631E2"/>
    <w:rsid w:val="00C63A2F"/>
    <w:rsid w:val="00C63F55"/>
    <w:rsid w:val="00C643DD"/>
    <w:rsid w:val="00C64CA3"/>
    <w:rsid w:val="00C6719D"/>
    <w:rsid w:val="00C674EA"/>
    <w:rsid w:val="00C67C51"/>
    <w:rsid w:val="00C67D61"/>
    <w:rsid w:val="00C67E18"/>
    <w:rsid w:val="00C67F3F"/>
    <w:rsid w:val="00C70329"/>
    <w:rsid w:val="00C703E1"/>
    <w:rsid w:val="00C71E2F"/>
    <w:rsid w:val="00C72BEE"/>
    <w:rsid w:val="00C745E3"/>
    <w:rsid w:val="00C773A6"/>
    <w:rsid w:val="00C802C1"/>
    <w:rsid w:val="00C8104C"/>
    <w:rsid w:val="00C814A9"/>
    <w:rsid w:val="00C815DE"/>
    <w:rsid w:val="00C8290D"/>
    <w:rsid w:val="00C84494"/>
    <w:rsid w:val="00C85358"/>
    <w:rsid w:val="00C85D69"/>
    <w:rsid w:val="00C8610B"/>
    <w:rsid w:val="00C901F0"/>
    <w:rsid w:val="00C90751"/>
    <w:rsid w:val="00C90FF3"/>
    <w:rsid w:val="00C918FF"/>
    <w:rsid w:val="00C92447"/>
    <w:rsid w:val="00C927E4"/>
    <w:rsid w:val="00C935DA"/>
    <w:rsid w:val="00C9394B"/>
    <w:rsid w:val="00C94FA8"/>
    <w:rsid w:val="00C95620"/>
    <w:rsid w:val="00C956F3"/>
    <w:rsid w:val="00C957EF"/>
    <w:rsid w:val="00C9584B"/>
    <w:rsid w:val="00C96479"/>
    <w:rsid w:val="00C97894"/>
    <w:rsid w:val="00CA0A49"/>
    <w:rsid w:val="00CA1381"/>
    <w:rsid w:val="00CA17B3"/>
    <w:rsid w:val="00CA1ACD"/>
    <w:rsid w:val="00CA1D27"/>
    <w:rsid w:val="00CA1DB6"/>
    <w:rsid w:val="00CA298C"/>
    <w:rsid w:val="00CA2BCD"/>
    <w:rsid w:val="00CA36FA"/>
    <w:rsid w:val="00CA479B"/>
    <w:rsid w:val="00CA4E3B"/>
    <w:rsid w:val="00CA592B"/>
    <w:rsid w:val="00CA5AA5"/>
    <w:rsid w:val="00CA7545"/>
    <w:rsid w:val="00CB0EED"/>
    <w:rsid w:val="00CB1148"/>
    <w:rsid w:val="00CB373D"/>
    <w:rsid w:val="00CB44BF"/>
    <w:rsid w:val="00CB54C3"/>
    <w:rsid w:val="00CB565D"/>
    <w:rsid w:val="00CB577A"/>
    <w:rsid w:val="00CB5857"/>
    <w:rsid w:val="00CB6255"/>
    <w:rsid w:val="00CB65D0"/>
    <w:rsid w:val="00CB6B28"/>
    <w:rsid w:val="00CB6E1D"/>
    <w:rsid w:val="00CB707E"/>
    <w:rsid w:val="00CC030E"/>
    <w:rsid w:val="00CC198D"/>
    <w:rsid w:val="00CC2395"/>
    <w:rsid w:val="00CC26BA"/>
    <w:rsid w:val="00CC283F"/>
    <w:rsid w:val="00CC296B"/>
    <w:rsid w:val="00CC2A02"/>
    <w:rsid w:val="00CC36EF"/>
    <w:rsid w:val="00CC3F6B"/>
    <w:rsid w:val="00CC450B"/>
    <w:rsid w:val="00CC53A3"/>
    <w:rsid w:val="00CD0F5D"/>
    <w:rsid w:val="00CD32AF"/>
    <w:rsid w:val="00CD34F6"/>
    <w:rsid w:val="00CD3E64"/>
    <w:rsid w:val="00CD5407"/>
    <w:rsid w:val="00CD5B92"/>
    <w:rsid w:val="00CD5EC3"/>
    <w:rsid w:val="00CD7B82"/>
    <w:rsid w:val="00CE0AD4"/>
    <w:rsid w:val="00CE1056"/>
    <w:rsid w:val="00CE1D8A"/>
    <w:rsid w:val="00CE2E48"/>
    <w:rsid w:val="00CE30CE"/>
    <w:rsid w:val="00CE34A3"/>
    <w:rsid w:val="00CE3B4D"/>
    <w:rsid w:val="00CE42D5"/>
    <w:rsid w:val="00CE46EB"/>
    <w:rsid w:val="00CE555D"/>
    <w:rsid w:val="00CE66F8"/>
    <w:rsid w:val="00CE7FE1"/>
    <w:rsid w:val="00CF0565"/>
    <w:rsid w:val="00CF1161"/>
    <w:rsid w:val="00CF1690"/>
    <w:rsid w:val="00CF298B"/>
    <w:rsid w:val="00CF2AF9"/>
    <w:rsid w:val="00CF36F2"/>
    <w:rsid w:val="00CF51F6"/>
    <w:rsid w:val="00CF6366"/>
    <w:rsid w:val="00CF6BD4"/>
    <w:rsid w:val="00CF6E7A"/>
    <w:rsid w:val="00D00B97"/>
    <w:rsid w:val="00D01BC6"/>
    <w:rsid w:val="00D02043"/>
    <w:rsid w:val="00D02367"/>
    <w:rsid w:val="00D0339C"/>
    <w:rsid w:val="00D03A14"/>
    <w:rsid w:val="00D03B90"/>
    <w:rsid w:val="00D03DF4"/>
    <w:rsid w:val="00D0447F"/>
    <w:rsid w:val="00D06E4A"/>
    <w:rsid w:val="00D10432"/>
    <w:rsid w:val="00D10E94"/>
    <w:rsid w:val="00D12714"/>
    <w:rsid w:val="00D12972"/>
    <w:rsid w:val="00D13D64"/>
    <w:rsid w:val="00D141D4"/>
    <w:rsid w:val="00D159A8"/>
    <w:rsid w:val="00D15D04"/>
    <w:rsid w:val="00D16409"/>
    <w:rsid w:val="00D20046"/>
    <w:rsid w:val="00D2063B"/>
    <w:rsid w:val="00D21BA8"/>
    <w:rsid w:val="00D21FAB"/>
    <w:rsid w:val="00D22805"/>
    <w:rsid w:val="00D22C82"/>
    <w:rsid w:val="00D23432"/>
    <w:rsid w:val="00D242C2"/>
    <w:rsid w:val="00D24397"/>
    <w:rsid w:val="00D243E6"/>
    <w:rsid w:val="00D24932"/>
    <w:rsid w:val="00D249A3"/>
    <w:rsid w:val="00D24B03"/>
    <w:rsid w:val="00D26B3E"/>
    <w:rsid w:val="00D26B75"/>
    <w:rsid w:val="00D27C31"/>
    <w:rsid w:val="00D27EA8"/>
    <w:rsid w:val="00D27F16"/>
    <w:rsid w:val="00D306F9"/>
    <w:rsid w:val="00D310B2"/>
    <w:rsid w:val="00D31F85"/>
    <w:rsid w:val="00D3292C"/>
    <w:rsid w:val="00D35916"/>
    <w:rsid w:val="00D36D72"/>
    <w:rsid w:val="00D37901"/>
    <w:rsid w:val="00D37B9C"/>
    <w:rsid w:val="00D37CD1"/>
    <w:rsid w:val="00D403EF"/>
    <w:rsid w:val="00D40C75"/>
    <w:rsid w:val="00D41AF6"/>
    <w:rsid w:val="00D41DD7"/>
    <w:rsid w:val="00D44289"/>
    <w:rsid w:val="00D442C0"/>
    <w:rsid w:val="00D444E8"/>
    <w:rsid w:val="00D44C90"/>
    <w:rsid w:val="00D451FF"/>
    <w:rsid w:val="00D458AA"/>
    <w:rsid w:val="00D45B5C"/>
    <w:rsid w:val="00D45C5E"/>
    <w:rsid w:val="00D46064"/>
    <w:rsid w:val="00D468F9"/>
    <w:rsid w:val="00D47B75"/>
    <w:rsid w:val="00D47F05"/>
    <w:rsid w:val="00D5075D"/>
    <w:rsid w:val="00D51783"/>
    <w:rsid w:val="00D51A32"/>
    <w:rsid w:val="00D51CC2"/>
    <w:rsid w:val="00D525AE"/>
    <w:rsid w:val="00D52F93"/>
    <w:rsid w:val="00D533A6"/>
    <w:rsid w:val="00D535A0"/>
    <w:rsid w:val="00D545C2"/>
    <w:rsid w:val="00D54F66"/>
    <w:rsid w:val="00D5612E"/>
    <w:rsid w:val="00D5709A"/>
    <w:rsid w:val="00D6021B"/>
    <w:rsid w:val="00D6078E"/>
    <w:rsid w:val="00D6131D"/>
    <w:rsid w:val="00D63C1D"/>
    <w:rsid w:val="00D64757"/>
    <w:rsid w:val="00D649EE"/>
    <w:rsid w:val="00D659DF"/>
    <w:rsid w:val="00D66070"/>
    <w:rsid w:val="00D66254"/>
    <w:rsid w:val="00D66263"/>
    <w:rsid w:val="00D669F7"/>
    <w:rsid w:val="00D66DC9"/>
    <w:rsid w:val="00D67C05"/>
    <w:rsid w:val="00D67CFE"/>
    <w:rsid w:val="00D701AA"/>
    <w:rsid w:val="00D716FA"/>
    <w:rsid w:val="00D71A18"/>
    <w:rsid w:val="00D72B5E"/>
    <w:rsid w:val="00D73948"/>
    <w:rsid w:val="00D73A9A"/>
    <w:rsid w:val="00D74467"/>
    <w:rsid w:val="00D74633"/>
    <w:rsid w:val="00D74760"/>
    <w:rsid w:val="00D74B72"/>
    <w:rsid w:val="00D74EEB"/>
    <w:rsid w:val="00D7564E"/>
    <w:rsid w:val="00D75D48"/>
    <w:rsid w:val="00D760A2"/>
    <w:rsid w:val="00D76C04"/>
    <w:rsid w:val="00D7735A"/>
    <w:rsid w:val="00D8128A"/>
    <w:rsid w:val="00D81BB7"/>
    <w:rsid w:val="00D81C2C"/>
    <w:rsid w:val="00D827C6"/>
    <w:rsid w:val="00D82F5F"/>
    <w:rsid w:val="00D8570A"/>
    <w:rsid w:val="00D85EF2"/>
    <w:rsid w:val="00D8606C"/>
    <w:rsid w:val="00D860F6"/>
    <w:rsid w:val="00D867E2"/>
    <w:rsid w:val="00D900C3"/>
    <w:rsid w:val="00D90406"/>
    <w:rsid w:val="00D9042C"/>
    <w:rsid w:val="00D912DD"/>
    <w:rsid w:val="00D91CE0"/>
    <w:rsid w:val="00D92185"/>
    <w:rsid w:val="00D94516"/>
    <w:rsid w:val="00D94D5E"/>
    <w:rsid w:val="00D95148"/>
    <w:rsid w:val="00D9708E"/>
    <w:rsid w:val="00D97780"/>
    <w:rsid w:val="00D9781F"/>
    <w:rsid w:val="00DA072D"/>
    <w:rsid w:val="00DA1F44"/>
    <w:rsid w:val="00DA36DD"/>
    <w:rsid w:val="00DA3C6E"/>
    <w:rsid w:val="00DA3D46"/>
    <w:rsid w:val="00DA3E31"/>
    <w:rsid w:val="00DA5F72"/>
    <w:rsid w:val="00DA681F"/>
    <w:rsid w:val="00DA6979"/>
    <w:rsid w:val="00DA7DB3"/>
    <w:rsid w:val="00DB0007"/>
    <w:rsid w:val="00DB02C5"/>
    <w:rsid w:val="00DB0F5E"/>
    <w:rsid w:val="00DB1791"/>
    <w:rsid w:val="00DB1BC0"/>
    <w:rsid w:val="00DB2F45"/>
    <w:rsid w:val="00DB3686"/>
    <w:rsid w:val="00DB4112"/>
    <w:rsid w:val="00DB42F6"/>
    <w:rsid w:val="00DB5D3A"/>
    <w:rsid w:val="00DB5E55"/>
    <w:rsid w:val="00DB6A8C"/>
    <w:rsid w:val="00DB6AE2"/>
    <w:rsid w:val="00DC0754"/>
    <w:rsid w:val="00DC0B2A"/>
    <w:rsid w:val="00DC0B6F"/>
    <w:rsid w:val="00DC0BA3"/>
    <w:rsid w:val="00DC30DE"/>
    <w:rsid w:val="00DC3115"/>
    <w:rsid w:val="00DC3A21"/>
    <w:rsid w:val="00DC4233"/>
    <w:rsid w:val="00DC4369"/>
    <w:rsid w:val="00DC4DE4"/>
    <w:rsid w:val="00DC5957"/>
    <w:rsid w:val="00DC5B2B"/>
    <w:rsid w:val="00DC5CA2"/>
    <w:rsid w:val="00DC5EAC"/>
    <w:rsid w:val="00DC62FA"/>
    <w:rsid w:val="00DC7132"/>
    <w:rsid w:val="00DD278B"/>
    <w:rsid w:val="00DD3A8C"/>
    <w:rsid w:val="00DD3D3E"/>
    <w:rsid w:val="00DD43BC"/>
    <w:rsid w:val="00DD4B19"/>
    <w:rsid w:val="00DD5112"/>
    <w:rsid w:val="00DD6E99"/>
    <w:rsid w:val="00DD70B3"/>
    <w:rsid w:val="00DD767A"/>
    <w:rsid w:val="00DD78E3"/>
    <w:rsid w:val="00DE0702"/>
    <w:rsid w:val="00DE0740"/>
    <w:rsid w:val="00DE13AB"/>
    <w:rsid w:val="00DE1A10"/>
    <w:rsid w:val="00DE1E6C"/>
    <w:rsid w:val="00DE1E99"/>
    <w:rsid w:val="00DE22B0"/>
    <w:rsid w:val="00DE24A7"/>
    <w:rsid w:val="00DE337A"/>
    <w:rsid w:val="00DE3678"/>
    <w:rsid w:val="00DE3F39"/>
    <w:rsid w:val="00DE4272"/>
    <w:rsid w:val="00DE47F9"/>
    <w:rsid w:val="00DE59A3"/>
    <w:rsid w:val="00DE69CB"/>
    <w:rsid w:val="00DF093F"/>
    <w:rsid w:val="00DF0998"/>
    <w:rsid w:val="00DF1460"/>
    <w:rsid w:val="00DF1746"/>
    <w:rsid w:val="00DF1B61"/>
    <w:rsid w:val="00DF1B9A"/>
    <w:rsid w:val="00DF1D18"/>
    <w:rsid w:val="00DF2790"/>
    <w:rsid w:val="00DF2A83"/>
    <w:rsid w:val="00DF37C1"/>
    <w:rsid w:val="00DF3DE0"/>
    <w:rsid w:val="00DF41E8"/>
    <w:rsid w:val="00DF43B8"/>
    <w:rsid w:val="00DF4E73"/>
    <w:rsid w:val="00DF4FFB"/>
    <w:rsid w:val="00DF56B5"/>
    <w:rsid w:val="00DF7EF7"/>
    <w:rsid w:val="00E00808"/>
    <w:rsid w:val="00E00E69"/>
    <w:rsid w:val="00E013E5"/>
    <w:rsid w:val="00E015FD"/>
    <w:rsid w:val="00E01E35"/>
    <w:rsid w:val="00E02D40"/>
    <w:rsid w:val="00E03A1F"/>
    <w:rsid w:val="00E03B47"/>
    <w:rsid w:val="00E04199"/>
    <w:rsid w:val="00E04537"/>
    <w:rsid w:val="00E051A9"/>
    <w:rsid w:val="00E10034"/>
    <w:rsid w:val="00E1049C"/>
    <w:rsid w:val="00E11A1F"/>
    <w:rsid w:val="00E15B0F"/>
    <w:rsid w:val="00E16BEB"/>
    <w:rsid w:val="00E21C81"/>
    <w:rsid w:val="00E21E99"/>
    <w:rsid w:val="00E22817"/>
    <w:rsid w:val="00E22C15"/>
    <w:rsid w:val="00E2454B"/>
    <w:rsid w:val="00E2485C"/>
    <w:rsid w:val="00E24D72"/>
    <w:rsid w:val="00E24E3E"/>
    <w:rsid w:val="00E24F76"/>
    <w:rsid w:val="00E2582C"/>
    <w:rsid w:val="00E26173"/>
    <w:rsid w:val="00E2651A"/>
    <w:rsid w:val="00E27424"/>
    <w:rsid w:val="00E274D6"/>
    <w:rsid w:val="00E275E9"/>
    <w:rsid w:val="00E3050A"/>
    <w:rsid w:val="00E305A5"/>
    <w:rsid w:val="00E31171"/>
    <w:rsid w:val="00E31746"/>
    <w:rsid w:val="00E33A27"/>
    <w:rsid w:val="00E3464B"/>
    <w:rsid w:val="00E357CE"/>
    <w:rsid w:val="00E35AB0"/>
    <w:rsid w:val="00E35E24"/>
    <w:rsid w:val="00E3700D"/>
    <w:rsid w:val="00E40618"/>
    <w:rsid w:val="00E406D6"/>
    <w:rsid w:val="00E40804"/>
    <w:rsid w:val="00E41B1D"/>
    <w:rsid w:val="00E41E29"/>
    <w:rsid w:val="00E4248B"/>
    <w:rsid w:val="00E43D11"/>
    <w:rsid w:val="00E43F37"/>
    <w:rsid w:val="00E44180"/>
    <w:rsid w:val="00E441A8"/>
    <w:rsid w:val="00E4701C"/>
    <w:rsid w:val="00E47432"/>
    <w:rsid w:val="00E5032D"/>
    <w:rsid w:val="00E50B5B"/>
    <w:rsid w:val="00E50F00"/>
    <w:rsid w:val="00E51077"/>
    <w:rsid w:val="00E519E2"/>
    <w:rsid w:val="00E52087"/>
    <w:rsid w:val="00E52A07"/>
    <w:rsid w:val="00E5304B"/>
    <w:rsid w:val="00E53C59"/>
    <w:rsid w:val="00E54541"/>
    <w:rsid w:val="00E555E9"/>
    <w:rsid w:val="00E559CC"/>
    <w:rsid w:val="00E55B14"/>
    <w:rsid w:val="00E57CFA"/>
    <w:rsid w:val="00E57EC6"/>
    <w:rsid w:val="00E60279"/>
    <w:rsid w:val="00E60634"/>
    <w:rsid w:val="00E61163"/>
    <w:rsid w:val="00E6221F"/>
    <w:rsid w:val="00E62FFC"/>
    <w:rsid w:val="00E7186D"/>
    <w:rsid w:val="00E71B6E"/>
    <w:rsid w:val="00E7326E"/>
    <w:rsid w:val="00E733BB"/>
    <w:rsid w:val="00E73DB1"/>
    <w:rsid w:val="00E73E30"/>
    <w:rsid w:val="00E75C2E"/>
    <w:rsid w:val="00E75D9D"/>
    <w:rsid w:val="00E75F8D"/>
    <w:rsid w:val="00E76EE4"/>
    <w:rsid w:val="00E779A0"/>
    <w:rsid w:val="00E80FA5"/>
    <w:rsid w:val="00E81A3A"/>
    <w:rsid w:val="00E81C39"/>
    <w:rsid w:val="00E81D11"/>
    <w:rsid w:val="00E822D5"/>
    <w:rsid w:val="00E826AC"/>
    <w:rsid w:val="00E837CF"/>
    <w:rsid w:val="00E83BC8"/>
    <w:rsid w:val="00E83EEF"/>
    <w:rsid w:val="00E84104"/>
    <w:rsid w:val="00E865D0"/>
    <w:rsid w:val="00E865F9"/>
    <w:rsid w:val="00E87135"/>
    <w:rsid w:val="00E87281"/>
    <w:rsid w:val="00E90711"/>
    <w:rsid w:val="00E912B8"/>
    <w:rsid w:val="00E9157B"/>
    <w:rsid w:val="00E922AD"/>
    <w:rsid w:val="00E92A06"/>
    <w:rsid w:val="00E92DC7"/>
    <w:rsid w:val="00E9354E"/>
    <w:rsid w:val="00E9383E"/>
    <w:rsid w:val="00E93A8A"/>
    <w:rsid w:val="00E93C2F"/>
    <w:rsid w:val="00E953B7"/>
    <w:rsid w:val="00E97239"/>
    <w:rsid w:val="00E97436"/>
    <w:rsid w:val="00E979CD"/>
    <w:rsid w:val="00E97DA3"/>
    <w:rsid w:val="00EA0551"/>
    <w:rsid w:val="00EA075C"/>
    <w:rsid w:val="00EA0E4B"/>
    <w:rsid w:val="00EA12A6"/>
    <w:rsid w:val="00EA1419"/>
    <w:rsid w:val="00EA1ADC"/>
    <w:rsid w:val="00EA317C"/>
    <w:rsid w:val="00EA3947"/>
    <w:rsid w:val="00EA3A90"/>
    <w:rsid w:val="00EA3D53"/>
    <w:rsid w:val="00EA67F3"/>
    <w:rsid w:val="00EA6F6D"/>
    <w:rsid w:val="00EB1797"/>
    <w:rsid w:val="00EB1964"/>
    <w:rsid w:val="00EB37EC"/>
    <w:rsid w:val="00EB4200"/>
    <w:rsid w:val="00EB44EF"/>
    <w:rsid w:val="00EB4D3E"/>
    <w:rsid w:val="00EB76C5"/>
    <w:rsid w:val="00EC1315"/>
    <w:rsid w:val="00EC1847"/>
    <w:rsid w:val="00EC25FC"/>
    <w:rsid w:val="00EC38AA"/>
    <w:rsid w:val="00EC394D"/>
    <w:rsid w:val="00EC49F4"/>
    <w:rsid w:val="00EC4AD2"/>
    <w:rsid w:val="00EC502D"/>
    <w:rsid w:val="00EC680B"/>
    <w:rsid w:val="00EC77D0"/>
    <w:rsid w:val="00ED00D8"/>
    <w:rsid w:val="00ED23D2"/>
    <w:rsid w:val="00ED2CB2"/>
    <w:rsid w:val="00ED34E0"/>
    <w:rsid w:val="00ED4463"/>
    <w:rsid w:val="00ED4826"/>
    <w:rsid w:val="00ED560E"/>
    <w:rsid w:val="00ED575D"/>
    <w:rsid w:val="00ED5B97"/>
    <w:rsid w:val="00ED5EFD"/>
    <w:rsid w:val="00ED6008"/>
    <w:rsid w:val="00ED71A9"/>
    <w:rsid w:val="00EE00C2"/>
    <w:rsid w:val="00EE01C8"/>
    <w:rsid w:val="00EE0FC5"/>
    <w:rsid w:val="00EE13EA"/>
    <w:rsid w:val="00EE2370"/>
    <w:rsid w:val="00EE448F"/>
    <w:rsid w:val="00EE46D2"/>
    <w:rsid w:val="00EE6308"/>
    <w:rsid w:val="00EE67D4"/>
    <w:rsid w:val="00EE6AE6"/>
    <w:rsid w:val="00EE74CF"/>
    <w:rsid w:val="00EF035C"/>
    <w:rsid w:val="00EF0BC5"/>
    <w:rsid w:val="00EF0D45"/>
    <w:rsid w:val="00EF1389"/>
    <w:rsid w:val="00EF1E14"/>
    <w:rsid w:val="00EF2A17"/>
    <w:rsid w:val="00EF330B"/>
    <w:rsid w:val="00EF472A"/>
    <w:rsid w:val="00EF5673"/>
    <w:rsid w:val="00EF6ACE"/>
    <w:rsid w:val="00EF7CB3"/>
    <w:rsid w:val="00F00B5A"/>
    <w:rsid w:val="00F00BAD"/>
    <w:rsid w:val="00F020CB"/>
    <w:rsid w:val="00F026B3"/>
    <w:rsid w:val="00F02A46"/>
    <w:rsid w:val="00F02CB9"/>
    <w:rsid w:val="00F04EFA"/>
    <w:rsid w:val="00F05CD4"/>
    <w:rsid w:val="00F06334"/>
    <w:rsid w:val="00F063EA"/>
    <w:rsid w:val="00F072EE"/>
    <w:rsid w:val="00F10A6D"/>
    <w:rsid w:val="00F10B13"/>
    <w:rsid w:val="00F11192"/>
    <w:rsid w:val="00F1160D"/>
    <w:rsid w:val="00F13410"/>
    <w:rsid w:val="00F1442B"/>
    <w:rsid w:val="00F14E56"/>
    <w:rsid w:val="00F150A9"/>
    <w:rsid w:val="00F15702"/>
    <w:rsid w:val="00F162F7"/>
    <w:rsid w:val="00F17B9B"/>
    <w:rsid w:val="00F20D73"/>
    <w:rsid w:val="00F21491"/>
    <w:rsid w:val="00F217EF"/>
    <w:rsid w:val="00F22778"/>
    <w:rsid w:val="00F24076"/>
    <w:rsid w:val="00F248D0"/>
    <w:rsid w:val="00F24925"/>
    <w:rsid w:val="00F2496E"/>
    <w:rsid w:val="00F251ED"/>
    <w:rsid w:val="00F25781"/>
    <w:rsid w:val="00F25AD4"/>
    <w:rsid w:val="00F25CCA"/>
    <w:rsid w:val="00F2620E"/>
    <w:rsid w:val="00F26A4C"/>
    <w:rsid w:val="00F30583"/>
    <w:rsid w:val="00F31B1C"/>
    <w:rsid w:val="00F3252E"/>
    <w:rsid w:val="00F32F5C"/>
    <w:rsid w:val="00F339E3"/>
    <w:rsid w:val="00F33CAA"/>
    <w:rsid w:val="00F347D0"/>
    <w:rsid w:val="00F3542D"/>
    <w:rsid w:val="00F36166"/>
    <w:rsid w:val="00F36283"/>
    <w:rsid w:val="00F371C0"/>
    <w:rsid w:val="00F40315"/>
    <w:rsid w:val="00F4158D"/>
    <w:rsid w:val="00F42850"/>
    <w:rsid w:val="00F43E80"/>
    <w:rsid w:val="00F44946"/>
    <w:rsid w:val="00F44AC3"/>
    <w:rsid w:val="00F44FD8"/>
    <w:rsid w:val="00F471CD"/>
    <w:rsid w:val="00F47258"/>
    <w:rsid w:val="00F47613"/>
    <w:rsid w:val="00F47671"/>
    <w:rsid w:val="00F52055"/>
    <w:rsid w:val="00F5363D"/>
    <w:rsid w:val="00F537E9"/>
    <w:rsid w:val="00F55C27"/>
    <w:rsid w:val="00F55C73"/>
    <w:rsid w:val="00F560FB"/>
    <w:rsid w:val="00F57BBA"/>
    <w:rsid w:val="00F607E4"/>
    <w:rsid w:val="00F63467"/>
    <w:rsid w:val="00F63756"/>
    <w:rsid w:val="00F644B9"/>
    <w:rsid w:val="00F64AB4"/>
    <w:rsid w:val="00F65964"/>
    <w:rsid w:val="00F66564"/>
    <w:rsid w:val="00F67BCF"/>
    <w:rsid w:val="00F7221D"/>
    <w:rsid w:val="00F72B77"/>
    <w:rsid w:val="00F74428"/>
    <w:rsid w:val="00F75056"/>
    <w:rsid w:val="00F76322"/>
    <w:rsid w:val="00F76B35"/>
    <w:rsid w:val="00F77405"/>
    <w:rsid w:val="00F77EEB"/>
    <w:rsid w:val="00F80173"/>
    <w:rsid w:val="00F8174F"/>
    <w:rsid w:val="00F81C05"/>
    <w:rsid w:val="00F81F66"/>
    <w:rsid w:val="00F8253D"/>
    <w:rsid w:val="00F8299A"/>
    <w:rsid w:val="00F82D39"/>
    <w:rsid w:val="00F83405"/>
    <w:rsid w:val="00F83572"/>
    <w:rsid w:val="00F846F5"/>
    <w:rsid w:val="00F8484B"/>
    <w:rsid w:val="00F850F3"/>
    <w:rsid w:val="00F8515A"/>
    <w:rsid w:val="00F8562A"/>
    <w:rsid w:val="00F85D2C"/>
    <w:rsid w:val="00F87D88"/>
    <w:rsid w:val="00F90251"/>
    <w:rsid w:val="00F916BC"/>
    <w:rsid w:val="00F927EB"/>
    <w:rsid w:val="00F92D92"/>
    <w:rsid w:val="00F94BEB"/>
    <w:rsid w:val="00F95BD3"/>
    <w:rsid w:val="00F96F4E"/>
    <w:rsid w:val="00FA0A24"/>
    <w:rsid w:val="00FA1D1A"/>
    <w:rsid w:val="00FA3620"/>
    <w:rsid w:val="00FA5293"/>
    <w:rsid w:val="00FA5E19"/>
    <w:rsid w:val="00FA5FC5"/>
    <w:rsid w:val="00FA62FD"/>
    <w:rsid w:val="00FA7EFB"/>
    <w:rsid w:val="00FB059F"/>
    <w:rsid w:val="00FB20F2"/>
    <w:rsid w:val="00FB2D99"/>
    <w:rsid w:val="00FB2FDE"/>
    <w:rsid w:val="00FB3519"/>
    <w:rsid w:val="00FB5F1C"/>
    <w:rsid w:val="00FB646C"/>
    <w:rsid w:val="00FB69BC"/>
    <w:rsid w:val="00FB6E4A"/>
    <w:rsid w:val="00FC0566"/>
    <w:rsid w:val="00FC0A98"/>
    <w:rsid w:val="00FC16B3"/>
    <w:rsid w:val="00FC16BB"/>
    <w:rsid w:val="00FC19E6"/>
    <w:rsid w:val="00FC1EB4"/>
    <w:rsid w:val="00FC2C8A"/>
    <w:rsid w:val="00FC4F38"/>
    <w:rsid w:val="00FC4F5E"/>
    <w:rsid w:val="00FC5006"/>
    <w:rsid w:val="00FC5DB3"/>
    <w:rsid w:val="00FC6706"/>
    <w:rsid w:val="00FC6B32"/>
    <w:rsid w:val="00FC6BAA"/>
    <w:rsid w:val="00FC703A"/>
    <w:rsid w:val="00FC7FE4"/>
    <w:rsid w:val="00FD0519"/>
    <w:rsid w:val="00FD0AB8"/>
    <w:rsid w:val="00FD285F"/>
    <w:rsid w:val="00FD322A"/>
    <w:rsid w:val="00FD460E"/>
    <w:rsid w:val="00FD46CF"/>
    <w:rsid w:val="00FD57E7"/>
    <w:rsid w:val="00FD66B4"/>
    <w:rsid w:val="00FD7778"/>
    <w:rsid w:val="00FD79C1"/>
    <w:rsid w:val="00FD7FC3"/>
    <w:rsid w:val="00FE1BF4"/>
    <w:rsid w:val="00FE3DC6"/>
    <w:rsid w:val="00FE4274"/>
    <w:rsid w:val="00FE634F"/>
    <w:rsid w:val="00FE63ED"/>
    <w:rsid w:val="00FE6956"/>
    <w:rsid w:val="00FE6BF6"/>
    <w:rsid w:val="00FE76CC"/>
    <w:rsid w:val="00FE7BC1"/>
    <w:rsid w:val="00FF102B"/>
    <w:rsid w:val="00FF1B3D"/>
    <w:rsid w:val="00FF2980"/>
    <w:rsid w:val="00FF2B63"/>
    <w:rsid w:val="00FF2C1C"/>
    <w:rsid w:val="00FF313B"/>
    <w:rsid w:val="00FF398D"/>
    <w:rsid w:val="00FF5616"/>
    <w:rsid w:val="00FF7F9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uiPriority w:val="99"/>
    <w:rsid w:val="008844E3"/>
    <w:rPr>
      <w:sz w:val="20"/>
      <w:szCs w:val="20"/>
    </w:rPr>
  </w:style>
  <w:style w:type="character" w:customStyle="1" w:styleId="CommentTextChar">
    <w:name w:val="Comment Text Char"/>
    <w:basedOn w:val="DefaultParagraphFont"/>
    <w:link w:val="CommentText"/>
    <w:uiPriority w:val="99"/>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paragraph" w:customStyle="1" w:styleId="Title3">
    <w:name w:val="Title3"/>
    <w:basedOn w:val="Normal"/>
    <w:rsid w:val="00CA17B3"/>
    <w:pPr>
      <w:spacing w:before="100" w:beforeAutospacing="1" w:after="100" w:afterAutospacing="1"/>
    </w:pPr>
    <w:rPr>
      <w:rFonts w:eastAsia="Times New Roman"/>
    </w:rPr>
  </w:style>
  <w:style w:type="paragraph" w:styleId="Closing">
    <w:name w:val="Closing"/>
    <w:basedOn w:val="Normal"/>
    <w:next w:val="Signature"/>
    <w:link w:val="ClosingChar"/>
    <w:rsid w:val="00FD322A"/>
    <w:pPr>
      <w:keepNext/>
      <w:spacing w:after="120" w:line="240" w:lineRule="atLeast"/>
      <w:jc w:val="both"/>
    </w:pPr>
    <w:rPr>
      <w:rFonts w:ascii="Arial" w:eastAsia="MS Mincho" w:hAnsi="Arial"/>
      <w:kern w:val="18"/>
      <w:sz w:val="22"/>
      <w:szCs w:val="20"/>
      <w:lang w:val="en-GB"/>
    </w:rPr>
  </w:style>
  <w:style w:type="character" w:customStyle="1" w:styleId="ClosingChar">
    <w:name w:val="Closing Char"/>
    <w:basedOn w:val="DefaultParagraphFont"/>
    <w:link w:val="Closing"/>
    <w:rsid w:val="00FD322A"/>
    <w:rPr>
      <w:rFonts w:ascii="Arial" w:eastAsia="MS Mincho" w:hAnsi="Arial"/>
      <w:kern w:val="18"/>
      <w:sz w:val="22"/>
      <w:lang w:eastAsia="en-US"/>
    </w:rPr>
  </w:style>
  <w:style w:type="paragraph" w:styleId="Signature">
    <w:name w:val="Signature"/>
    <w:basedOn w:val="Normal"/>
    <w:link w:val="SignatureChar"/>
    <w:semiHidden/>
    <w:unhideWhenUsed/>
    <w:rsid w:val="00FD322A"/>
    <w:pPr>
      <w:ind w:left="4252"/>
    </w:pPr>
  </w:style>
  <w:style w:type="character" w:customStyle="1" w:styleId="SignatureChar">
    <w:name w:val="Signature Char"/>
    <w:basedOn w:val="DefaultParagraphFont"/>
    <w:link w:val="Signature"/>
    <w:semiHidden/>
    <w:rsid w:val="00FD322A"/>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HTML Preformatted"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0EE"/>
    <w:rPr>
      <w:sz w:val="24"/>
      <w:szCs w:val="24"/>
      <w:lang w:val="en-US" w:eastAsia="en-US"/>
    </w:rPr>
  </w:style>
  <w:style w:type="paragraph" w:styleId="Heading1">
    <w:name w:val="heading 1"/>
    <w:basedOn w:val="Normal"/>
    <w:next w:val="Normal"/>
    <w:link w:val="Heading1Char"/>
    <w:qFormat/>
    <w:rsid w:val="00DA5550"/>
    <w:pPr>
      <w:keepNext/>
      <w:spacing w:before="240" w:after="60"/>
      <w:outlineLvl w:val="0"/>
    </w:pPr>
    <w:rPr>
      <w:rFonts w:ascii="Cambria" w:hAnsi="Cambria"/>
      <w:b/>
      <w:bCs/>
      <w:kern w:val="32"/>
      <w:sz w:val="32"/>
      <w:szCs w:val="32"/>
    </w:rPr>
  </w:style>
  <w:style w:type="paragraph" w:styleId="Heading2">
    <w:name w:val="heading 2"/>
    <w:basedOn w:val="Normal"/>
    <w:qFormat/>
    <w:rsid w:val="0083478C"/>
    <w:pPr>
      <w:spacing w:before="100" w:beforeAutospacing="1" w:after="100" w:afterAutospacing="1"/>
      <w:outlineLvl w:val="1"/>
    </w:pPr>
    <w:rPr>
      <w:b/>
      <w:bCs/>
      <w:sz w:val="36"/>
      <w:szCs w:val="36"/>
    </w:rPr>
  </w:style>
  <w:style w:type="paragraph" w:styleId="Heading3">
    <w:name w:val="heading 3"/>
    <w:basedOn w:val="Normal"/>
    <w:next w:val="Normal"/>
    <w:link w:val="Heading3Char"/>
    <w:qFormat/>
    <w:rsid w:val="00240C82"/>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E953B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237D7"/>
    <w:pPr>
      <w:spacing w:before="100" w:beforeAutospacing="1" w:after="100" w:afterAutospacing="1"/>
    </w:pPr>
    <w:rPr>
      <w:rFonts w:ascii="Calibri" w:hAnsi="Calibri" w:cs="Calibri"/>
      <w:color w:val="000000"/>
    </w:rPr>
  </w:style>
  <w:style w:type="character" w:styleId="CommentReference">
    <w:name w:val="annotation reference"/>
    <w:rsid w:val="008844E3"/>
    <w:rPr>
      <w:sz w:val="16"/>
      <w:szCs w:val="16"/>
    </w:rPr>
  </w:style>
  <w:style w:type="paragraph" w:styleId="CommentText">
    <w:name w:val="annotation text"/>
    <w:basedOn w:val="Normal"/>
    <w:link w:val="CommentTextChar"/>
    <w:uiPriority w:val="99"/>
    <w:rsid w:val="008844E3"/>
    <w:rPr>
      <w:sz w:val="20"/>
      <w:szCs w:val="20"/>
    </w:rPr>
  </w:style>
  <w:style w:type="character" w:customStyle="1" w:styleId="CommentTextChar">
    <w:name w:val="Comment Text Char"/>
    <w:basedOn w:val="DefaultParagraphFont"/>
    <w:link w:val="CommentText"/>
    <w:uiPriority w:val="99"/>
    <w:rsid w:val="008844E3"/>
  </w:style>
  <w:style w:type="paragraph" w:styleId="CommentSubject">
    <w:name w:val="annotation subject"/>
    <w:basedOn w:val="CommentText"/>
    <w:next w:val="CommentText"/>
    <w:link w:val="CommentSubjectChar"/>
    <w:rsid w:val="008844E3"/>
    <w:rPr>
      <w:b/>
      <w:bCs/>
    </w:rPr>
  </w:style>
  <w:style w:type="character" w:customStyle="1" w:styleId="CommentSubjectChar">
    <w:name w:val="Comment Subject Char"/>
    <w:link w:val="CommentSubject"/>
    <w:rsid w:val="008844E3"/>
    <w:rPr>
      <w:b/>
      <w:bCs/>
    </w:rPr>
  </w:style>
  <w:style w:type="paragraph" w:styleId="BalloonText">
    <w:name w:val="Balloon Text"/>
    <w:basedOn w:val="Normal"/>
    <w:link w:val="BalloonTextChar"/>
    <w:rsid w:val="008844E3"/>
    <w:rPr>
      <w:rFonts w:ascii="Tahoma" w:hAnsi="Tahoma"/>
      <w:sz w:val="16"/>
      <w:szCs w:val="16"/>
    </w:rPr>
  </w:style>
  <w:style w:type="character" w:customStyle="1" w:styleId="BalloonTextChar">
    <w:name w:val="Balloon Text Char"/>
    <w:link w:val="BalloonText"/>
    <w:rsid w:val="008844E3"/>
    <w:rPr>
      <w:rFonts w:ascii="Tahoma" w:hAnsi="Tahoma" w:cs="Tahoma"/>
      <w:sz w:val="16"/>
      <w:szCs w:val="16"/>
    </w:rPr>
  </w:style>
  <w:style w:type="paragraph" w:styleId="Footer">
    <w:name w:val="footer"/>
    <w:basedOn w:val="Normal"/>
    <w:rsid w:val="00C319C6"/>
    <w:pPr>
      <w:tabs>
        <w:tab w:val="center" w:pos="4320"/>
        <w:tab w:val="right" w:pos="8640"/>
      </w:tabs>
    </w:pPr>
  </w:style>
  <w:style w:type="character" w:styleId="PageNumber">
    <w:name w:val="page number"/>
    <w:basedOn w:val="DefaultParagraphFont"/>
    <w:rsid w:val="00C319C6"/>
  </w:style>
  <w:style w:type="paragraph" w:styleId="Header">
    <w:name w:val="header"/>
    <w:basedOn w:val="Normal"/>
    <w:link w:val="HeaderChar"/>
    <w:rsid w:val="005966EE"/>
    <w:pPr>
      <w:tabs>
        <w:tab w:val="center" w:pos="4680"/>
        <w:tab w:val="right" w:pos="9360"/>
      </w:tabs>
    </w:pPr>
  </w:style>
  <w:style w:type="character" w:customStyle="1" w:styleId="HeaderChar">
    <w:name w:val="Header Char"/>
    <w:link w:val="Header"/>
    <w:rsid w:val="005966EE"/>
    <w:rPr>
      <w:sz w:val="24"/>
      <w:szCs w:val="24"/>
    </w:rPr>
  </w:style>
  <w:style w:type="character" w:customStyle="1" w:styleId="apple-converted-space">
    <w:name w:val="apple-converted-space"/>
    <w:basedOn w:val="DefaultParagraphFont"/>
    <w:rsid w:val="0083478C"/>
  </w:style>
  <w:style w:type="character" w:customStyle="1" w:styleId="apple-style-span">
    <w:name w:val="apple-style-span"/>
    <w:basedOn w:val="DefaultParagraphFont"/>
    <w:rsid w:val="00666760"/>
  </w:style>
  <w:style w:type="character" w:customStyle="1" w:styleId="Heading1Char">
    <w:name w:val="Heading 1 Char"/>
    <w:link w:val="Heading1"/>
    <w:rsid w:val="00DA5550"/>
    <w:rPr>
      <w:rFonts w:ascii="Cambria" w:eastAsia="Times New Roman" w:hAnsi="Cambria" w:cs="Times New Roman"/>
      <w:b/>
      <w:bCs/>
      <w:kern w:val="32"/>
      <w:sz w:val="32"/>
      <w:szCs w:val="32"/>
      <w:lang w:val="en-US" w:eastAsia="en-US"/>
    </w:rPr>
  </w:style>
  <w:style w:type="character" w:styleId="Hyperlink">
    <w:name w:val="Hyperlink"/>
    <w:uiPriority w:val="99"/>
    <w:unhideWhenUsed/>
    <w:rsid w:val="00DA5550"/>
    <w:rPr>
      <w:color w:val="0000FF"/>
      <w:u w:val="single"/>
    </w:rPr>
  </w:style>
  <w:style w:type="character" w:customStyle="1" w:styleId="ja50-ce-sup">
    <w:name w:val="ja50-ce-sup"/>
    <w:rsid w:val="00DA5550"/>
    <w:rPr>
      <w:sz w:val="19"/>
      <w:szCs w:val="19"/>
    </w:rPr>
  </w:style>
  <w:style w:type="character" w:customStyle="1" w:styleId="ja50-ce-author">
    <w:name w:val="ja50-ce-author"/>
    <w:basedOn w:val="DefaultParagraphFont"/>
    <w:rsid w:val="00DA5550"/>
  </w:style>
  <w:style w:type="character" w:styleId="FollowedHyperlink">
    <w:name w:val="FollowedHyperlink"/>
    <w:rsid w:val="00641C34"/>
    <w:rPr>
      <w:color w:val="800080"/>
      <w:u w:val="single"/>
    </w:rPr>
  </w:style>
  <w:style w:type="paragraph" w:customStyle="1" w:styleId="ColorfulList-Accent11">
    <w:name w:val="Colorful List - Accent 11"/>
    <w:basedOn w:val="Normal"/>
    <w:uiPriority w:val="34"/>
    <w:qFormat/>
    <w:rsid w:val="00973FF6"/>
    <w:pPr>
      <w:ind w:left="720"/>
    </w:pPr>
  </w:style>
  <w:style w:type="paragraph" w:customStyle="1" w:styleId="ColorfulShading-Accent11">
    <w:name w:val="Colorful Shading - Accent 11"/>
    <w:hidden/>
    <w:uiPriority w:val="99"/>
    <w:semiHidden/>
    <w:rsid w:val="00973FF6"/>
    <w:rPr>
      <w:sz w:val="24"/>
      <w:szCs w:val="24"/>
      <w:lang w:val="en-US" w:eastAsia="en-US"/>
    </w:rPr>
  </w:style>
  <w:style w:type="character" w:customStyle="1" w:styleId="Heading3Char">
    <w:name w:val="Heading 3 Char"/>
    <w:link w:val="Heading3"/>
    <w:semiHidden/>
    <w:rsid w:val="00240C82"/>
    <w:rPr>
      <w:rFonts w:ascii="Cambria" w:eastAsia="Times New Roman" w:hAnsi="Cambria" w:cs="Times New Roman"/>
      <w:b/>
      <w:bCs/>
      <w:sz w:val="26"/>
      <w:szCs w:val="26"/>
      <w:lang w:val="en-US" w:eastAsia="en-US"/>
    </w:rPr>
  </w:style>
  <w:style w:type="character" w:customStyle="1" w:styleId="highlight">
    <w:name w:val="highlight"/>
    <w:basedOn w:val="DefaultParagraphFont"/>
    <w:rsid w:val="00240C82"/>
  </w:style>
  <w:style w:type="paragraph" w:customStyle="1" w:styleId="ColorfulShading-Accent12">
    <w:name w:val="Colorful Shading - Accent 12"/>
    <w:hidden/>
    <w:uiPriority w:val="99"/>
    <w:semiHidden/>
    <w:rsid w:val="007A0D5C"/>
    <w:rPr>
      <w:sz w:val="24"/>
      <w:szCs w:val="24"/>
      <w:lang w:val="en-US" w:eastAsia="en-US"/>
    </w:rPr>
  </w:style>
  <w:style w:type="paragraph" w:styleId="PlainText">
    <w:name w:val="Plain Text"/>
    <w:basedOn w:val="Normal"/>
    <w:link w:val="PlainTextChar"/>
    <w:uiPriority w:val="99"/>
    <w:unhideWhenUsed/>
    <w:rsid w:val="005E7788"/>
    <w:rPr>
      <w:rFonts w:ascii="Consolas" w:eastAsia="Calibri" w:hAnsi="Consolas"/>
      <w:sz w:val="21"/>
      <w:szCs w:val="21"/>
    </w:rPr>
  </w:style>
  <w:style w:type="character" w:customStyle="1" w:styleId="PlainTextChar">
    <w:name w:val="Plain Text Char"/>
    <w:link w:val="PlainText"/>
    <w:uiPriority w:val="99"/>
    <w:rsid w:val="005E7788"/>
    <w:rPr>
      <w:rFonts w:ascii="Consolas" w:eastAsia="Calibri" w:hAnsi="Consolas" w:cs="Times New Roman"/>
      <w:sz w:val="21"/>
      <w:szCs w:val="21"/>
      <w:lang w:eastAsia="en-US"/>
    </w:rPr>
  </w:style>
  <w:style w:type="paragraph" w:styleId="HTMLPreformatted">
    <w:name w:val="HTML Preformatted"/>
    <w:basedOn w:val="Normal"/>
    <w:link w:val="HTMLPreformattedChar"/>
    <w:uiPriority w:val="99"/>
    <w:unhideWhenUsed/>
    <w:rsid w:val="00344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sz w:val="20"/>
      <w:szCs w:val="20"/>
    </w:rPr>
  </w:style>
  <w:style w:type="character" w:customStyle="1" w:styleId="HTMLPreformattedChar">
    <w:name w:val="HTML Preformatted Char"/>
    <w:link w:val="HTMLPreformatted"/>
    <w:uiPriority w:val="99"/>
    <w:rsid w:val="00344346"/>
    <w:rPr>
      <w:rFonts w:ascii="Courier New" w:eastAsia="Calibri" w:hAnsi="Courier New" w:cs="Courier New"/>
    </w:rPr>
  </w:style>
  <w:style w:type="paragraph" w:styleId="FootnoteText">
    <w:name w:val="footnote text"/>
    <w:basedOn w:val="Normal"/>
    <w:semiHidden/>
    <w:rsid w:val="00C812B3"/>
    <w:rPr>
      <w:sz w:val="20"/>
      <w:szCs w:val="20"/>
    </w:rPr>
  </w:style>
  <w:style w:type="character" w:styleId="FootnoteReference">
    <w:name w:val="footnote reference"/>
    <w:semiHidden/>
    <w:rsid w:val="00C812B3"/>
    <w:rPr>
      <w:vertAlign w:val="superscript"/>
    </w:rPr>
  </w:style>
  <w:style w:type="character" w:customStyle="1" w:styleId="il">
    <w:name w:val="il"/>
    <w:basedOn w:val="DefaultParagraphFont"/>
    <w:rsid w:val="006F088E"/>
  </w:style>
  <w:style w:type="character" w:customStyle="1" w:styleId="hit">
    <w:name w:val="hit"/>
    <w:basedOn w:val="DefaultParagraphFont"/>
    <w:rsid w:val="00AA0B4F"/>
  </w:style>
  <w:style w:type="paragraph" w:styleId="Revision">
    <w:name w:val="Revision"/>
    <w:hidden/>
    <w:uiPriority w:val="99"/>
    <w:semiHidden/>
    <w:rsid w:val="0010397C"/>
    <w:rPr>
      <w:sz w:val="24"/>
      <w:szCs w:val="24"/>
      <w:lang w:val="en-US" w:eastAsia="en-US"/>
    </w:rPr>
  </w:style>
  <w:style w:type="paragraph" w:styleId="ListParagraph">
    <w:name w:val="List Paragraph"/>
    <w:basedOn w:val="Normal"/>
    <w:uiPriority w:val="34"/>
    <w:qFormat/>
    <w:rsid w:val="0010397C"/>
    <w:pPr>
      <w:spacing w:after="200" w:line="276" w:lineRule="auto"/>
      <w:ind w:left="720"/>
    </w:pPr>
    <w:rPr>
      <w:rFonts w:ascii="Calibri" w:eastAsia="Calibri" w:hAnsi="Calibri" w:cs="Calibri"/>
      <w:sz w:val="22"/>
      <w:szCs w:val="22"/>
    </w:rPr>
  </w:style>
  <w:style w:type="character" w:customStyle="1" w:styleId="article-title">
    <w:name w:val="article-title"/>
    <w:basedOn w:val="DefaultParagraphFont"/>
    <w:rsid w:val="0007305E"/>
    <w:rPr>
      <w:b/>
      <w:bCs/>
      <w:color w:val="4D6A76"/>
      <w:sz w:val="24"/>
      <w:szCs w:val="24"/>
    </w:rPr>
  </w:style>
  <w:style w:type="character" w:customStyle="1" w:styleId="article-author">
    <w:name w:val="article-author"/>
    <w:basedOn w:val="DefaultParagraphFont"/>
    <w:rsid w:val="0007305E"/>
    <w:rPr>
      <w:color w:val="808080"/>
      <w:sz w:val="23"/>
      <w:szCs w:val="23"/>
    </w:rPr>
  </w:style>
  <w:style w:type="character" w:customStyle="1" w:styleId="toc-link-sep1">
    <w:name w:val="toc-link-sep1"/>
    <w:basedOn w:val="DefaultParagraphFont"/>
    <w:rsid w:val="0007305E"/>
  </w:style>
  <w:style w:type="paragraph" w:customStyle="1" w:styleId="Title1">
    <w:name w:val="Title1"/>
    <w:basedOn w:val="Normal"/>
    <w:rsid w:val="00627CFE"/>
    <w:pPr>
      <w:spacing w:before="100" w:beforeAutospacing="1" w:after="100" w:afterAutospacing="1"/>
    </w:pPr>
  </w:style>
  <w:style w:type="paragraph" w:customStyle="1" w:styleId="desc">
    <w:name w:val="desc"/>
    <w:basedOn w:val="Normal"/>
    <w:rsid w:val="00627CFE"/>
    <w:pPr>
      <w:spacing w:before="100" w:beforeAutospacing="1" w:after="100" w:afterAutospacing="1"/>
    </w:pPr>
  </w:style>
  <w:style w:type="paragraph" w:customStyle="1" w:styleId="details">
    <w:name w:val="details"/>
    <w:basedOn w:val="Normal"/>
    <w:rsid w:val="00627CFE"/>
    <w:pPr>
      <w:spacing w:before="100" w:beforeAutospacing="1" w:after="100" w:afterAutospacing="1"/>
    </w:pPr>
  </w:style>
  <w:style w:type="character" w:customStyle="1" w:styleId="jrnl">
    <w:name w:val="jrnl"/>
    <w:basedOn w:val="DefaultParagraphFont"/>
    <w:rsid w:val="00627CFE"/>
  </w:style>
  <w:style w:type="character" w:customStyle="1" w:styleId="ja50-sb-volume-nr">
    <w:name w:val="ja50-sb-volume-nr"/>
    <w:basedOn w:val="DefaultParagraphFont"/>
    <w:rsid w:val="00D26B75"/>
    <w:rPr>
      <w:b/>
      <w:bCs/>
    </w:rPr>
  </w:style>
  <w:style w:type="character" w:customStyle="1" w:styleId="ja50-sb-contribution">
    <w:name w:val="ja50-sb-contribution"/>
    <w:basedOn w:val="DefaultParagraphFont"/>
    <w:rsid w:val="00D26B75"/>
  </w:style>
  <w:style w:type="character" w:customStyle="1" w:styleId="ja50-sb-author">
    <w:name w:val="ja50-sb-author"/>
    <w:basedOn w:val="DefaultParagraphFont"/>
    <w:rsid w:val="00D26B75"/>
  </w:style>
  <w:style w:type="character" w:customStyle="1" w:styleId="ja50-ce-surname">
    <w:name w:val="ja50-ce-surname"/>
    <w:basedOn w:val="DefaultParagraphFont"/>
    <w:rsid w:val="00D26B75"/>
  </w:style>
  <w:style w:type="character" w:customStyle="1" w:styleId="ja50-ce-given-name">
    <w:name w:val="ja50-ce-given-name"/>
    <w:basedOn w:val="DefaultParagraphFont"/>
    <w:rsid w:val="00D26B75"/>
  </w:style>
  <w:style w:type="character" w:customStyle="1" w:styleId="ja50-sb-maintitle">
    <w:name w:val="ja50-sb-maintitle"/>
    <w:basedOn w:val="DefaultParagraphFont"/>
    <w:rsid w:val="00D26B75"/>
  </w:style>
  <w:style w:type="character" w:customStyle="1" w:styleId="ja50-sb-host">
    <w:name w:val="ja50-sb-host"/>
    <w:basedOn w:val="DefaultParagraphFont"/>
    <w:rsid w:val="00D26B75"/>
  </w:style>
  <w:style w:type="character" w:customStyle="1" w:styleId="ja50-sb-issue">
    <w:name w:val="ja50-sb-issue"/>
    <w:basedOn w:val="DefaultParagraphFont"/>
    <w:rsid w:val="00D26B75"/>
  </w:style>
  <w:style w:type="character" w:customStyle="1" w:styleId="ja50-sb-date">
    <w:name w:val="ja50-sb-date"/>
    <w:basedOn w:val="DefaultParagraphFont"/>
    <w:rsid w:val="00D26B75"/>
  </w:style>
  <w:style w:type="character" w:customStyle="1" w:styleId="ja50-sb-pages">
    <w:name w:val="ja50-sb-pages"/>
    <w:basedOn w:val="DefaultParagraphFont"/>
    <w:rsid w:val="00D26B75"/>
  </w:style>
  <w:style w:type="character" w:customStyle="1" w:styleId="ja50-sb-comment">
    <w:name w:val="ja50-sb-comment"/>
    <w:basedOn w:val="DefaultParagraphFont"/>
    <w:rsid w:val="00D26B75"/>
  </w:style>
  <w:style w:type="character" w:customStyle="1" w:styleId="slug-vol">
    <w:name w:val="slug-vol"/>
    <w:basedOn w:val="DefaultParagraphFont"/>
    <w:rsid w:val="003A42CF"/>
    <w:rPr>
      <w:b/>
      <w:bCs/>
    </w:rPr>
  </w:style>
  <w:style w:type="character" w:customStyle="1" w:styleId="cit-sep1">
    <w:name w:val="cit-sep1"/>
    <w:basedOn w:val="DefaultParagraphFont"/>
    <w:rsid w:val="003A42CF"/>
    <w:rPr>
      <w:b w:val="0"/>
      <w:bCs w:val="0"/>
    </w:rPr>
  </w:style>
  <w:style w:type="character" w:customStyle="1" w:styleId="slug-doi2">
    <w:name w:val="slug-doi2"/>
    <w:basedOn w:val="DefaultParagraphFont"/>
    <w:rsid w:val="003A42CF"/>
  </w:style>
  <w:style w:type="paragraph" w:customStyle="1" w:styleId="copyright1">
    <w:name w:val="copyright1"/>
    <w:basedOn w:val="Normal"/>
    <w:rsid w:val="00AA21C9"/>
    <w:pPr>
      <w:spacing w:before="100" w:beforeAutospacing="1" w:after="122"/>
      <w:jc w:val="both"/>
    </w:pPr>
    <w:rPr>
      <w:sz w:val="19"/>
      <w:szCs w:val="19"/>
      <w:lang w:val="en-GB" w:eastAsia="en-GB"/>
    </w:rPr>
  </w:style>
  <w:style w:type="table" w:styleId="TableGrid">
    <w:name w:val="Table Grid"/>
    <w:basedOn w:val="TableNormal"/>
    <w:uiPriority w:val="59"/>
    <w:rsid w:val="00913FF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semiHidden/>
    <w:rsid w:val="00E953B7"/>
    <w:rPr>
      <w:rFonts w:asciiTheme="majorHAnsi" w:eastAsiaTheme="majorEastAsia" w:hAnsiTheme="majorHAnsi" w:cstheme="majorBidi"/>
      <w:b/>
      <w:bCs/>
      <w:i/>
      <w:iCs/>
      <w:color w:val="4F81BD" w:themeColor="accent1"/>
      <w:sz w:val="24"/>
      <w:szCs w:val="24"/>
      <w:lang w:val="en-US" w:eastAsia="en-US"/>
    </w:rPr>
  </w:style>
  <w:style w:type="character" w:styleId="Emphasis">
    <w:name w:val="Emphasis"/>
    <w:basedOn w:val="DefaultParagraphFont"/>
    <w:uiPriority w:val="20"/>
    <w:qFormat/>
    <w:rsid w:val="00D8570A"/>
    <w:rPr>
      <w:b/>
      <w:bCs/>
      <w:i w:val="0"/>
      <w:iCs w:val="0"/>
    </w:rPr>
  </w:style>
  <w:style w:type="character" w:customStyle="1" w:styleId="st">
    <w:name w:val="st"/>
    <w:basedOn w:val="DefaultParagraphFont"/>
    <w:rsid w:val="00D8570A"/>
  </w:style>
  <w:style w:type="character" w:customStyle="1" w:styleId="f">
    <w:name w:val="f"/>
    <w:basedOn w:val="DefaultParagraphFont"/>
    <w:rsid w:val="00D8570A"/>
  </w:style>
  <w:style w:type="paragraph" w:customStyle="1" w:styleId="authors">
    <w:name w:val="authors"/>
    <w:basedOn w:val="Normal"/>
    <w:rsid w:val="006C11F4"/>
    <w:pPr>
      <w:spacing w:before="100" w:beforeAutospacing="1" w:after="100" w:afterAutospacing="1"/>
    </w:pPr>
    <w:rPr>
      <w:rFonts w:eastAsia="Times New Roman"/>
      <w:lang w:val="en-GB" w:eastAsia="en-GB"/>
    </w:rPr>
  </w:style>
  <w:style w:type="paragraph" w:customStyle="1" w:styleId="citationline">
    <w:name w:val="citationline"/>
    <w:basedOn w:val="Normal"/>
    <w:rsid w:val="006C11F4"/>
    <w:pPr>
      <w:spacing w:before="100" w:beforeAutospacing="1" w:after="100" w:afterAutospacing="1"/>
    </w:pPr>
    <w:rPr>
      <w:rFonts w:eastAsia="Times New Roman"/>
      <w:lang w:val="en-GB" w:eastAsia="en-GB"/>
    </w:rPr>
  </w:style>
  <w:style w:type="character" w:customStyle="1" w:styleId="citation">
    <w:name w:val="citation"/>
    <w:basedOn w:val="DefaultParagraphFont"/>
    <w:rsid w:val="006C11F4"/>
  </w:style>
  <w:style w:type="character" w:styleId="Strong">
    <w:name w:val="Strong"/>
    <w:basedOn w:val="DefaultParagraphFont"/>
    <w:uiPriority w:val="22"/>
    <w:qFormat/>
    <w:rsid w:val="00C4051E"/>
    <w:rPr>
      <w:b/>
      <w:bCs/>
    </w:rPr>
  </w:style>
  <w:style w:type="paragraph" w:customStyle="1" w:styleId="para">
    <w:name w:val="para"/>
    <w:basedOn w:val="Normal"/>
    <w:rsid w:val="00C4051E"/>
    <w:pPr>
      <w:spacing w:after="240"/>
    </w:pPr>
    <w:rPr>
      <w:rFonts w:eastAsia="Times New Roman"/>
      <w:lang w:val="en-GB" w:eastAsia="en-GB"/>
    </w:rPr>
  </w:style>
  <w:style w:type="character" w:customStyle="1" w:styleId="contenttype1">
    <w:name w:val="contenttype1"/>
    <w:basedOn w:val="DefaultParagraphFont"/>
    <w:rsid w:val="00C4051E"/>
    <w:rPr>
      <w:b/>
      <w:bCs/>
      <w:sz w:val="24"/>
      <w:szCs w:val="24"/>
    </w:rPr>
  </w:style>
  <w:style w:type="character" w:customStyle="1" w:styleId="separator1">
    <w:name w:val="separator1"/>
    <w:basedOn w:val="DefaultParagraphFont"/>
    <w:rsid w:val="00C4051E"/>
    <w:rPr>
      <w:b w:val="0"/>
      <w:bCs w:val="0"/>
      <w:color w:val="333333"/>
    </w:rPr>
  </w:style>
  <w:style w:type="character" w:customStyle="1" w:styleId="contentdate1">
    <w:name w:val="contentdate1"/>
    <w:basedOn w:val="DefaultParagraphFont"/>
    <w:rsid w:val="00C4051E"/>
    <w:rPr>
      <w:sz w:val="22"/>
      <w:szCs w:val="22"/>
    </w:rPr>
  </w:style>
  <w:style w:type="character" w:customStyle="1" w:styleId="authornames">
    <w:name w:val="authornames"/>
    <w:basedOn w:val="DefaultParagraphFont"/>
    <w:rsid w:val="00C4051E"/>
  </w:style>
  <w:style w:type="character" w:customStyle="1" w:styleId="spanplus">
    <w:name w:val="spanplus"/>
    <w:basedOn w:val="DefaultParagraphFont"/>
    <w:rsid w:val="00C4051E"/>
  </w:style>
  <w:style w:type="character" w:customStyle="1" w:styleId="spanminus">
    <w:name w:val="spanminus"/>
    <w:basedOn w:val="DefaultParagraphFont"/>
    <w:rsid w:val="00C4051E"/>
  </w:style>
  <w:style w:type="paragraph" w:styleId="EndnoteText">
    <w:name w:val="endnote text"/>
    <w:basedOn w:val="Normal"/>
    <w:link w:val="EndnoteTextChar"/>
    <w:rsid w:val="000E4919"/>
    <w:rPr>
      <w:sz w:val="20"/>
      <w:szCs w:val="20"/>
    </w:rPr>
  </w:style>
  <w:style w:type="character" w:customStyle="1" w:styleId="EndnoteTextChar">
    <w:name w:val="Endnote Text Char"/>
    <w:basedOn w:val="DefaultParagraphFont"/>
    <w:link w:val="EndnoteText"/>
    <w:rsid w:val="000E4919"/>
    <w:rPr>
      <w:lang w:val="en-US" w:eastAsia="en-US"/>
    </w:rPr>
  </w:style>
  <w:style w:type="character" w:styleId="EndnoteReference">
    <w:name w:val="endnote reference"/>
    <w:basedOn w:val="DefaultParagraphFont"/>
    <w:rsid w:val="000E4919"/>
    <w:rPr>
      <w:vertAlign w:val="superscript"/>
    </w:rPr>
  </w:style>
  <w:style w:type="paragraph" w:customStyle="1" w:styleId="Title2">
    <w:name w:val="Title2"/>
    <w:basedOn w:val="Normal"/>
    <w:rsid w:val="00BF303A"/>
    <w:pPr>
      <w:spacing w:before="100" w:beforeAutospacing="1" w:after="100" w:afterAutospacing="1"/>
    </w:pPr>
    <w:rPr>
      <w:rFonts w:eastAsia="Times New Roman"/>
      <w:lang w:val="en-GB" w:eastAsia="en-GB"/>
    </w:rPr>
  </w:style>
  <w:style w:type="paragraph" w:styleId="Caption">
    <w:name w:val="caption"/>
    <w:basedOn w:val="Normal"/>
    <w:next w:val="Normal"/>
    <w:uiPriority w:val="35"/>
    <w:unhideWhenUsed/>
    <w:qFormat/>
    <w:rsid w:val="001E2C76"/>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4A6590"/>
    <w:pPr>
      <w:jc w:val="center"/>
    </w:pPr>
    <w:rPr>
      <w:noProof/>
    </w:rPr>
  </w:style>
  <w:style w:type="character" w:customStyle="1" w:styleId="EndNoteBibliographyTitleChar">
    <w:name w:val="EndNote Bibliography Title Char"/>
    <w:basedOn w:val="DefaultParagraphFont"/>
    <w:link w:val="EndNoteBibliographyTitle"/>
    <w:rsid w:val="004A6590"/>
    <w:rPr>
      <w:noProof/>
      <w:sz w:val="24"/>
      <w:szCs w:val="24"/>
      <w:lang w:val="en-US" w:eastAsia="en-US"/>
    </w:rPr>
  </w:style>
  <w:style w:type="paragraph" w:customStyle="1" w:styleId="EndNoteBibliography">
    <w:name w:val="EndNote Bibliography"/>
    <w:basedOn w:val="Normal"/>
    <w:link w:val="EndNoteBibliographyChar"/>
    <w:rsid w:val="004A6590"/>
    <w:pPr>
      <w:spacing w:line="360" w:lineRule="auto"/>
      <w:jc w:val="both"/>
    </w:pPr>
    <w:rPr>
      <w:noProof/>
    </w:rPr>
  </w:style>
  <w:style w:type="character" w:customStyle="1" w:styleId="EndNoteBibliographyChar">
    <w:name w:val="EndNote Bibliography Char"/>
    <w:basedOn w:val="DefaultParagraphFont"/>
    <w:link w:val="EndNoteBibliography"/>
    <w:rsid w:val="004A6590"/>
    <w:rPr>
      <w:noProof/>
      <w:sz w:val="24"/>
      <w:szCs w:val="24"/>
      <w:lang w:val="en-US" w:eastAsia="en-US"/>
    </w:rPr>
  </w:style>
  <w:style w:type="paragraph" w:customStyle="1" w:styleId="Title3">
    <w:name w:val="Title3"/>
    <w:basedOn w:val="Normal"/>
    <w:rsid w:val="00CA17B3"/>
    <w:pPr>
      <w:spacing w:before="100" w:beforeAutospacing="1" w:after="100" w:afterAutospacing="1"/>
    </w:pPr>
    <w:rPr>
      <w:rFonts w:eastAsia="Times New Roman"/>
    </w:rPr>
  </w:style>
  <w:style w:type="paragraph" w:styleId="Closing">
    <w:name w:val="Closing"/>
    <w:basedOn w:val="Normal"/>
    <w:next w:val="Signature"/>
    <w:link w:val="ClosingChar"/>
    <w:rsid w:val="00FD322A"/>
    <w:pPr>
      <w:keepNext/>
      <w:spacing w:after="120" w:line="240" w:lineRule="atLeast"/>
      <w:jc w:val="both"/>
    </w:pPr>
    <w:rPr>
      <w:rFonts w:ascii="Arial" w:eastAsia="MS Mincho" w:hAnsi="Arial"/>
      <w:kern w:val="18"/>
      <w:sz w:val="22"/>
      <w:szCs w:val="20"/>
      <w:lang w:val="en-GB"/>
    </w:rPr>
  </w:style>
  <w:style w:type="character" w:customStyle="1" w:styleId="ClosingChar">
    <w:name w:val="Closing Char"/>
    <w:basedOn w:val="DefaultParagraphFont"/>
    <w:link w:val="Closing"/>
    <w:rsid w:val="00FD322A"/>
    <w:rPr>
      <w:rFonts w:ascii="Arial" w:eastAsia="MS Mincho" w:hAnsi="Arial"/>
      <w:kern w:val="18"/>
      <w:sz w:val="22"/>
      <w:lang w:eastAsia="en-US"/>
    </w:rPr>
  </w:style>
  <w:style w:type="paragraph" w:styleId="Signature">
    <w:name w:val="Signature"/>
    <w:basedOn w:val="Normal"/>
    <w:link w:val="SignatureChar"/>
    <w:semiHidden/>
    <w:unhideWhenUsed/>
    <w:rsid w:val="00FD322A"/>
    <w:pPr>
      <w:ind w:left="4252"/>
    </w:pPr>
  </w:style>
  <w:style w:type="character" w:customStyle="1" w:styleId="SignatureChar">
    <w:name w:val="Signature Char"/>
    <w:basedOn w:val="DefaultParagraphFont"/>
    <w:link w:val="Signature"/>
    <w:semiHidden/>
    <w:rsid w:val="00FD322A"/>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53157">
      <w:bodyDiv w:val="1"/>
      <w:marLeft w:val="0"/>
      <w:marRight w:val="0"/>
      <w:marTop w:val="0"/>
      <w:marBottom w:val="0"/>
      <w:divBdr>
        <w:top w:val="none" w:sz="0" w:space="0" w:color="auto"/>
        <w:left w:val="none" w:sz="0" w:space="0" w:color="auto"/>
        <w:bottom w:val="none" w:sz="0" w:space="0" w:color="auto"/>
        <w:right w:val="none" w:sz="0" w:space="0" w:color="auto"/>
      </w:divBdr>
      <w:divsChild>
        <w:div w:id="488208639">
          <w:marLeft w:val="0"/>
          <w:marRight w:val="0"/>
          <w:marTop w:val="240"/>
          <w:marBottom w:val="240"/>
          <w:divBdr>
            <w:top w:val="none" w:sz="0" w:space="0" w:color="auto"/>
            <w:left w:val="none" w:sz="0" w:space="0" w:color="auto"/>
            <w:bottom w:val="none" w:sz="0" w:space="0" w:color="auto"/>
            <w:right w:val="none" w:sz="0" w:space="0" w:color="auto"/>
          </w:divBdr>
          <w:divsChild>
            <w:div w:id="75408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7081">
      <w:bodyDiv w:val="1"/>
      <w:marLeft w:val="0"/>
      <w:marRight w:val="0"/>
      <w:marTop w:val="0"/>
      <w:marBottom w:val="0"/>
      <w:divBdr>
        <w:top w:val="none" w:sz="0" w:space="0" w:color="auto"/>
        <w:left w:val="none" w:sz="0" w:space="0" w:color="auto"/>
        <w:bottom w:val="none" w:sz="0" w:space="0" w:color="auto"/>
        <w:right w:val="none" w:sz="0" w:space="0" w:color="auto"/>
      </w:divBdr>
    </w:div>
    <w:div w:id="124466759">
      <w:bodyDiv w:val="1"/>
      <w:marLeft w:val="0"/>
      <w:marRight w:val="0"/>
      <w:marTop w:val="0"/>
      <w:marBottom w:val="0"/>
      <w:divBdr>
        <w:top w:val="none" w:sz="0" w:space="0" w:color="auto"/>
        <w:left w:val="none" w:sz="0" w:space="0" w:color="auto"/>
        <w:bottom w:val="none" w:sz="0" w:space="0" w:color="auto"/>
        <w:right w:val="none" w:sz="0" w:space="0" w:color="auto"/>
      </w:divBdr>
    </w:div>
    <w:div w:id="172035697">
      <w:bodyDiv w:val="1"/>
      <w:marLeft w:val="0"/>
      <w:marRight w:val="0"/>
      <w:marTop w:val="0"/>
      <w:marBottom w:val="0"/>
      <w:divBdr>
        <w:top w:val="none" w:sz="0" w:space="0" w:color="auto"/>
        <w:left w:val="none" w:sz="0" w:space="0" w:color="auto"/>
        <w:bottom w:val="none" w:sz="0" w:space="0" w:color="auto"/>
        <w:right w:val="none" w:sz="0" w:space="0" w:color="auto"/>
      </w:divBdr>
    </w:div>
    <w:div w:id="172186121">
      <w:bodyDiv w:val="1"/>
      <w:marLeft w:val="0"/>
      <w:marRight w:val="0"/>
      <w:marTop w:val="0"/>
      <w:marBottom w:val="0"/>
      <w:divBdr>
        <w:top w:val="none" w:sz="0" w:space="0" w:color="auto"/>
        <w:left w:val="none" w:sz="0" w:space="0" w:color="auto"/>
        <w:bottom w:val="none" w:sz="0" w:space="0" w:color="auto"/>
        <w:right w:val="none" w:sz="0" w:space="0" w:color="auto"/>
      </w:divBdr>
      <w:divsChild>
        <w:div w:id="20976712">
          <w:marLeft w:val="0"/>
          <w:marRight w:val="0"/>
          <w:marTop w:val="0"/>
          <w:marBottom w:val="0"/>
          <w:divBdr>
            <w:top w:val="none" w:sz="0" w:space="0" w:color="auto"/>
            <w:left w:val="none" w:sz="0" w:space="0" w:color="auto"/>
            <w:bottom w:val="none" w:sz="0" w:space="0" w:color="auto"/>
            <w:right w:val="none" w:sz="0" w:space="0" w:color="auto"/>
          </w:divBdr>
          <w:divsChild>
            <w:div w:id="63163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517750">
      <w:bodyDiv w:val="1"/>
      <w:marLeft w:val="0"/>
      <w:marRight w:val="0"/>
      <w:marTop w:val="0"/>
      <w:marBottom w:val="0"/>
      <w:divBdr>
        <w:top w:val="none" w:sz="0" w:space="0" w:color="auto"/>
        <w:left w:val="none" w:sz="0" w:space="0" w:color="auto"/>
        <w:bottom w:val="none" w:sz="0" w:space="0" w:color="auto"/>
        <w:right w:val="none" w:sz="0" w:space="0" w:color="auto"/>
      </w:divBdr>
    </w:div>
    <w:div w:id="289673034">
      <w:bodyDiv w:val="1"/>
      <w:marLeft w:val="0"/>
      <w:marRight w:val="0"/>
      <w:marTop w:val="0"/>
      <w:marBottom w:val="0"/>
      <w:divBdr>
        <w:top w:val="none" w:sz="0" w:space="0" w:color="auto"/>
        <w:left w:val="none" w:sz="0" w:space="0" w:color="auto"/>
        <w:bottom w:val="none" w:sz="0" w:space="0" w:color="auto"/>
        <w:right w:val="none" w:sz="0" w:space="0" w:color="auto"/>
      </w:divBdr>
      <w:divsChild>
        <w:div w:id="351222411">
          <w:marLeft w:val="0"/>
          <w:marRight w:val="0"/>
          <w:marTop w:val="34"/>
          <w:marBottom w:val="34"/>
          <w:divBdr>
            <w:top w:val="none" w:sz="0" w:space="0" w:color="auto"/>
            <w:left w:val="none" w:sz="0" w:space="0" w:color="auto"/>
            <w:bottom w:val="none" w:sz="0" w:space="0" w:color="auto"/>
            <w:right w:val="none" w:sz="0" w:space="0" w:color="auto"/>
          </w:divBdr>
        </w:div>
      </w:divsChild>
    </w:div>
    <w:div w:id="295262969">
      <w:bodyDiv w:val="1"/>
      <w:marLeft w:val="0"/>
      <w:marRight w:val="0"/>
      <w:marTop w:val="0"/>
      <w:marBottom w:val="0"/>
      <w:divBdr>
        <w:top w:val="none" w:sz="0" w:space="0" w:color="auto"/>
        <w:left w:val="none" w:sz="0" w:space="0" w:color="auto"/>
        <w:bottom w:val="none" w:sz="0" w:space="0" w:color="auto"/>
        <w:right w:val="none" w:sz="0" w:space="0" w:color="auto"/>
      </w:divBdr>
      <w:divsChild>
        <w:div w:id="1249578826">
          <w:marLeft w:val="0"/>
          <w:marRight w:val="1"/>
          <w:marTop w:val="0"/>
          <w:marBottom w:val="0"/>
          <w:divBdr>
            <w:top w:val="none" w:sz="0" w:space="0" w:color="auto"/>
            <w:left w:val="none" w:sz="0" w:space="0" w:color="auto"/>
            <w:bottom w:val="none" w:sz="0" w:space="0" w:color="auto"/>
            <w:right w:val="none" w:sz="0" w:space="0" w:color="auto"/>
          </w:divBdr>
          <w:divsChild>
            <w:div w:id="74254325">
              <w:marLeft w:val="0"/>
              <w:marRight w:val="0"/>
              <w:marTop w:val="0"/>
              <w:marBottom w:val="0"/>
              <w:divBdr>
                <w:top w:val="none" w:sz="0" w:space="0" w:color="auto"/>
                <w:left w:val="none" w:sz="0" w:space="0" w:color="auto"/>
                <w:bottom w:val="none" w:sz="0" w:space="0" w:color="auto"/>
                <w:right w:val="none" w:sz="0" w:space="0" w:color="auto"/>
              </w:divBdr>
              <w:divsChild>
                <w:div w:id="838423394">
                  <w:marLeft w:val="0"/>
                  <w:marRight w:val="1"/>
                  <w:marTop w:val="0"/>
                  <w:marBottom w:val="0"/>
                  <w:divBdr>
                    <w:top w:val="none" w:sz="0" w:space="0" w:color="auto"/>
                    <w:left w:val="none" w:sz="0" w:space="0" w:color="auto"/>
                    <w:bottom w:val="none" w:sz="0" w:space="0" w:color="auto"/>
                    <w:right w:val="none" w:sz="0" w:space="0" w:color="auto"/>
                  </w:divBdr>
                  <w:divsChild>
                    <w:div w:id="63798676">
                      <w:marLeft w:val="0"/>
                      <w:marRight w:val="0"/>
                      <w:marTop w:val="0"/>
                      <w:marBottom w:val="0"/>
                      <w:divBdr>
                        <w:top w:val="none" w:sz="0" w:space="0" w:color="auto"/>
                        <w:left w:val="none" w:sz="0" w:space="0" w:color="auto"/>
                        <w:bottom w:val="none" w:sz="0" w:space="0" w:color="auto"/>
                        <w:right w:val="none" w:sz="0" w:space="0" w:color="auto"/>
                      </w:divBdr>
                      <w:divsChild>
                        <w:div w:id="1328023446">
                          <w:marLeft w:val="0"/>
                          <w:marRight w:val="0"/>
                          <w:marTop w:val="0"/>
                          <w:marBottom w:val="0"/>
                          <w:divBdr>
                            <w:top w:val="none" w:sz="0" w:space="0" w:color="auto"/>
                            <w:left w:val="none" w:sz="0" w:space="0" w:color="auto"/>
                            <w:bottom w:val="none" w:sz="0" w:space="0" w:color="auto"/>
                            <w:right w:val="none" w:sz="0" w:space="0" w:color="auto"/>
                          </w:divBdr>
                          <w:divsChild>
                            <w:div w:id="132794799">
                              <w:marLeft w:val="0"/>
                              <w:marRight w:val="0"/>
                              <w:marTop w:val="120"/>
                              <w:marBottom w:val="360"/>
                              <w:divBdr>
                                <w:top w:val="none" w:sz="0" w:space="0" w:color="auto"/>
                                <w:left w:val="none" w:sz="0" w:space="0" w:color="auto"/>
                                <w:bottom w:val="none" w:sz="0" w:space="0" w:color="auto"/>
                                <w:right w:val="none" w:sz="0" w:space="0" w:color="auto"/>
                              </w:divBdr>
                              <w:divsChild>
                                <w:div w:id="77853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6149192">
      <w:bodyDiv w:val="1"/>
      <w:marLeft w:val="0"/>
      <w:marRight w:val="0"/>
      <w:marTop w:val="0"/>
      <w:marBottom w:val="0"/>
      <w:divBdr>
        <w:top w:val="none" w:sz="0" w:space="0" w:color="auto"/>
        <w:left w:val="none" w:sz="0" w:space="0" w:color="auto"/>
        <w:bottom w:val="none" w:sz="0" w:space="0" w:color="auto"/>
        <w:right w:val="none" w:sz="0" w:space="0" w:color="auto"/>
      </w:divBdr>
    </w:div>
    <w:div w:id="406195826">
      <w:bodyDiv w:val="1"/>
      <w:marLeft w:val="0"/>
      <w:marRight w:val="0"/>
      <w:marTop w:val="0"/>
      <w:marBottom w:val="0"/>
      <w:divBdr>
        <w:top w:val="none" w:sz="0" w:space="0" w:color="auto"/>
        <w:left w:val="none" w:sz="0" w:space="0" w:color="auto"/>
        <w:bottom w:val="none" w:sz="0" w:space="0" w:color="auto"/>
        <w:right w:val="none" w:sz="0" w:space="0" w:color="auto"/>
      </w:divBdr>
    </w:div>
    <w:div w:id="430509151">
      <w:bodyDiv w:val="1"/>
      <w:marLeft w:val="0"/>
      <w:marRight w:val="0"/>
      <w:marTop w:val="0"/>
      <w:marBottom w:val="0"/>
      <w:divBdr>
        <w:top w:val="none" w:sz="0" w:space="0" w:color="auto"/>
        <w:left w:val="none" w:sz="0" w:space="0" w:color="auto"/>
        <w:bottom w:val="none" w:sz="0" w:space="0" w:color="auto"/>
        <w:right w:val="none" w:sz="0" w:space="0" w:color="auto"/>
      </w:divBdr>
    </w:div>
    <w:div w:id="523134463">
      <w:bodyDiv w:val="1"/>
      <w:marLeft w:val="0"/>
      <w:marRight w:val="0"/>
      <w:marTop w:val="0"/>
      <w:marBottom w:val="0"/>
      <w:divBdr>
        <w:top w:val="none" w:sz="0" w:space="0" w:color="auto"/>
        <w:left w:val="none" w:sz="0" w:space="0" w:color="auto"/>
        <w:bottom w:val="none" w:sz="0" w:space="0" w:color="auto"/>
        <w:right w:val="none" w:sz="0" w:space="0" w:color="auto"/>
      </w:divBdr>
    </w:div>
    <w:div w:id="527180688">
      <w:bodyDiv w:val="1"/>
      <w:marLeft w:val="0"/>
      <w:marRight w:val="0"/>
      <w:marTop w:val="0"/>
      <w:marBottom w:val="0"/>
      <w:divBdr>
        <w:top w:val="none" w:sz="0" w:space="0" w:color="auto"/>
        <w:left w:val="none" w:sz="0" w:space="0" w:color="auto"/>
        <w:bottom w:val="none" w:sz="0" w:space="0" w:color="auto"/>
        <w:right w:val="none" w:sz="0" w:space="0" w:color="auto"/>
      </w:divBdr>
    </w:div>
    <w:div w:id="544873892">
      <w:bodyDiv w:val="1"/>
      <w:marLeft w:val="0"/>
      <w:marRight w:val="0"/>
      <w:marTop w:val="0"/>
      <w:marBottom w:val="0"/>
      <w:divBdr>
        <w:top w:val="none" w:sz="0" w:space="0" w:color="auto"/>
        <w:left w:val="none" w:sz="0" w:space="0" w:color="auto"/>
        <w:bottom w:val="none" w:sz="0" w:space="0" w:color="auto"/>
        <w:right w:val="none" w:sz="0" w:space="0" w:color="auto"/>
      </w:divBdr>
    </w:div>
    <w:div w:id="548759480">
      <w:bodyDiv w:val="1"/>
      <w:marLeft w:val="0"/>
      <w:marRight w:val="0"/>
      <w:marTop w:val="0"/>
      <w:marBottom w:val="0"/>
      <w:divBdr>
        <w:top w:val="none" w:sz="0" w:space="0" w:color="auto"/>
        <w:left w:val="none" w:sz="0" w:space="0" w:color="auto"/>
        <w:bottom w:val="none" w:sz="0" w:space="0" w:color="auto"/>
        <w:right w:val="none" w:sz="0" w:space="0" w:color="auto"/>
      </w:divBdr>
      <w:divsChild>
        <w:div w:id="1578783113">
          <w:marLeft w:val="0"/>
          <w:marRight w:val="0"/>
          <w:marTop w:val="0"/>
          <w:marBottom w:val="0"/>
          <w:divBdr>
            <w:top w:val="none" w:sz="0" w:space="0" w:color="auto"/>
            <w:left w:val="none" w:sz="0" w:space="0" w:color="auto"/>
            <w:bottom w:val="none" w:sz="0" w:space="0" w:color="auto"/>
            <w:right w:val="none" w:sz="0" w:space="0" w:color="auto"/>
          </w:divBdr>
          <w:divsChild>
            <w:div w:id="200092831">
              <w:marLeft w:val="0"/>
              <w:marRight w:val="0"/>
              <w:marTop w:val="95"/>
              <w:marBottom w:val="0"/>
              <w:divBdr>
                <w:top w:val="none" w:sz="0" w:space="0" w:color="auto"/>
                <w:left w:val="none" w:sz="0" w:space="0" w:color="auto"/>
                <w:bottom w:val="none" w:sz="0" w:space="0" w:color="auto"/>
                <w:right w:val="none" w:sz="0" w:space="0" w:color="auto"/>
              </w:divBdr>
              <w:divsChild>
                <w:div w:id="1543786782">
                  <w:marLeft w:val="136"/>
                  <w:marRight w:val="0"/>
                  <w:marTop w:val="0"/>
                  <w:marBottom w:val="0"/>
                  <w:divBdr>
                    <w:top w:val="none" w:sz="0" w:space="0" w:color="auto"/>
                    <w:left w:val="none" w:sz="0" w:space="0" w:color="auto"/>
                    <w:bottom w:val="none" w:sz="0" w:space="0" w:color="auto"/>
                    <w:right w:val="none" w:sz="0" w:space="0" w:color="auto"/>
                  </w:divBdr>
                  <w:divsChild>
                    <w:div w:id="1776050635">
                      <w:marLeft w:val="0"/>
                      <w:marRight w:val="0"/>
                      <w:marTop w:val="0"/>
                      <w:marBottom w:val="0"/>
                      <w:divBdr>
                        <w:top w:val="none" w:sz="0" w:space="0" w:color="auto"/>
                        <w:left w:val="none" w:sz="0" w:space="0" w:color="auto"/>
                        <w:bottom w:val="none" w:sz="0" w:space="0" w:color="auto"/>
                        <w:right w:val="none" w:sz="0" w:space="0" w:color="auto"/>
                      </w:divBdr>
                      <w:divsChild>
                        <w:div w:id="1502156327">
                          <w:marLeft w:val="0"/>
                          <w:marRight w:val="0"/>
                          <w:marTop w:val="0"/>
                          <w:marBottom w:val="136"/>
                          <w:divBdr>
                            <w:top w:val="none" w:sz="0" w:space="0" w:color="auto"/>
                            <w:left w:val="none" w:sz="0" w:space="0" w:color="auto"/>
                            <w:bottom w:val="none" w:sz="0" w:space="0" w:color="auto"/>
                            <w:right w:val="none" w:sz="0" w:space="0" w:color="auto"/>
                          </w:divBdr>
                          <w:divsChild>
                            <w:div w:id="595141286">
                              <w:marLeft w:val="0"/>
                              <w:marRight w:val="0"/>
                              <w:marTop w:val="0"/>
                              <w:marBottom w:val="0"/>
                              <w:divBdr>
                                <w:top w:val="none" w:sz="0" w:space="0" w:color="auto"/>
                                <w:left w:val="none" w:sz="0" w:space="0" w:color="auto"/>
                                <w:bottom w:val="none" w:sz="0" w:space="0" w:color="auto"/>
                                <w:right w:val="none" w:sz="0" w:space="0" w:color="auto"/>
                              </w:divBdr>
                            </w:div>
                            <w:div w:id="776674854">
                              <w:marLeft w:val="0"/>
                              <w:marRight w:val="0"/>
                              <w:marTop w:val="0"/>
                              <w:marBottom w:val="0"/>
                              <w:divBdr>
                                <w:top w:val="none" w:sz="0" w:space="0" w:color="auto"/>
                                <w:left w:val="none" w:sz="0" w:space="0" w:color="auto"/>
                                <w:bottom w:val="none" w:sz="0" w:space="0" w:color="auto"/>
                                <w:right w:val="none" w:sz="0" w:space="0" w:color="auto"/>
                              </w:divBdr>
                              <w:divsChild>
                                <w:div w:id="1195116042">
                                  <w:marLeft w:val="0"/>
                                  <w:marRight w:val="0"/>
                                  <w:marTop w:val="14"/>
                                  <w:marBottom w:val="0"/>
                                  <w:divBdr>
                                    <w:top w:val="none" w:sz="0" w:space="0" w:color="auto"/>
                                    <w:left w:val="none" w:sz="0" w:space="0" w:color="auto"/>
                                    <w:bottom w:val="none" w:sz="0" w:space="0" w:color="auto"/>
                                    <w:right w:val="none" w:sz="0" w:space="0" w:color="auto"/>
                                  </w:divBdr>
                                </w:div>
                                <w:div w:id="141748217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4316330">
      <w:bodyDiv w:val="1"/>
      <w:marLeft w:val="0"/>
      <w:marRight w:val="0"/>
      <w:marTop w:val="0"/>
      <w:marBottom w:val="0"/>
      <w:divBdr>
        <w:top w:val="none" w:sz="0" w:space="0" w:color="auto"/>
        <w:left w:val="none" w:sz="0" w:space="0" w:color="auto"/>
        <w:bottom w:val="none" w:sz="0" w:space="0" w:color="auto"/>
        <w:right w:val="none" w:sz="0" w:space="0" w:color="auto"/>
      </w:divBdr>
      <w:divsChild>
        <w:div w:id="487401008">
          <w:marLeft w:val="0"/>
          <w:marRight w:val="0"/>
          <w:marTop w:val="0"/>
          <w:marBottom w:val="0"/>
          <w:divBdr>
            <w:top w:val="none" w:sz="0" w:space="0" w:color="auto"/>
            <w:left w:val="none" w:sz="0" w:space="0" w:color="auto"/>
            <w:bottom w:val="none" w:sz="0" w:space="0" w:color="auto"/>
            <w:right w:val="none" w:sz="0" w:space="0" w:color="auto"/>
          </w:divBdr>
        </w:div>
      </w:divsChild>
    </w:div>
    <w:div w:id="604654312">
      <w:bodyDiv w:val="1"/>
      <w:marLeft w:val="0"/>
      <w:marRight w:val="0"/>
      <w:marTop w:val="0"/>
      <w:marBottom w:val="0"/>
      <w:divBdr>
        <w:top w:val="none" w:sz="0" w:space="0" w:color="auto"/>
        <w:left w:val="none" w:sz="0" w:space="0" w:color="auto"/>
        <w:bottom w:val="none" w:sz="0" w:space="0" w:color="auto"/>
        <w:right w:val="none" w:sz="0" w:space="0" w:color="auto"/>
      </w:divBdr>
    </w:div>
    <w:div w:id="617031658">
      <w:bodyDiv w:val="1"/>
      <w:marLeft w:val="0"/>
      <w:marRight w:val="0"/>
      <w:marTop w:val="0"/>
      <w:marBottom w:val="0"/>
      <w:divBdr>
        <w:top w:val="none" w:sz="0" w:space="0" w:color="auto"/>
        <w:left w:val="none" w:sz="0" w:space="0" w:color="auto"/>
        <w:bottom w:val="none" w:sz="0" w:space="0" w:color="auto"/>
        <w:right w:val="none" w:sz="0" w:space="0" w:color="auto"/>
      </w:divBdr>
      <w:divsChild>
        <w:div w:id="871571265">
          <w:marLeft w:val="0"/>
          <w:marRight w:val="0"/>
          <w:marTop w:val="0"/>
          <w:marBottom w:val="0"/>
          <w:divBdr>
            <w:top w:val="none" w:sz="0" w:space="0" w:color="auto"/>
            <w:left w:val="none" w:sz="0" w:space="0" w:color="auto"/>
            <w:bottom w:val="none" w:sz="0" w:space="0" w:color="auto"/>
            <w:right w:val="none" w:sz="0" w:space="0" w:color="auto"/>
          </w:divBdr>
          <w:divsChild>
            <w:div w:id="978262756">
              <w:marLeft w:val="0"/>
              <w:marRight w:val="0"/>
              <w:marTop w:val="0"/>
              <w:marBottom w:val="0"/>
              <w:divBdr>
                <w:top w:val="none" w:sz="0" w:space="0" w:color="auto"/>
                <w:left w:val="none" w:sz="0" w:space="0" w:color="auto"/>
                <w:bottom w:val="none" w:sz="0" w:space="0" w:color="auto"/>
                <w:right w:val="none" w:sz="0" w:space="0" w:color="auto"/>
              </w:divBdr>
              <w:divsChild>
                <w:div w:id="2046521410">
                  <w:marLeft w:val="0"/>
                  <w:marRight w:val="0"/>
                  <w:marTop w:val="0"/>
                  <w:marBottom w:val="0"/>
                  <w:divBdr>
                    <w:top w:val="none" w:sz="0" w:space="0" w:color="auto"/>
                    <w:left w:val="none" w:sz="0" w:space="0" w:color="auto"/>
                    <w:bottom w:val="none" w:sz="0" w:space="0" w:color="auto"/>
                    <w:right w:val="none" w:sz="0" w:space="0" w:color="auto"/>
                  </w:divBdr>
                  <w:divsChild>
                    <w:div w:id="975840111">
                      <w:marLeft w:val="0"/>
                      <w:marRight w:val="0"/>
                      <w:marTop w:val="0"/>
                      <w:marBottom w:val="0"/>
                      <w:divBdr>
                        <w:top w:val="none" w:sz="0" w:space="0" w:color="auto"/>
                        <w:left w:val="none" w:sz="0" w:space="0" w:color="auto"/>
                        <w:bottom w:val="none" w:sz="0" w:space="0" w:color="auto"/>
                        <w:right w:val="none" w:sz="0" w:space="0" w:color="auto"/>
                      </w:divBdr>
                      <w:divsChild>
                        <w:div w:id="251937004">
                          <w:marLeft w:val="0"/>
                          <w:marRight w:val="0"/>
                          <w:marTop w:val="0"/>
                          <w:marBottom w:val="0"/>
                          <w:divBdr>
                            <w:top w:val="none" w:sz="0" w:space="0" w:color="auto"/>
                            <w:left w:val="none" w:sz="0" w:space="0" w:color="auto"/>
                            <w:bottom w:val="none" w:sz="0" w:space="0" w:color="auto"/>
                            <w:right w:val="none" w:sz="0" w:space="0" w:color="auto"/>
                          </w:divBdr>
                          <w:divsChild>
                            <w:div w:id="2133012147">
                              <w:marLeft w:val="0"/>
                              <w:marRight w:val="0"/>
                              <w:marTop w:val="0"/>
                              <w:marBottom w:val="0"/>
                              <w:divBdr>
                                <w:top w:val="none" w:sz="0" w:space="0" w:color="auto"/>
                                <w:left w:val="none" w:sz="0" w:space="0" w:color="auto"/>
                                <w:bottom w:val="none" w:sz="0" w:space="0" w:color="auto"/>
                                <w:right w:val="none" w:sz="0" w:space="0" w:color="auto"/>
                              </w:divBdr>
                              <w:divsChild>
                                <w:div w:id="1360425488">
                                  <w:marLeft w:val="0"/>
                                  <w:marRight w:val="0"/>
                                  <w:marTop w:val="0"/>
                                  <w:marBottom w:val="0"/>
                                  <w:divBdr>
                                    <w:top w:val="none" w:sz="0" w:space="0" w:color="auto"/>
                                    <w:left w:val="none" w:sz="0" w:space="0" w:color="auto"/>
                                    <w:bottom w:val="none" w:sz="0" w:space="0" w:color="auto"/>
                                    <w:right w:val="none" w:sz="0" w:space="0" w:color="auto"/>
                                  </w:divBdr>
                                  <w:divsChild>
                                    <w:div w:id="132338042">
                                      <w:marLeft w:val="0"/>
                                      <w:marRight w:val="0"/>
                                      <w:marTop w:val="0"/>
                                      <w:marBottom w:val="0"/>
                                      <w:divBdr>
                                        <w:top w:val="none" w:sz="0" w:space="0" w:color="auto"/>
                                        <w:left w:val="none" w:sz="0" w:space="0" w:color="auto"/>
                                        <w:bottom w:val="none" w:sz="0" w:space="0" w:color="auto"/>
                                        <w:right w:val="none" w:sz="0" w:space="0" w:color="auto"/>
                                      </w:divBdr>
                                    </w:div>
                                    <w:div w:id="166253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2660648">
      <w:bodyDiv w:val="1"/>
      <w:marLeft w:val="0"/>
      <w:marRight w:val="0"/>
      <w:marTop w:val="0"/>
      <w:marBottom w:val="0"/>
      <w:divBdr>
        <w:top w:val="none" w:sz="0" w:space="0" w:color="auto"/>
        <w:left w:val="none" w:sz="0" w:space="0" w:color="auto"/>
        <w:bottom w:val="none" w:sz="0" w:space="0" w:color="auto"/>
        <w:right w:val="none" w:sz="0" w:space="0" w:color="auto"/>
      </w:divBdr>
    </w:div>
    <w:div w:id="623735937">
      <w:bodyDiv w:val="1"/>
      <w:marLeft w:val="0"/>
      <w:marRight w:val="0"/>
      <w:marTop w:val="0"/>
      <w:marBottom w:val="0"/>
      <w:divBdr>
        <w:top w:val="none" w:sz="0" w:space="0" w:color="auto"/>
        <w:left w:val="none" w:sz="0" w:space="0" w:color="auto"/>
        <w:bottom w:val="none" w:sz="0" w:space="0" w:color="auto"/>
        <w:right w:val="none" w:sz="0" w:space="0" w:color="auto"/>
      </w:divBdr>
    </w:div>
    <w:div w:id="656225010">
      <w:marLeft w:val="0"/>
      <w:marRight w:val="0"/>
      <w:marTop w:val="0"/>
      <w:marBottom w:val="0"/>
      <w:divBdr>
        <w:top w:val="none" w:sz="0" w:space="0" w:color="auto"/>
        <w:left w:val="none" w:sz="0" w:space="0" w:color="auto"/>
        <w:bottom w:val="none" w:sz="0" w:space="0" w:color="auto"/>
        <w:right w:val="none" w:sz="0" w:space="0" w:color="auto"/>
      </w:divBdr>
    </w:div>
    <w:div w:id="836573537">
      <w:bodyDiv w:val="1"/>
      <w:marLeft w:val="0"/>
      <w:marRight w:val="0"/>
      <w:marTop w:val="0"/>
      <w:marBottom w:val="0"/>
      <w:divBdr>
        <w:top w:val="none" w:sz="0" w:space="0" w:color="auto"/>
        <w:left w:val="none" w:sz="0" w:space="0" w:color="auto"/>
        <w:bottom w:val="none" w:sz="0" w:space="0" w:color="auto"/>
        <w:right w:val="none" w:sz="0" w:space="0" w:color="auto"/>
      </w:divBdr>
    </w:div>
    <w:div w:id="840437310">
      <w:bodyDiv w:val="1"/>
      <w:marLeft w:val="0"/>
      <w:marRight w:val="0"/>
      <w:marTop w:val="0"/>
      <w:marBottom w:val="0"/>
      <w:divBdr>
        <w:top w:val="none" w:sz="0" w:space="0" w:color="auto"/>
        <w:left w:val="none" w:sz="0" w:space="0" w:color="auto"/>
        <w:bottom w:val="none" w:sz="0" w:space="0" w:color="auto"/>
        <w:right w:val="none" w:sz="0" w:space="0" w:color="auto"/>
      </w:divBdr>
    </w:div>
    <w:div w:id="846361017">
      <w:bodyDiv w:val="1"/>
      <w:marLeft w:val="0"/>
      <w:marRight w:val="0"/>
      <w:marTop w:val="0"/>
      <w:marBottom w:val="0"/>
      <w:divBdr>
        <w:top w:val="none" w:sz="0" w:space="0" w:color="auto"/>
        <w:left w:val="none" w:sz="0" w:space="0" w:color="auto"/>
        <w:bottom w:val="none" w:sz="0" w:space="0" w:color="auto"/>
        <w:right w:val="none" w:sz="0" w:space="0" w:color="auto"/>
      </w:divBdr>
    </w:div>
    <w:div w:id="859658915">
      <w:bodyDiv w:val="1"/>
      <w:marLeft w:val="0"/>
      <w:marRight w:val="0"/>
      <w:marTop w:val="0"/>
      <w:marBottom w:val="0"/>
      <w:divBdr>
        <w:top w:val="none" w:sz="0" w:space="0" w:color="auto"/>
        <w:left w:val="none" w:sz="0" w:space="0" w:color="auto"/>
        <w:bottom w:val="none" w:sz="0" w:space="0" w:color="auto"/>
        <w:right w:val="none" w:sz="0" w:space="0" w:color="auto"/>
      </w:divBdr>
      <w:divsChild>
        <w:div w:id="1249921824">
          <w:marLeft w:val="0"/>
          <w:marRight w:val="0"/>
          <w:marTop w:val="288"/>
          <w:marBottom w:val="100"/>
          <w:divBdr>
            <w:top w:val="none" w:sz="0" w:space="0" w:color="auto"/>
            <w:left w:val="none" w:sz="0" w:space="0" w:color="auto"/>
            <w:bottom w:val="none" w:sz="0" w:space="0" w:color="auto"/>
            <w:right w:val="none" w:sz="0" w:space="0" w:color="auto"/>
          </w:divBdr>
        </w:div>
      </w:divsChild>
    </w:div>
    <w:div w:id="905724456">
      <w:bodyDiv w:val="1"/>
      <w:marLeft w:val="0"/>
      <w:marRight w:val="0"/>
      <w:marTop w:val="0"/>
      <w:marBottom w:val="0"/>
      <w:divBdr>
        <w:top w:val="none" w:sz="0" w:space="0" w:color="auto"/>
        <w:left w:val="none" w:sz="0" w:space="0" w:color="auto"/>
        <w:bottom w:val="none" w:sz="0" w:space="0" w:color="auto"/>
        <w:right w:val="none" w:sz="0" w:space="0" w:color="auto"/>
      </w:divBdr>
      <w:divsChild>
        <w:div w:id="1745713779">
          <w:marLeft w:val="0"/>
          <w:marRight w:val="0"/>
          <w:marTop w:val="0"/>
          <w:marBottom w:val="0"/>
          <w:divBdr>
            <w:top w:val="none" w:sz="0" w:space="0" w:color="auto"/>
            <w:left w:val="none" w:sz="0" w:space="0" w:color="auto"/>
            <w:bottom w:val="none" w:sz="0" w:space="0" w:color="auto"/>
            <w:right w:val="none" w:sz="0" w:space="0" w:color="auto"/>
          </w:divBdr>
          <w:divsChild>
            <w:div w:id="854222634">
              <w:marLeft w:val="0"/>
              <w:marRight w:val="0"/>
              <w:marTop w:val="95"/>
              <w:marBottom w:val="0"/>
              <w:divBdr>
                <w:top w:val="none" w:sz="0" w:space="0" w:color="auto"/>
                <w:left w:val="none" w:sz="0" w:space="0" w:color="auto"/>
                <w:bottom w:val="none" w:sz="0" w:space="0" w:color="auto"/>
                <w:right w:val="none" w:sz="0" w:space="0" w:color="auto"/>
              </w:divBdr>
              <w:divsChild>
                <w:div w:id="1335842146">
                  <w:marLeft w:val="136"/>
                  <w:marRight w:val="0"/>
                  <w:marTop w:val="0"/>
                  <w:marBottom w:val="0"/>
                  <w:divBdr>
                    <w:top w:val="none" w:sz="0" w:space="0" w:color="auto"/>
                    <w:left w:val="none" w:sz="0" w:space="0" w:color="auto"/>
                    <w:bottom w:val="none" w:sz="0" w:space="0" w:color="auto"/>
                    <w:right w:val="none" w:sz="0" w:space="0" w:color="auto"/>
                  </w:divBdr>
                  <w:divsChild>
                    <w:div w:id="74598050">
                      <w:marLeft w:val="0"/>
                      <w:marRight w:val="0"/>
                      <w:marTop w:val="0"/>
                      <w:marBottom w:val="0"/>
                      <w:divBdr>
                        <w:top w:val="none" w:sz="0" w:space="0" w:color="auto"/>
                        <w:left w:val="none" w:sz="0" w:space="0" w:color="auto"/>
                        <w:bottom w:val="none" w:sz="0" w:space="0" w:color="auto"/>
                        <w:right w:val="none" w:sz="0" w:space="0" w:color="auto"/>
                      </w:divBdr>
                      <w:divsChild>
                        <w:div w:id="529491698">
                          <w:marLeft w:val="0"/>
                          <w:marRight w:val="0"/>
                          <w:marTop w:val="0"/>
                          <w:marBottom w:val="136"/>
                          <w:divBdr>
                            <w:top w:val="none" w:sz="0" w:space="0" w:color="auto"/>
                            <w:left w:val="none" w:sz="0" w:space="0" w:color="auto"/>
                            <w:bottom w:val="none" w:sz="0" w:space="0" w:color="auto"/>
                            <w:right w:val="none" w:sz="0" w:space="0" w:color="auto"/>
                          </w:divBdr>
                          <w:divsChild>
                            <w:div w:id="723217594">
                              <w:marLeft w:val="0"/>
                              <w:marRight w:val="0"/>
                              <w:marTop w:val="0"/>
                              <w:marBottom w:val="0"/>
                              <w:divBdr>
                                <w:top w:val="none" w:sz="0" w:space="0" w:color="auto"/>
                                <w:left w:val="none" w:sz="0" w:space="0" w:color="auto"/>
                                <w:bottom w:val="none" w:sz="0" w:space="0" w:color="auto"/>
                                <w:right w:val="none" w:sz="0" w:space="0" w:color="auto"/>
                              </w:divBdr>
                              <w:divsChild>
                                <w:div w:id="598411122">
                                  <w:marLeft w:val="0"/>
                                  <w:marRight w:val="0"/>
                                  <w:marTop w:val="72"/>
                                  <w:marBottom w:val="0"/>
                                  <w:divBdr>
                                    <w:top w:val="none" w:sz="0" w:space="0" w:color="auto"/>
                                    <w:left w:val="none" w:sz="0" w:space="0" w:color="auto"/>
                                    <w:bottom w:val="none" w:sz="0" w:space="0" w:color="auto"/>
                                    <w:right w:val="none" w:sz="0" w:space="0" w:color="auto"/>
                                  </w:divBdr>
                                </w:div>
                                <w:div w:id="763494738">
                                  <w:marLeft w:val="0"/>
                                  <w:marRight w:val="0"/>
                                  <w:marTop w:val="14"/>
                                  <w:marBottom w:val="0"/>
                                  <w:divBdr>
                                    <w:top w:val="none" w:sz="0" w:space="0" w:color="auto"/>
                                    <w:left w:val="none" w:sz="0" w:space="0" w:color="auto"/>
                                    <w:bottom w:val="none" w:sz="0" w:space="0" w:color="auto"/>
                                    <w:right w:val="none" w:sz="0" w:space="0" w:color="auto"/>
                                  </w:divBdr>
                                </w:div>
                              </w:divsChild>
                            </w:div>
                            <w:div w:id="1802336635">
                              <w:marLeft w:val="0"/>
                              <w:marRight w:val="0"/>
                              <w:marTop w:val="0"/>
                              <w:marBottom w:val="0"/>
                              <w:divBdr>
                                <w:top w:val="none" w:sz="0" w:space="0" w:color="auto"/>
                                <w:left w:val="none" w:sz="0" w:space="0" w:color="auto"/>
                                <w:bottom w:val="none" w:sz="0" w:space="0" w:color="auto"/>
                                <w:right w:val="none" w:sz="0" w:space="0" w:color="auto"/>
                              </w:divBdr>
                              <w:divsChild>
                                <w:div w:id="1056008115">
                                  <w:marLeft w:val="0"/>
                                  <w:marRight w:val="0"/>
                                  <w:marTop w:val="0"/>
                                  <w:marBottom w:val="0"/>
                                  <w:divBdr>
                                    <w:top w:val="none" w:sz="0" w:space="0" w:color="auto"/>
                                    <w:left w:val="none" w:sz="0" w:space="0" w:color="auto"/>
                                    <w:bottom w:val="none" w:sz="0" w:space="0" w:color="auto"/>
                                    <w:right w:val="none" w:sz="0" w:space="0" w:color="auto"/>
                                  </w:divBdr>
                                  <w:divsChild>
                                    <w:div w:id="1258706618">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 w:id="945969177">
      <w:bodyDiv w:val="1"/>
      <w:marLeft w:val="0"/>
      <w:marRight w:val="0"/>
      <w:marTop w:val="0"/>
      <w:marBottom w:val="0"/>
      <w:divBdr>
        <w:top w:val="none" w:sz="0" w:space="0" w:color="auto"/>
        <w:left w:val="none" w:sz="0" w:space="0" w:color="auto"/>
        <w:bottom w:val="none" w:sz="0" w:space="0" w:color="auto"/>
        <w:right w:val="none" w:sz="0" w:space="0" w:color="auto"/>
      </w:divBdr>
      <w:divsChild>
        <w:div w:id="1032849276">
          <w:marLeft w:val="0"/>
          <w:marRight w:val="0"/>
          <w:marTop w:val="0"/>
          <w:marBottom w:val="0"/>
          <w:divBdr>
            <w:top w:val="none" w:sz="0" w:space="0" w:color="auto"/>
            <w:left w:val="none" w:sz="0" w:space="0" w:color="auto"/>
            <w:bottom w:val="none" w:sz="0" w:space="0" w:color="auto"/>
            <w:right w:val="none" w:sz="0" w:space="0" w:color="auto"/>
          </w:divBdr>
          <w:divsChild>
            <w:div w:id="1190527465">
              <w:marLeft w:val="0"/>
              <w:marRight w:val="0"/>
              <w:marTop w:val="0"/>
              <w:marBottom w:val="0"/>
              <w:divBdr>
                <w:top w:val="none" w:sz="0" w:space="0" w:color="auto"/>
                <w:left w:val="none" w:sz="0" w:space="0" w:color="auto"/>
                <w:bottom w:val="none" w:sz="0" w:space="0" w:color="auto"/>
                <w:right w:val="none" w:sz="0" w:space="0" w:color="auto"/>
              </w:divBdr>
              <w:divsChild>
                <w:div w:id="1074821527">
                  <w:marLeft w:val="0"/>
                  <w:marRight w:val="0"/>
                  <w:marTop w:val="0"/>
                  <w:marBottom w:val="0"/>
                  <w:divBdr>
                    <w:top w:val="none" w:sz="0" w:space="0" w:color="auto"/>
                    <w:left w:val="none" w:sz="0" w:space="0" w:color="auto"/>
                    <w:bottom w:val="none" w:sz="0" w:space="0" w:color="auto"/>
                    <w:right w:val="none" w:sz="0" w:space="0" w:color="auto"/>
                  </w:divBdr>
                  <w:divsChild>
                    <w:div w:id="1073115649">
                      <w:marLeft w:val="0"/>
                      <w:marRight w:val="0"/>
                      <w:marTop w:val="0"/>
                      <w:marBottom w:val="0"/>
                      <w:divBdr>
                        <w:top w:val="none" w:sz="0" w:space="0" w:color="auto"/>
                        <w:left w:val="none" w:sz="0" w:space="0" w:color="auto"/>
                        <w:bottom w:val="none" w:sz="0" w:space="0" w:color="auto"/>
                        <w:right w:val="none" w:sz="0" w:space="0" w:color="auto"/>
                      </w:divBdr>
                      <w:divsChild>
                        <w:div w:id="291064152">
                          <w:marLeft w:val="0"/>
                          <w:marRight w:val="0"/>
                          <w:marTop w:val="0"/>
                          <w:marBottom w:val="0"/>
                          <w:divBdr>
                            <w:top w:val="none" w:sz="0" w:space="0" w:color="auto"/>
                            <w:left w:val="none" w:sz="0" w:space="0" w:color="auto"/>
                            <w:bottom w:val="none" w:sz="0" w:space="0" w:color="auto"/>
                            <w:right w:val="none" w:sz="0" w:space="0" w:color="auto"/>
                          </w:divBdr>
                          <w:divsChild>
                            <w:div w:id="1318417934">
                              <w:marLeft w:val="0"/>
                              <w:marRight w:val="0"/>
                              <w:marTop w:val="0"/>
                              <w:marBottom w:val="0"/>
                              <w:divBdr>
                                <w:top w:val="none" w:sz="0" w:space="0" w:color="auto"/>
                                <w:left w:val="none" w:sz="0" w:space="0" w:color="auto"/>
                                <w:bottom w:val="none" w:sz="0" w:space="0" w:color="auto"/>
                                <w:right w:val="none" w:sz="0" w:space="0" w:color="auto"/>
                              </w:divBdr>
                              <w:divsChild>
                                <w:div w:id="1953123268">
                                  <w:marLeft w:val="0"/>
                                  <w:marRight w:val="0"/>
                                  <w:marTop w:val="0"/>
                                  <w:marBottom w:val="0"/>
                                  <w:divBdr>
                                    <w:top w:val="none" w:sz="0" w:space="0" w:color="auto"/>
                                    <w:left w:val="none" w:sz="0" w:space="0" w:color="auto"/>
                                    <w:bottom w:val="none" w:sz="0" w:space="0" w:color="auto"/>
                                    <w:right w:val="none" w:sz="0" w:space="0" w:color="auto"/>
                                  </w:divBdr>
                                  <w:divsChild>
                                    <w:div w:id="1070932322">
                                      <w:marLeft w:val="0"/>
                                      <w:marRight w:val="0"/>
                                      <w:marTop w:val="0"/>
                                      <w:marBottom w:val="0"/>
                                      <w:divBdr>
                                        <w:top w:val="none" w:sz="0" w:space="0" w:color="auto"/>
                                        <w:left w:val="none" w:sz="0" w:space="0" w:color="auto"/>
                                        <w:bottom w:val="none" w:sz="0" w:space="0" w:color="auto"/>
                                        <w:right w:val="none" w:sz="0" w:space="0" w:color="auto"/>
                                      </w:divBdr>
                                    </w:div>
                                    <w:div w:id="10962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3294336">
      <w:bodyDiv w:val="1"/>
      <w:marLeft w:val="0"/>
      <w:marRight w:val="0"/>
      <w:marTop w:val="0"/>
      <w:marBottom w:val="0"/>
      <w:divBdr>
        <w:top w:val="none" w:sz="0" w:space="0" w:color="auto"/>
        <w:left w:val="none" w:sz="0" w:space="0" w:color="auto"/>
        <w:bottom w:val="none" w:sz="0" w:space="0" w:color="auto"/>
        <w:right w:val="none" w:sz="0" w:space="0" w:color="auto"/>
      </w:divBdr>
      <w:divsChild>
        <w:div w:id="516425770">
          <w:marLeft w:val="0"/>
          <w:marRight w:val="0"/>
          <w:marTop w:val="0"/>
          <w:marBottom w:val="0"/>
          <w:divBdr>
            <w:top w:val="none" w:sz="0" w:space="0" w:color="auto"/>
            <w:left w:val="none" w:sz="0" w:space="0" w:color="auto"/>
            <w:bottom w:val="none" w:sz="0" w:space="0" w:color="auto"/>
            <w:right w:val="none" w:sz="0" w:space="0" w:color="auto"/>
          </w:divBdr>
          <w:divsChild>
            <w:div w:id="1346399237">
              <w:marLeft w:val="0"/>
              <w:marRight w:val="0"/>
              <w:marTop w:val="0"/>
              <w:marBottom w:val="0"/>
              <w:divBdr>
                <w:top w:val="none" w:sz="0" w:space="0" w:color="auto"/>
                <w:left w:val="none" w:sz="0" w:space="0" w:color="auto"/>
                <w:bottom w:val="none" w:sz="0" w:space="0" w:color="auto"/>
                <w:right w:val="none" w:sz="0" w:space="0" w:color="auto"/>
              </w:divBdr>
              <w:divsChild>
                <w:div w:id="694623333">
                  <w:marLeft w:val="0"/>
                  <w:marRight w:val="0"/>
                  <w:marTop w:val="0"/>
                  <w:marBottom w:val="0"/>
                  <w:divBdr>
                    <w:top w:val="none" w:sz="0" w:space="0" w:color="auto"/>
                    <w:left w:val="none" w:sz="0" w:space="0" w:color="auto"/>
                    <w:bottom w:val="none" w:sz="0" w:space="0" w:color="auto"/>
                    <w:right w:val="none" w:sz="0" w:space="0" w:color="auto"/>
                  </w:divBdr>
                  <w:divsChild>
                    <w:div w:id="1207838597">
                      <w:marLeft w:val="0"/>
                      <w:marRight w:val="0"/>
                      <w:marTop w:val="0"/>
                      <w:marBottom w:val="0"/>
                      <w:divBdr>
                        <w:top w:val="none" w:sz="0" w:space="0" w:color="auto"/>
                        <w:left w:val="none" w:sz="0" w:space="0" w:color="auto"/>
                        <w:bottom w:val="none" w:sz="0" w:space="0" w:color="auto"/>
                        <w:right w:val="none" w:sz="0" w:space="0" w:color="auto"/>
                      </w:divBdr>
                      <w:divsChild>
                        <w:div w:id="572735060">
                          <w:marLeft w:val="0"/>
                          <w:marRight w:val="0"/>
                          <w:marTop w:val="0"/>
                          <w:marBottom w:val="0"/>
                          <w:divBdr>
                            <w:top w:val="none" w:sz="0" w:space="0" w:color="auto"/>
                            <w:left w:val="none" w:sz="0" w:space="0" w:color="auto"/>
                            <w:bottom w:val="none" w:sz="0" w:space="0" w:color="auto"/>
                            <w:right w:val="none" w:sz="0" w:space="0" w:color="auto"/>
                          </w:divBdr>
                          <w:divsChild>
                            <w:div w:id="364870055">
                              <w:marLeft w:val="0"/>
                              <w:marRight w:val="0"/>
                              <w:marTop w:val="0"/>
                              <w:marBottom w:val="0"/>
                              <w:divBdr>
                                <w:top w:val="none" w:sz="0" w:space="0" w:color="auto"/>
                                <w:left w:val="none" w:sz="0" w:space="0" w:color="auto"/>
                                <w:bottom w:val="none" w:sz="0" w:space="0" w:color="auto"/>
                                <w:right w:val="none" w:sz="0" w:space="0" w:color="auto"/>
                              </w:divBdr>
                              <w:divsChild>
                                <w:div w:id="1208880062">
                                  <w:marLeft w:val="0"/>
                                  <w:marRight w:val="0"/>
                                  <w:marTop w:val="0"/>
                                  <w:marBottom w:val="0"/>
                                  <w:divBdr>
                                    <w:top w:val="none" w:sz="0" w:space="0" w:color="auto"/>
                                    <w:left w:val="none" w:sz="0" w:space="0" w:color="auto"/>
                                    <w:bottom w:val="none" w:sz="0" w:space="0" w:color="auto"/>
                                    <w:right w:val="none" w:sz="0" w:space="0" w:color="auto"/>
                                  </w:divBdr>
                                  <w:divsChild>
                                    <w:div w:id="272905948">
                                      <w:marLeft w:val="0"/>
                                      <w:marRight w:val="0"/>
                                      <w:marTop w:val="0"/>
                                      <w:marBottom w:val="0"/>
                                      <w:divBdr>
                                        <w:top w:val="none" w:sz="0" w:space="0" w:color="auto"/>
                                        <w:left w:val="none" w:sz="0" w:space="0" w:color="auto"/>
                                        <w:bottom w:val="none" w:sz="0" w:space="0" w:color="auto"/>
                                        <w:right w:val="none" w:sz="0" w:space="0" w:color="auto"/>
                                      </w:divBdr>
                                    </w:div>
                                    <w:div w:id="505831456">
                                      <w:marLeft w:val="0"/>
                                      <w:marRight w:val="0"/>
                                      <w:marTop w:val="0"/>
                                      <w:marBottom w:val="0"/>
                                      <w:divBdr>
                                        <w:top w:val="none" w:sz="0" w:space="0" w:color="auto"/>
                                        <w:left w:val="none" w:sz="0" w:space="0" w:color="auto"/>
                                        <w:bottom w:val="none" w:sz="0" w:space="0" w:color="auto"/>
                                        <w:right w:val="none" w:sz="0" w:space="0" w:color="auto"/>
                                      </w:divBdr>
                                      <w:divsChild>
                                        <w:div w:id="89072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0812216">
      <w:bodyDiv w:val="1"/>
      <w:marLeft w:val="0"/>
      <w:marRight w:val="0"/>
      <w:marTop w:val="0"/>
      <w:marBottom w:val="0"/>
      <w:divBdr>
        <w:top w:val="none" w:sz="0" w:space="0" w:color="auto"/>
        <w:left w:val="none" w:sz="0" w:space="0" w:color="auto"/>
        <w:bottom w:val="none" w:sz="0" w:space="0" w:color="auto"/>
        <w:right w:val="none" w:sz="0" w:space="0" w:color="auto"/>
      </w:divBdr>
      <w:divsChild>
        <w:div w:id="273178539">
          <w:marLeft w:val="0"/>
          <w:marRight w:val="0"/>
          <w:marTop w:val="0"/>
          <w:marBottom w:val="0"/>
          <w:divBdr>
            <w:top w:val="none" w:sz="0" w:space="0" w:color="auto"/>
            <w:left w:val="none" w:sz="0" w:space="0" w:color="auto"/>
            <w:bottom w:val="none" w:sz="0" w:space="0" w:color="auto"/>
            <w:right w:val="none" w:sz="0" w:space="0" w:color="auto"/>
          </w:divBdr>
          <w:divsChild>
            <w:div w:id="355084144">
              <w:marLeft w:val="136"/>
              <w:marRight w:val="136"/>
              <w:marTop w:val="136"/>
              <w:marBottom w:val="136"/>
              <w:divBdr>
                <w:top w:val="none" w:sz="0" w:space="0" w:color="auto"/>
                <w:left w:val="none" w:sz="0" w:space="0" w:color="auto"/>
                <w:bottom w:val="none" w:sz="0" w:space="0" w:color="auto"/>
                <w:right w:val="none" w:sz="0" w:space="0" w:color="auto"/>
              </w:divBdr>
              <w:divsChild>
                <w:div w:id="276760287">
                  <w:marLeft w:val="0"/>
                  <w:marRight w:val="272"/>
                  <w:marTop w:val="0"/>
                  <w:marBottom w:val="0"/>
                  <w:divBdr>
                    <w:top w:val="none" w:sz="0" w:space="0" w:color="auto"/>
                    <w:left w:val="none" w:sz="0" w:space="0" w:color="auto"/>
                    <w:bottom w:val="none" w:sz="0" w:space="0" w:color="auto"/>
                    <w:right w:val="none" w:sz="0" w:space="0" w:color="auto"/>
                  </w:divBdr>
                  <w:divsChild>
                    <w:div w:id="1384987562">
                      <w:marLeft w:val="0"/>
                      <w:marRight w:val="0"/>
                      <w:marTop w:val="0"/>
                      <w:marBottom w:val="82"/>
                      <w:divBdr>
                        <w:top w:val="single" w:sz="18" w:space="3" w:color="00539E"/>
                        <w:left w:val="none" w:sz="0" w:space="0" w:color="auto"/>
                        <w:bottom w:val="none" w:sz="0" w:space="0" w:color="auto"/>
                        <w:right w:val="none" w:sz="0" w:space="0" w:color="auto"/>
                      </w:divBdr>
                      <w:divsChild>
                        <w:div w:id="47468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8095980">
      <w:bodyDiv w:val="1"/>
      <w:marLeft w:val="0"/>
      <w:marRight w:val="0"/>
      <w:marTop w:val="0"/>
      <w:marBottom w:val="0"/>
      <w:divBdr>
        <w:top w:val="none" w:sz="0" w:space="0" w:color="auto"/>
        <w:left w:val="none" w:sz="0" w:space="0" w:color="auto"/>
        <w:bottom w:val="none" w:sz="0" w:space="0" w:color="auto"/>
        <w:right w:val="none" w:sz="0" w:space="0" w:color="auto"/>
      </w:divBdr>
      <w:divsChild>
        <w:div w:id="1159465556">
          <w:marLeft w:val="0"/>
          <w:marRight w:val="0"/>
          <w:marTop w:val="0"/>
          <w:marBottom w:val="0"/>
          <w:divBdr>
            <w:top w:val="single" w:sz="2" w:space="0" w:color="2E2E2E"/>
            <w:left w:val="single" w:sz="2" w:space="0" w:color="2E2E2E"/>
            <w:bottom w:val="single" w:sz="2" w:space="0" w:color="2E2E2E"/>
            <w:right w:val="single" w:sz="2" w:space="0" w:color="2E2E2E"/>
          </w:divBdr>
          <w:divsChild>
            <w:div w:id="1895501176">
              <w:marLeft w:val="0"/>
              <w:marRight w:val="0"/>
              <w:marTop w:val="0"/>
              <w:marBottom w:val="0"/>
              <w:divBdr>
                <w:top w:val="single" w:sz="6" w:space="0" w:color="C9C9C9"/>
                <w:left w:val="none" w:sz="0" w:space="0" w:color="auto"/>
                <w:bottom w:val="none" w:sz="0" w:space="0" w:color="auto"/>
                <w:right w:val="none" w:sz="0" w:space="0" w:color="auto"/>
              </w:divBdr>
              <w:divsChild>
                <w:div w:id="1244953498">
                  <w:marLeft w:val="0"/>
                  <w:marRight w:val="0"/>
                  <w:marTop w:val="0"/>
                  <w:marBottom w:val="0"/>
                  <w:divBdr>
                    <w:top w:val="none" w:sz="0" w:space="0" w:color="auto"/>
                    <w:left w:val="none" w:sz="0" w:space="0" w:color="auto"/>
                    <w:bottom w:val="none" w:sz="0" w:space="0" w:color="auto"/>
                    <w:right w:val="none" w:sz="0" w:space="0" w:color="auto"/>
                  </w:divBdr>
                  <w:divsChild>
                    <w:div w:id="899484561">
                      <w:marLeft w:val="0"/>
                      <w:marRight w:val="0"/>
                      <w:marTop w:val="0"/>
                      <w:marBottom w:val="0"/>
                      <w:divBdr>
                        <w:top w:val="none" w:sz="0" w:space="0" w:color="auto"/>
                        <w:left w:val="none" w:sz="0" w:space="0" w:color="auto"/>
                        <w:bottom w:val="none" w:sz="0" w:space="0" w:color="auto"/>
                        <w:right w:val="none" w:sz="0" w:space="0" w:color="auto"/>
                      </w:divBdr>
                      <w:divsChild>
                        <w:div w:id="3626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827275">
      <w:bodyDiv w:val="1"/>
      <w:marLeft w:val="0"/>
      <w:marRight w:val="0"/>
      <w:marTop w:val="0"/>
      <w:marBottom w:val="0"/>
      <w:divBdr>
        <w:top w:val="none" w:sz="0" w:space="0" w:color="auto"/>
        <w:left w:val="none" w:sz="0" w:space="0" w:color="auto"/>
        <w:bottom w:val="none" w:sz="0" w:space="0" w:color="auto"/>
        <w:right w:val="none" w:sz="0" w:space="0" w:color="auto"/>
      </w:divBdr>
    </w:div>
    <w:div w:id="1132940446">
      <w:bodyDiv w:val="1"/>
      <w:marLeft w:val="0"/>
      <w:marRight w:val="0"/>
      <w:marTop w:val="0"/>
      <w:marBottom w:val="0"/>
      <w:divBdr>
        <w:top w:val="none" w:sz="0" w:space="0" w:color="auto"/>
        <w:left w:val="none" w:sz="0" w:space="0" w:color="auto"/>
        <w:bottom w:val="none" w:sz="0" w:space="0" w:color="auto"/>
        <w:right w:val="none" w:sz="0" w:space="0" w:color="auto"/>
      </w:divBdr>
      <w:divsChild>
        <w:div w:id="1349408165">
          <w:marLeft w:val="0"/>
          <w:marRight w:val="0"/>
          <w:marTop w:val="150"/>
          <w:marBottom w:val="0"/>
          <w:divBdr>
            <w:top w:val="none" w:sz="0" w:space="0" w:color="auto"/>
            <w:left w:val="none" w:sz="0" w:space="0" w:color="auto"/>
            <w:bottom w:val="none" w:sz="0" w:space="0" w:color="auto"/>
            <w:right w:val="none" w:sz="0" w:space="0" w:color="auto"/>
          </w:divBdr>
          <w:divsChild>
            <w:div w:id="752123551">
              <w:marLeft w:val="0"/>
              <w:marRight w:val="0"/>
              <w:marTop w:val="0"/>
              <w:marBottom w:val="0"/>
              <w:divBdr>
                <w:top w:val="none" w:sz="0" w:space="0" w:color="auto"/>
                <w:left w:val="none" w:sz="0" w:space="0" w:color="auto"/>
                <w:bottom w:val="none" w:sz="0" w:space="0" w:color="auto"/>
                <w:right w:val="none" w:sz="0" w:space="0" w:color="auto"/>
              </w:divBdr>
              <w:divsChild>
                <w:div w:id="1256094189">
                  <w:marLeft w:val="0"/>
                  <w:marRight w:val="0"/>
                  <w:marTop w:val="0"/>
                  <w:marBottom w:val="0"/>
                  <w:divBdr>
                    <w:top w:val="none" w:sz="0" w:space="0" w:color="auto"/>
                    <w:left w:val="none" w:sz="0" w:space="0" w:color="auto"/>
                    <w:bottom w:val="none" w:sz="0" w:space="0" w:color="auto"/>
                    <w:right w:val="none" w:sz="0" w:space="0" w:color="auto"/>
                  </w:divBdr>
                  <w:divsChild>
                    <w:div w:id="894968506">
                      <w:marLeft w:val="0"/>
                      <w:marRight w:val="0"/>
                      <w:marTop w:val="168"/>
                      <w:marBottom w:val="0"/>
                      <w:divBdr>
                        <w:top w:val="none" w:sz="0" w:space="0" w:color="auto"/>
                        <w:left w:val="none" w:sz="0" w:space="0" w:color="auto"/>
                        <w:bottom w:val="none" w:sz="0" w:space="0" w:color="auto"/>
                        <w:right w:val="none" w:sz="0" w:space="0" w:color="auto"/>
                      </w:divBdr>
                      <w:divsChild>
                        <w:div w:id="879439293">
                          <w:marLeft w:val="0"/>
                          <w:marRight w:val="0"/>
                          <w:marTop w:val="0"/>
                          <w:marBottom w:val="0"/>
                          <w:divBdr>
                            <w:top w:val="none" w:sz="0" w:space="0" w:color="auto"/>
                            <w:left w:val="none" w:sz="0" w:space="0" w:color="auto"/>
                            <w:bottom w:val="none" w:sz="0" w:space="0" w:color="auto"/>
                            <w:right w:val="none" w:sz="0" w:space="0" w:color="auto"/>
                          </w:divBdr>
                        </w:div>
                        <w:div w:id="140136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6967543">
      <w:bodyDiv w:val="1"/>
      <w:marLeft w:val="0"/>
      <w:marRight w:val="0"/>
      <w:marTop w:val="0"/>
      <w:marBottom w:val="0"/>
      <w:divBdr>
        <w:top w:val="none" w:sz="0" w:space="0" w:color="auto"/>
        <w:left w:val="none" w:sz="0" w:space="0" w:color="auto"/>
        <w:bottom w:val="none" w:sz="0" w:space="0" w:color="auto"/>
        <w:right w:val="none" w:sz="0" w:space="0" w:color="auto"/>
      </w:divBdr>
    </w:div>
    <w:div w:id="1156191349">
      <w:bodyDiv w:val="1"/>
      <w:marLeft w:val="0"/>
      <w:marRight w:val="0"/>
      <w:marTop w:val="0"/>
      <w:marBottom w:val="0"/>
      <w:divBdr>
        <w:top w:val="none" w:sz="0" w:space="0" w:color="auto"/>
        <w:left w:val="none" w:sz="0" w:space="0" w:color="auto"/>
        <w:bottom w:val="none" w:sz="0" w:space="0" w:color="auto"/>
        <w:right w:val="none" w:sz="0" w:space="0" w:color="auto"/>
      </w:divBdr>
    </w:div>
    <w:div w:id="1193955397">
      <w:bodyDiv w:val="1"/>
      <w:marLeft w:val="0"/>
      <w:marRight w:val="0"/>
      <w:marTop w:val="0"/>
      <w:marBottom w:val="0"/>
      <w:divBdr>
        <w:top w:val="none" w:sz="0" w:space="0" w:color="auto"/>
        <w:left w:val="none" w:sz="0" w:space="0" w:color="auto"/>
        <w:bottom w:val="none" w:sz="0" w:space="0" w:color="auto"/>
        <w:right w:val="none" w:sz="0" w:space="0" w:color="auto"/>
      </w:divBdr>
    </w:div>
    <w:div w:id="1194729588">
      <w:bodyDiv w:val="1"/>
      <w:marLeft w:val="0"/>
      <w:marRight w:val="0"/>
      <w:marTop w:val="0"/>
      <w:marBottom w:val="0"/>
      <w:divBdr>
        <w:top w:val="none" w:sz="0" w:space="0" w:color="auto"/>
        <w:left w:val="none" w:sz="0" w:space="0" w:color="auto"/>
        <w:bottom w:val="none" w:sz="0" w:space="0" w:color="auto"/>
        <w:right w:val="none" w:sz="0" w:space="0" w:color="auto"/>
      </w:divBdr>
      <w:divsChild>
        <w:div w:id="390347662">
          <w:marLeft w:val="0"/>
          <w:marRight w:val="0"/>
          <w:marTop w:val="0"/>
          <w:marBottom w:val="0"/>
          <w:divBdr>
            <w:top w:val="none" w:sz="0" w:space="0" w:color="auto"/>
            <w:left w:val="none" w:sz="0" w:space="0" w:color="auto"/>
            <w:bottom w:val="none" w:sz="0" w:space="0" w:color="auto"/>
            <w:right w:val="none" w:sz="0" w:space="0" w:color="auto"/>
          </w:divBdr>
          <w:divsChild>
            <w:div w:id="1161853841">
              <w:marLeft w:val="0"/>
              <w:marRight w:val="0"/>
              <w:marTop w:val="0"/>
              <w:marBottom w:val="0"/>
              <w:divBdr>
                <w:top w:val="none" w:sz="0" w:space="0" w:color="auto"/>
                <w:left w:val="none" w:sz="0" w:space="0" w:color="auto"/>
                <w:bottom w:val="none" w:sz="0" w:space="0" w:color="auto"/>
                <w:right w:val="none" w:sz="0" w:space="0" w:color="auto"/>
              </w:divBdr>
              <w:divsChild>
                <w:div w:id="1062484327">
                  <w:marLeft w:val="0"/>
                  <w:marRight w:val="0"/>
                  <w:marTop w:val="0"/>
                  <w:marBottom w:val="0"/>
                  <w:divBdr>
                    <w:top w:val="none" w:sz="0" w:space="0" w:color="auto"/>
                    <w:left w:val="none" w:sz="0" w:space="0" w:color="auto"/>
                    <w:bottom w:val="none" w:sz="0" w:space="0" w:color="auto"/>
                    <w:right w:val="none" w:sz="0" w:space="0" w:color="auto"/>
                  </w:divBdr>
                  <w:divsChild>
                    <w:div w:id="843862864">
                      <w:marLeft w:val="0"/>
                      <w:marRight w:val="0"/>
                      <w:marTop w:val="0"/>
                      <w:marBottom w:val="0"/>
                      <w:divBdr>
                        <w:top w:val="none" w:sz="0" w:space="0" w:color="auto"/>
                        <w:left w:val="none" w:sz="0" w:space="0" w:color="auto"/>
                        <w:bottom w:val="none" w:sz="0" w:space="0" w:color="auto"/>
                        <w:right w:val="none" w:sz="0" w:space="0" w:color="auto"/>
                      </w:divBdr>
                      <w:divsChild>
                        <w:div w:id="1594707955">
                          <w:marLeft w:val="0"/>
                          <w:marRight w:val="0"/>
                          <w:marTop w:val="0"/>
                          <w:marBottom w:val="0"/>
                          <w:divBdr>
                            <w:top w:val="none" w:sz="0" w:space="0" w:color="auto"/>
                            <w:left w:val="none" w:sz="0" w:space="0" w:color="auto"/>
                            <w:bottom w:val="none" w:sz="0" w:space="0" w:color="auto"/>
                            <w:right w:val="none" w:sz="0" w:space="0" w:color="auto"/>
                          </w:divBdr>
                          <w:divsChild>
                            <w:div w:id="1668630992">
                              <w:marLeft w:val="0"/>
                              <w:marRight w:val="0"/>
                              <w:marTop w:val="0"/>
                              <w:marBottom w:val="0"/>
                              <w:divBdr>
                                <w:top w:val="none" w:sz="0" w:space="0" w:color="auto"/>
                                <w:left w:val="none" w:sz="0" w:space="0" w:color="auto"/>
                                <w:bottom w:val="none" w:sz="0" w:space="0" w:color="auto"/>
                                <w:right w:val="none" w:sz="0" w:space="0" w:color="auto"/>
                              </w:divBdr>
                              <w:divsChild>
                                <w:div w:id="566917011">
                                  <w:marLeft w:val="0"/>
                                  <w:marRight w:val="0"/>
                                  <w:marTop w:val="0"/>
                                  <w:marBottom w:val="0"/>
                                  <w:divBdr>
                                    <w:top w:val="none" w:sz="0" w:space="0" w:color="auto"/>
                                    <w:left w:val="none" w:sz="0" w:space="0" w:color="auto"/>
                                    <w:bottom w:val="none" w:sz="0" w:space="0" w:color="auto"/>
                                    <w:right w:val="none" w:sz="0" w:space="0" w:color="auto"/>
                                  </w:divBdr>
                                  <w:divsChild>
                                    <w:div w:id="832573478">
                                      <w:marLeft w:val="0"/>
                                      <w:marRight w:val="0"/>
                                      <w:marTop w:val="0"/>
                                      <w:marBottom w:val="0"/>
                                      <w:divBdr>
                                        <w:top w:val="none" w:sz="0" w:space="0" w:color="auto"/>
                                        <w:left w:val="none" w:sz="0" w:space="0" w:color="auto"/>
                                        <w:bottom w:val="none" w:sz="0" w:space="0" w:color="auto"/>
                                        <w:right w:val="none" w:sz="0" w:space="0" w:color="auto"/>
                                      </w:divBdr>
                                    </w:div>
                                    <w:div w:id="21436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898361">
      <w:marLeft w:val="0"/>
      <w:marRight w:val="0"/>
      <w:marTop w:val="0"/>
      <w:marBottom w:val="41"/>
      <w:divBdr>
        <w:top w:val="none" w:sz="0" w:space="0" w:color="auto"/>
        <w:left w:val="none" w:sz="0" w:space="0" w:color="auto"/>
        <w:bottom w:val="none" w:sz="0" w:space="0" w:color="auto"/>
        <w:right w:val="none" w:sz="0" w:space="0" w:color="auto"/>
      </w:divBdr>
    </w:div>
    <w:div w:id="1273249835">
      <w:bodyDiv w:val="1"/>
      <w:marLeft w:val="0"/>
      <w:marRight w:val="0"/>
      <w:marTop w:val="0"/>
      <w:marBottom w:val="0"/>
      <w:divBdr>
        <w:top w:val="none" w:sz="0" w:space="0" w:color="auto"/>
        <w:left w:val="none" w:sz="0" w:space="0" w:color="auto"/>
        <w:bottom w:val="none" w:sz="0" w:space="0" w:color="auto"/>
        <w:right w:val="none" w:sz="0" w:space="0" w:color="auto"/>
      </w:divBdr>
    </w:div>
    <w:div w:id="1281497519">
      <w:bodyDiv w:val="1"/>
      <w:marLeft w:val="0"/>
      <w:marRight w:val="0"/>
      <w:marTop w:val="0"/>
      <w:marBottom w:val="0"/>
      <w:divBdr>
        <w:top w:val="none" w:sz="0" w:space="0" w:color="auto"/>
        <w:left w:val="none" w:sz="0" w:space="0" w:color="auto"/>
        <w:bottom w:val="none" w:sz="0" w:space="0" w:color="auto"/>
        <w:right w:val="none" w:sz="0" w:space="0" w:color="auto"/>
      </w:divBdr>
    </w:div>
    <w:div w:id="1282805553">
      <w:bodyDiv w:val="1"/>
      <w:marLeft w:val="0"/>
      <w:marRight w:val="0"/>
      <w:marTop w:val="0"/>
      <w:marBottom w:val="0"/>
      <w:divBdr>
        <w:top w:val="none" w:sz="0" w:space="0" w:color="auto"/>
        <w:left w:val="none" w:sz="0" w:space="0" w:color="auto"/>
        <w:bottom w:val="none" w:sz="0" w:space="0" w:color="auto"/>
        <w:right w:val="none" w:sz="0" w:space="0" w:color="auto"/>
      </w:divBdr>
      <w:divsChild>
        <w:div w:id="1396929192">
          <w:marLeft w:val="0"/>
          <w:marRight w:val="0"/>
          <w:marTop w:val="34"/>
          <w:marBottom w:val="34"/>
          <w:divBdr>
            <w:top w:val="none" w:sz="0" w:space="0" w:color="auto"/>
            <w:left w:val="none" w:sz="0" w:space="0" w:color="auto"/>
            <w:bottom w:val="none" w:sz="0" w:space="0" w:color="auto"/>
            <w:right w:val="none" w:sz="0" w:space="0" w:color="auto"/>
          </w:divBdr>
        </w:div>
      </w:divsChild>
    </w:div>
    <w:div w:id="1320382083">
      <w:marLeft w:val="0"/>
      <w:marRight w:val="0"/>
      <w:marTop w:val="0"/>
      <w:marBottom w:val="285"/>
      <w:divBdr>
        <w:top w:val="single" w:sz="6" w:space="0" w:color="D7D7D7"/>
        <w:left w:val="single" w:sz="2" w:space="0" w:color="D7D7D7"/>
        <w:bottom w:val="single" w:sz="6" w:space="0" w:color="D7D7D7"/>
        <w:right w:val="single" w:sz="2" w:space="0" w:color="D7D7D7"/>
      </w:divBdr>
      <w:divsChild>
        <w:div w:id="827555507">
          <w:marLeft w:val="0"/>
          <w:marRight w:val="0"/>
          <w:marTop w:val="0"/>
          <w:marBottom w:val="0"/>
          <w:divBdr>
            <w:top w:val="none" w:sz="0" w:space="0" w:color="auto"/>
            <w:left w:val="none" w:sz="0" w:space="0" w:color="auto"/>
            <w:bottom w:val="none" w:sz="0" w:space="0" w:color="auto"/>
            <w:right w:val="none" w:sz="0" w:space="0" w:color="auto"/>
          </w:divBdr>
        </w:div>
        <w:div w:id="1623878241">
          <w:marLeft w:val="0"/>
          <w:marRight w:val="0"/>
          <w:marTop w:val="0"/>
          <w:marBottom w:val="0"/>
          <w:divBdr>
            <w:top w:val="none" w:sz="0" w:space="0" w:color="auto"/>
            <w:left w:val="none" w:sz="0" w:space="0" w:color="auto"/>
            <w:bottom w:val="none" w:sz="0" w:space="0" w:color="auto"/>
            <w:right w:val="none" w:sz="0" w:space="0" w:color="auto"/>
          </w:divBdr>
          <w:divsChild>
            <w:div w:id="2077437074">
              <w:marLeft w:val="0"/>
              <w:marRight w:val="0"/>
              <w:marTop w:val="0"/>
              <w:marBottom w:val="0"/>
              <w:divBdr>
                <w:top w:val="none" w:sz="0" w:space="0" w:color="auto"/>
                <w:left w:val="none" w:sz="0" w:space="0" w:color="auto"/>
                <w:bottom w:val="none" w:sz="0" w:space="0" w:color="auto"/>
                <w:right w:val="none" w:sz="0" w:space="0" w:color="auto"/>
              </w:divBdr>
              <w:divsChild>
                <w:div w:id="9247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560807">
      <w:bodyDiv w:val="1"/>
      <w:marLeft w:val="0"/>
      <w:marRight w:val="0"/>
      <w:marTop w:val="0"/>
      <w:marBottom w:val="0"/>
      <w:divBdr>
        <w:top w:val="none" w:sz="0" w:space="0" w:color="auto"/>
        <w:left w:val="none" w:sz="0" w:space="0" w:color="auto"/>
        <w:bottom w:val="none" w:sz="0" w:space="0" w:color="auto"/>
        <w:right w:val="none" w:sz="0" w:space="0" w:color="auto"/>
      </w:divBdr>
      <w:divsChild>
        <w:div w:id="957295044">
          <w:marLeft w:val="0"/>
          <w:marRight w:val="0"/>
          <w:marTop w:val="0"/>
          <w:marBottom w:val="0"/>
          <w:divBdr>
            <w:top w:val="none" w:sz="0" w:space="0" w:color="auto"/>
            <w:left w:val="none" w:sz="0" w:space="0" w:color="auto"/>
            <w:bottom w:val="none" w:sz="0" w:space="0" w:color="auto"/>
            <w:right w:val="none" w:sz="0" w:space="0" w:color="auto"/>
          </w:divBdr>
          <w:divsChild>
            <w:div w:id="1441484910">
              <w:marLeft w:val="0"/>
              <w:marRight w:val="0"/>
              <w:marTop w:val="0"/>
              <w:marBottom w:val="0"/>
              <w:divBdr>
                <w:top w:val="none" w:sz="0" w:space="0" w:color="auto"/>
                <w:left w:val="none" w:sz="0" w:space="0" w:color="auto"/>
                <w:bottom w:val="none" w:sz="0" w:space="0" w:color="auto"/>
                <w:right w:val="none" w:sz="0" w:space="0" w:color="auto"/>
              </w:divBdr>
              <w:divsChild>
                <w:div w:id="1914267310">
                  <w:marLeft w:val="0"/>
                  <w:marRight w:val="0"/>
                  <w:marTop w:val="0"/>
                  <w:marBottom w:val="0"/>
                  <w:divBdr>
                    <w:top w:val="none" w:sz="0" w:space="0" w:color="auto"/>
                    <w:left w:val="none" w:sz="0" w:space="0" w:color="auto"/>
                    <w:bottom w:val="none" w:sz="0" w:space="0" w:color="auto"/>
                    <w:right w:val="none" w:sz="0" w:space="0" w:color="auto"/>
                  </w:divBdr>
                  <w:divsChild>
                    <w:div w:id="396319997">
                      <w:marLeft w:val="0"/>
                      <w:marRight w:val="0"/>
                      <w:marTop w:val="0"/>
                      <w:marBottom w:val="0"/>
                      <w:divBdr>
                        <w:top w:val="none" w:sz="0" w:space="0" w:color="auto"/>
                        <w:left w:val="none" w:sz="0" w:space="0" w:color="auto"/>
                        <w:bottom w:val="none" w:sz="0" w:space="0" w:color="auto"/>
                        <w:right w:val="none" w:sz="0" w:space="0" w:color="auto"/>
                      </w:divBdr>
                      <w:divsChild>
                        <w:div w:id="1657565946">
                          <w:marLeft w:val="0"/>
                          <w:marRight w:val="0"/>
                          <w:marTop w:val="0"/>
                          <w:marBottom w:val="0"/>
                          <w:divBdr>
                            <w:top w:val="none" w:sz="0" w:space="0" w:color="auto"/>
                            <w:left w:val="none" w:sz="0" w:space="0" w:color="auto"/>
                            <w:bottom w:val="none" w:sz="0" w:space="0" w:color="auto"/>
                            <w:right w:val="none" w:sz="0" w:space="0" w:color="auto"/>
                          </w:divBdr>
                          <w:divsChild>
                            <w:div w:id="1263757015">
                              <w:marLeft w:val="0"/>
                              <w:marRight w:val="0"/>
                              <w:marTop w:val="0"/>
                              <w:marBottom w:val="0"/>
                              <w:divBdr>
                                <w:top w:val="none" w:sz="0" w:space="0" w:color="auto"/>
                                <w:left w:val="none" w:sz="0" w:space="0" w:color="auto"/>
                                <w:bottom w:val="none" w:sz="0" w:space="0" w:color="auto"/>
                                <w:right w:val="none" w:sz="0" w:space="0" w:color="auto"/>
                              </w:divBdr>
                              <w:divsChild>
                                <w:div w:id="514154895">
                                  <w:marLeft w:val="0"/>
                                  <w:marRight w:val="0"/>
                                  <w:marTop w:val="0"/>
                                  <w:marBottom w:val="0"/>
                                  <w:divBdr>
                                    <w:top w:val="none" w:sz="0" w:space="0" w:color="auto"/>
                                    <w:left w:val="none" w:sz="0" w:space="0" w:color="auto"/>
                                    <w:bottom w:val="none" w:sz="0" w:space="0" w:color="auto"/>
                                    <w:right w:val="none" w:sz="0" w:space="0" w:color="auto"/>
                                  </w:divBdr>
                                  <w:divsChild>
                                    <w:div w:id="1366366816">
                                      <w:marLeft w:val="0"/>
                                      <w:marRight w:val="0"/>
                                      <w:marTop w:val="0"/>
                                      <w:marBottom w:val="0"/>
                                      <w:divBdr>
                                        <w:top w:val="none" w:sz="0" w:space="0" w:color="auto"/>
                                        <w:left w:val="none" w:sz="0" w:space="0" w:color="auto"/>
                                        <w:bottom w:val="none" w:sz="0" w:space="0" w:color="auto"/>
                                        <w:right w:val="none" w:sz="0" w:space="0" w:color="auto"/>
                                      </w:divBdr>
                                    </w:div>
                                    <w:div w:id="158395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4454032">
      <w:bodyDiv w:val="1"/>
      <w:marLeft w:val="0"/>
      <w:marRight w:val="0"/>
      <w:marTop w:val="0"/>
      <w:marBottom w:val="0"/>
      <w:divBdr>
        <w:top w:val="none" w:sz="0" w:space="0" w:color="auto"/>
        <w:left w:val="none" w:sz="0" w:space="0" w:color="auto"/>
        <w:bottom w:val="none" w:sz="0" w:space="0" w:color="auto"/>
        <w:right w:val="none" w:sz="0" w:space="0" w:color="auto"/>
      </w:divBdr>
      <w:divsChild>
        <w:div w:id="2053530413">
          <w:marLeft w:val="0"/>
          <w:marRight w:val="0"/>
          <w:marTop w:val="0"/>
          <w:marBottom w:val="0"/>
          <w:divBdr>
            <w:top w:val="none" w:sz="0" w:space="0" w:color="auto"/>
            <w:left w:val="none" w:sz="0" w:space="0" w:color="auto"/>
            <w:bottom w:val="none" w:sz="0" w:space="0" w:color="auto"/>
            <w:right w:val="none" w:sz="0" w:space="0" w:color="auto"/>
          </w:divBdr>
          <w:divsChild>
            <w:div w:id="1350137450">
              <w:marLeft w:val="136"/>
              <w:marRight w:val="136"/>
              <w:marTop w:val="136"/>
              <w:marBottom w:val="136"/>
              <w:divBdr>
                <w:top w:val="none" w:sz="0" w:space="0" w:color="auto"/>
                <w:left w:val="none" w:sz="0" w:space="0" w:color="auto"/>
                <w:bottom w:val="none" w:sz="0" w:space="0" w:color="auto"/>
                <w:right w:val="none" w:sz="0" w:space="0" w:color="auto"/>
              </w:divBdr>
              <w:divsChild>
                <w:div w:id="660736116">
                  <w:marLeft w:val="0"/>
                  <w:marRight w:val="272"/>
                  <w:marTop w:val="0"/>
                  <w:marBottom w:val="0"/>
                  <w:divBdr>
                    <w:top w:val="none" w:sz="0" w:space="0" w:color="auto"/>
                    <w:left w:val="none" w:sz="0" w:space="0" w:color="auto"/>
                    <w:bottom w:val="none" w:sz="0" w:space="0" w:color="auto"/>
                    <w:right w:val="none" w:sz="0" w:space="0" w:color="auto"/>
                  </w:divBdr>
                  <w:divsChild>
                    <w:div w:id="123738951">
                      <w:marLeft w:val="0"/>
                      <w:marRight w:val="0"/>
                      <w:marTop w:val="0"/>
                      <w:marBottom w:val="82"/>
                      <w:divBdr>
                        <w:top w:val="none" w:sz="0" w:space="0" w:color="auto"/>
                        <w:left w:val="none" w:sz="0" w:space="0" w:color="auto"/>
                        <w:bottom w:val="none" w:sz="0" w:space="0" w:color="auto"/>
                        <w:right w:val="none" w:sz="0" w:space="0" w:color="auto"/>
                      </w:divBdr>
                      <w:divsChild>
                        <w:div w:id="1569681136">
                          <w:marLeft w:val="0"/>
                          <w:marRight w:val="0"/>
                          <w:marTop w:val="0"/>
                          <w:marBottom w:val="0"/>
                          <w:divBdr>
                            <w:top w:val="none" w:sz="0" w:space="0" w:color="auto"/>
                            <w:left w:val="none" w:sz="0" w:space="0" w:color="auto"/>
                            <w:bottom w:val="none" w:sz="0" w:space="0" w:color="auto"/>
                            <w:right w:val="none" w:sz="0" w:space="0" w:color="auto"/>
                          </w:divBdr>
                        </w:div>
                      </w:divsChild>
                    </w:div>
                    <w:div w:id="539975638">
                      <w:marLeft w:val="0"/>
                      <w:marRight w:val="0"/>
                      <w:marTop w:val="0"/>
                      <w:marBottom w:val="82"/>
                      <w:divBdr>
                        <w:top w:val="none" w:sz="0" w:space="0" w:color="auto"/>
                        <w:left w:val="none" w:sz="0" w:space="0" w:color="auto"/>
                        <w:bottom w:val="none" w:sz="0" w:space="0" w:color="auto"/>
                        <w:right w:val="none" w:sz="0" w:space="0" w:color="auto"/>
                      </w:divBdr>
                      <w:divsChild>
                        <w:div w:id="140734789">
                          <w:marLeft w:val="0"/>
                          <w:marRight w:val="0"/>
                          <w:marTop w:val="0"/>
                          <w:marBottom w:val="0"/>
                          <w:divBdr>
                            <w:top w:val="none" w:sz="0" w:space="0" w:color="auto"/>
                            <w:left w:val="none" w:sz="0" w:space="0" w:color="auto"/>
                            <w:bottom w:val="none" w:sz="0" w:space="0" w:color="auto"/>
                            <w:right w:val="none" w:sz="0" w:space="0" w:color="auto"/>
                          </w:divBdr>
                        </w:div>
                      </w:divsChild>
                    </w:div>
                    <w:div w:id="1727294217">
                      <w:marLeft w:val="0"/>
                      <w:marRight w:val="0"/>
                      <w:marTop w:val="0"/>
                      <w:marBottom w:val="82"/>
                      <w:divBdr>
                        <w:top w:val="none" w:sz="0" w:space="0" w:color="auto"/>
                        <w:left w:val="none" w:sz="0" w:space="0" w:color="auto"/>
                        <w:bottom w:val="none" w:sz="0" w:space="0" w:color="auto"/>
                        <w:right w:val="none" w:sz="0" w:space="0" w:color="auto"/>
                      </w:divBdr>
                      <w:divsChild>
                        <w:div w:id="459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3780521">
      <w:bodyDiv w:val="1"/>
      <w:marLeft w:val="0"/>
      <w:marRight w:val="0"/>
      <w:marTop w:val="0"/>
      <w:marBottom w:val="0"/>
      <w:divBdr>
        <w:top w:val="none" w:sz="0" w:space="0" w:color="auto"/>
        <w:left w:val="none" w:sz="0" w:space="0" w:color="auto"/>
        <w:bottom w:val="none" w:sz="0" w:space="0" w:color="auto"/>
        <w:right w:val="none" w:sz="0" w:space="0" w:color="auto"/>
      </w:divBdr>
    </w:div>
    <w:div w:id="1355233791">
      <w:bodyDiv w:val="1"/>
      <w:marLeft w:val="0"/>
      <w:marRight w:val="0"/>
      <w:marTop w:val="0"/>
      <w:marBottom w:val="0"/>
      <w:divBdr>
        <w:top w:val="none" w:sz="0" w:space="0" w:color="auto"/>
        <w:left w:val="none" w:sz="0" w:space="0" w:color="auto"/>
        <w:bottom w:val="none" w:sz="0" w:space="0" w:color="auto"/>
        <w:right w:val="none" w:sz="0" w:space="0" w:color="auto"/>
      </w:divBdr>
      <w:divsChild>
        <w:div w:id="641695231">
          <w:marLeft w:val="0"/>
          <w:marRight w:val="0"/>
          <w:marTop w:val="34"/>
          <w:marBottom w:val="34"/>
          <w:divBdr>
            <w:top w:val="none" w:sz="0" w:space="0" w:color="auto"/>
            <w:left w:val="none" w:sz="0" w:space="0" w:color="auto"/>
            <w:bottom w:val="none" w:sz="0" w:space="0" w:color="auto"/>
            <w:right w:val="none" w:sz="0" w:space="0" w:color="auto"/>
          </w:divBdr>
        </w:div>
      </w:divsChild>
    </w:div>
    <w:div w:id="1363750960">
      <w:bodyDiv w:val="1"/>
      <w:marLeft w:val="0"/>
      <w:marRight w:val="0"/>
      <w:marTop w:val="0"/>
      <w:marBottom w:val="0"/>
      <w:divBdr>
        <w:top w:val="none" w:sz="0" w:space="0" w:color="auto"/>
        <w:left w:val="none" w:sz="0" w:space="0" w:color="auto"/>
        <w:bottom w:val="none" w:sz="0" w:space="0" w:color="auto"/>
        <w:right w:val="none" w:sz="0" w:space="0" w:color="auto"/>
      </w:divBdr>
      <w:divsChild>
        <w:div w:id="621965318">
          <w:marLeft w:val="0"/>
          <w:marRight w:val="0"/>
          <w:marTop w:val="0"/>
          <w:marBottom w:val="0"/>
          <w:divBdr>
            <w:top w:val="none" w:sz="0" w:space="0" w:color="auto"/>
            <w:left w:val="none" w:sz="0" w:space="0" w:color="auto"/>
            <w:bottom w:val="none" w:sz="0" w:space="0" w:color="auto"/>
            <w:right w:val="none" w:sz="0" w:space="0" w:color="auto"/>
          </w:divBdr>
          <w:divsChild>
            <w:div w:id="150084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175179">
      <w:bodyDiv w:val="1"/>
      <w:marLeft w:val="0"/>
      <w:marRight w:val="0"/>
      <w:marTop w:val="0"/>
      <w:marBottom w:val="0"/>
      <w:divBdr>
        <w:top w:val="none" w:sz="0" w:space="0" w:color="auto"/>
        <w:left w:val="none" w:sz="0" w:space="0" w:color="auto"/>
        <w:bottom w:val="none" w:sz="0" w:space="0" w:color="auto"/>
        <w:right w:val="none" w:sz="0" w:space="0" w:color="auto"/>
      </w:divBdr>
    </w:div>
    <w:div w:id="1469712611">
      <w:bodyDiv w:val="1"/>
      <w:marLeft w:val="0"/>
      <w:marRight w:val="0"/>
      <w:marTop w:val="0"/>
      <w:marBottom w:val="0"/>
      <w:divBdr>
        <w:top w:val="none" w:sz="0" w:space="0" w:color="auto"/>
        <w:left w:val="none" w:sz="0" w:space="0" w:color="auto"/>
        <w:bottom w:val="none" w:sz="0" w:space="0" w:color="auto"/>
        <w:right w:val="none" w:sz="0" w:space="0" w:color="auto"/>
      </w:divBdr>
    </w:div>
    <w:div w:id="1524510005">
      <w:bodyDiv w:val="1"/>
      <w:marLeft w:val="0"/>
      <w:marRight w:val="0"/>
      <w:marTop w:val="0"/>
      <w:marBottom w:val="0"/>
      <w:divBdr>
        <w:top w:val="none" w:sz="0" w:space="0" w:color="auto"/>
        <w:left w:val="none" w:sz="0" w:space="0" w:color="auto"/>
        <w:bottom w:val="none" w:sz="0" w:space="0" w:color="auto"/>
        <w:right w:val="none" w:sz="0" w:space="0" w:color="auto"/>
      </w:divBdr>
    </w:div>
    <w:div w:id="1541239221">
      <w:bodyDiv w:val="1"/>
      <w:marLeft w:val="0"/>
      <w:marRight w:val="0"/>
      <w:marTop w:val="0"/>
      <w:marBottom w:val="0"/>
      <w:divBdr>
        <w:top w:val="none" w:sz="0" w:space="0" w:color="auto"/>
        <w:left w:val="none" w:sz="0" w:space="0" w:color="auto"/>
        <w:bottom w:val="none" w:sz="0" w:space="0" w:color="auto"/>
        <w:right w:val="none" w:sz="0" w:space="0" w:color="auto"/>
      </w:divBdr>
    </w:div>
    <w:div w:id="1549106960">
      <w:marLeft w:val="0"/>
      <w:marRight w:val="0"/>
      <w:marTop w:val="0"/>
      <w:marBottom w:val="0"/>
      <w:divBdr>
        <w:top w:val="none" w:sz="0" w:space="0" w:color="auto"/>
        <w:left w:val="none" w:sz="0" w:space="0" w:color="auto"/>
        <w:bottom w:val="none" w:sz="0" w:space="0" w:color="auto"/>
        <w:right w:val="none" w:sz="0" w:space="0" w:color="auto"/>
      </w:divBdr>
    </w:div>
    <w:div w:id="1550073428">
      <w:bodyDiv w:val="1"/>
      <w:marLeft w:val="0"/>
      <w:marRight w:val="0"/>
      <w:marTop w:val="0"/>
      <w:marBottom w:val="0"/>
      <w:divBdr>
        <w:top w:val="none" w:sz="0" w:space="0" w:color="auto"/>
        <w:left w:val="none" w:sz="0" w:space="0" w:color="auto"/>
        <w:bottom w:val="none" w:sz="0" w:space="0" w:color="auto"/>
        <w:right w:val="none" w:sz="0" w:space="0" w:color="auto"/>
      </w:divBdr>
    </w:div>
    <w:div w:id="1560676590">
      <w:bodyDiv w:val="1"/>
      <w:marLeft w:val="0"/>
      <w:marRight w:val="0"/>
      <w:marTop w:val="0"/>
      <w:marBottom w:val="0"/>
      <w:divBdr>
        <w:top w:val="none" w:sz="0" w:space="0" w:color="auto"/>
        <w:left w:val="none" w:sz="0" w:space="0" w:color="auto"/>
        <w:bottom w:val="none" w:sz="0" w:space="0" w:color="auto"/>
        <w:right w:val="none" w:sz="0" w:space="0" w:color="auto"/>
      </w:divBdr>
      <w:divsChild>
        <w:div w:id="1687168212">
          <w:marLeft w:val="0"/>
          <w:marRight w:val="0"/>
          <w:marTop w:val="0"/>
          <w:marBottom w:val="0"/>
          <w:divBdr>
            <w:top w:val="none" w:sz="0" w:space="0" w:color="auto"/>
            <w:left w:val="none" w:sz="0" w:space="0" w:color="auto"/>
            <w:bottom w:val="none" w:sz="0" w:space="0" w:color="auto"/>
            <w:right w:val="none" w:sz="0" w:space="0" w:color="auto"/>
          </w:divBdr>
        </w:div>
        <w:div w:id="1926378318">
          <w:marLeft w:val="0"/>
          <w:marRight w:val="0"/>
          <w:marTop w:val="0"/>
          <w:marBottom w:val="0"/>
          <w:divBdr>
            <w:top w:val="none" w:sz="0" w:space="0" w:color="auto"/>
            <w:left w:val="none" w:sz="0" w:space="0" w:color="auto"/>
            <w:bottom w:val="none" w:sz="0" w:space="0" w:color="auto"/>
            <w:right w:val="none" w:sz="0" w:space="0" w:color="auto"/>
          </w:divBdr>
        </w:div>
      </w:divsChild>
    </w:div>
    <w:div w:id="1605114130">
      <w:bodyDiv w:val="1"/>
      <w:marLeft w:val="0"/>
      <w:marRight w:val="0"/>
      <w:marTop w:val="0"/>
      <w:marBottom w:val="0"/>
      <w:divBdr>
        <w:top w:val="none" w:sz="0" w:space="0" w:color="auto"/>
        <w:left w:val="none" w:sz="0" w:space="0" w:color="auto"/>
        <w:bottom w:val="none" w:sz="0" w:space="0" w:color="auto"/>
        <w:right w:val="none" w:sz="0" w:space="0" w:color="auto"/>
      </w:divBdr>
      <w:divsChild>
        <w:div w:id="189730879">
          <w:marLeft w:val="0"/>
          <w:marRight w:val="0"/>
          <w:marTop w:val="0"/>
          <w:marBottom w:val="0"/>
          <w:divBdr>
            <w:top w:val="none" w:sz="0" w:space="0" w:color="auto"/>
            <w:left w:val="none" w:sz="0" w:space="0" w:color="auto"/>
            <w:bottom w:val="none" w:sz="0" w:space="0" w:color="auto"/>
            <w:right w:val="none" w:sz="0" w:space="0" w:color="auto"/>
          </w:divBdr>
          <w:divsChild>
            <w:div w:id="948127662">
              <w:marLeft w:val="0"/>
              <w:marRight w:val="0"/>
              <w:marTop w:val="0"/>
              <w:marBottom w:val="0"/>
              <w:divBdr>
                <w:top w:val="none" w:sz="0" w:space="0" w:color="auto"/>
                <w:left w:val="none" w:sz="0" w:space="0" w:color="auto"/>
                <w:bottom w:val="none" w:sz="0" w:space="0" w:color="auto"/>
                <w:right w:val="none" w:sz="0" w:space="0" w:color="auto"/>
              </w:divBdr>
              <w:divsChild>
                <w:div w:id="1325082918">
                  <w:marLeft w:val="0"/>
                  <w:marRight w:val="0"/>
                  <w:marTop w:val="0"/>
                  <w:marBottom w:val="0"/>
                  <w:divBdr>
                    <w:top w:val="none" w:sz="0" w:space="0" w:color="auto"/>
                    <w:left w:val="none" w:sz="0" w:space="0" w:color="auto"/>
                    <w:bottom w:val="none" w:sz="0" w:space="0" w:color="auto"/>
                    <w:right w:val="none" w:sz="0" w:space="0" w:color="auto"/>
                  </w:divBdr>
                  <w:divsChild>
                    <w:div w:id="1107430029">
                      <w:marLeft w:val="0"/>
                      <w:marRight w:val="0"/>
                      <w:marTop w:val="0"/>
                      <w:marBottom w:val="0"/>
                      <w:divBdr>
                        <w:top w:val="none" w:sz="0" w:space="0" w:color="auto"/>
                        <w:left w:val="none" w:sz="0" w:space="0" w:color="auto"/>
                        <w:bottom w:val="none" w:sz="0" w:space="0" w:color="auto"/>
                        <w:right w:val="none" w:sz="0" w:space="0" w:color="auto"/>
                      </w:divBdr>
                      <w:divsChild>
                        <w:div w:id="1206911702">
                          <w:marLeft w:val="0"/>
                          <w:marRight w:val="0"/>
                          <w:marTop w:val="0"/>
                          <w:marBottom w:val="0"/>
                          <w:divBdr>
                            <w:top w:val="none" w:sz="0" w:space="0" w:color="auto"/>
                            <w:left w:val="none" w:sz="0" w:space="0" w:color="auto"/>
                            <w:bottom w:val="none" w:sz="0" w:space="0" w:color="auto"/>
                            <w:right w:val="none" w:sz="0" w:space="0" w:color="auto"/>
                          </w:divBdr>
                          <w:divsChild>
                            <w:div w:id="775715036">
                              <w:marLeft w:val="0"/>
                              <w:marRight w:val="0"/>
                              <w:marTop w:val="0"/>
                              <w:marBottom w:val="0"/>
                              <w:divBdr>
                                <w:top w:val="none" w:sz="0" w:space="0" w:color="auto"/>
                                <w:left w:val="none" w:sz="0" w:space="0" w:color="auto"/>
                                <w:bottom w:val="none" w:sz="0" w:space="0" w:color="auto"/>
                                <w:right w:val="none" w:sz="0" w:space="0" w:color="auto"/>
                              </w:divBdr>
                              <w:divsChild>
                                <w:div w:id="639729631">
                                  <w:marLeft w:val="0"/>
                                  <w:marRight w:val="0"/>
                                  <w:marTop w:val="0"/>
                                  <w:marBottom w:val="0"/>
                                  <w:divBdr>
                                    <w:top w:val="none" w:sz="0" w:space="0" w:color="auto"/>
                                    <w:left w:val="none" w:sz="0" w:space="0" w:color="auto"/>
                                    <w:bottom w:val="none" w:sz="0" w:space="0" w:color="auto"/>
                                    <w:right w:val="none" w:sz="0" w:space="0" w:color="auto"/>
                                  </w:divBdr>
                                  <w:divsChild>
                                    <w:div w:id="392587479">
                                      <w:marLeft w:val="0"/>
                                      <w:marRight w:val="0"/>
                                      <w:marTop w:val="0"/>
                                      <w:marBottom w:val="0"/>
                                      <w:divBdr>
                                        <w:top w:val="none" w:sz="0" w:space="0" w:color="auto"/>
                                        <w:left w:val="none" w:sz="0" w:space="0" w:color="auto"/>
                                        <w:bottom w:val="none" w:sz="0" w:space="0" w:color="auto"/>
                                        <w:right w:val="none" w:sz="0" w:space="0" w:color="auto"/>
                                      </w:divBdr>
                                    </w:div>
                                    <w:div w:id="1189946988">
                                      <w:marLeft w:val="0"/>
                                      <w:marRight w:val="0"/>
                                      <w:marTop w:val="0"/>
                                      <w:marBottom w:val="0"/>
                                      <w:divBdr>
                                        <w:top w:val="none" w:sz="0" w:space="0" w:color="auto"/>
                                        <w:left w:val="none" w:sz="0" w:space="0" w:color="auto"/>
                                        <w:bottom w:val="none" w:sz="0" w:space="0" w:color="auto"/>
                                        <w:right w:val="none" w:sz="0" w:space="0" w:color="auto"/>
                                      </w:divBdr>
                                    </w:div>
                                    <w:div w:id="213097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914447">
      <w:bodyDiv w:val="1"/>
      <w:marLeft w:val="0"/>
      <w:marRight w:val="0"/>
      <w:marTop w:val="0"/>
      <w:marBottom w:val="0"/>
      <w:divBdr>
        <w:top w:val="none" w:sz="0" w:space="0" w:color="auto"/>
        <w:left w:val="none" w:sz="0" w:space="0" w:color="auto"/>
        <w:bottom w:val="none" w:sz="0" w:space="0" w:color="auto"/>
        <w:right w:val="none" w:sz="0" w:space="0" w:color="auto"/>
      </w:divBdr>
      <w:divsChild>
        <w:div w:id="1215696846">
          <w:marLeft w:val="0"/>
          <w:marRight w:val="0"/>
          <w:marTop w:val="0"/>
          <w:marBottom w:val="0"/>
          <w:divBdr>
            <w:top w:val="none" w:sz="0" w:space="0" w:color="auto"/>
            <w:left w:val="none" w:sz="0" w:space="0" w:color="auto"/>
            <w:bottom w:val="none" w:sz="0" w:space="0" w:color="auto"/>
            <w:right w:val="none" w:sz="0" w:space="0" w:color="auto"/>
          </w:divBdr>
          <w:divsChild>
            <w:div w:id="1674259094">
              <w:marLeft w:val="0"/>
              <w:marRight w:val="0"/>
              <w:marTop w:val="0"/>
              <w:marBottom w:val="0"/>
              <w:divBdr>
                <w:top w:val="none" w:sz="0" w:space="0" w:color="auto"/>
                <w:left w:val="none" w:sz="0" w:space="0" w:color="auto"/>
                <w:bottom w:val="none" w:sz="0" w:space="0" w:color="auto"/>
                <w:right w:val="none" w:sz="0" w:space="0" w:color="auto"/>
              </w:divBdr>
              <w:divsChild>
                <w:div w:id="57291732">
                  <w:marLeft w:val="0"/>
                  <w:marRight w:val="0"/>
                  <w:marTop w:val="0"/>
                  <w:marBottom w:val="0"/>
                  <w:divBdr>
                    <w:top w:val="none" w:sz="0" w:space="0" w:color="auto"/>
                    <w:left w:val="none" w:sz="0" w:space="0" w:color="auto"/>
                    <w:bottom w:val="none" w:sz="0" w:space="0" w:color="auto"/>
                    <w:right w:val="none" w:sz="0" w:space="0" w:color="auto"/>
                  </w:divBdr>
                  <w:divsChild>
                    <w:div w:id="562522042">
                      <w:marLeft w:val="0"/>
                      <w:marRight w:val="0"/>
                      <w:marTop w:val="0"/>
                      <w:marBottom w:val="0"/>
                      <w:divBdr>
                        <w:top w:val="none" w:sz="0" w:space="0" w:color="auto"/>
                        <w:left w:val="none" w:sz="0" w:space="0" w:color="auto"/>
                        <w:bottom w:val="none" w:sz="0" w:space="0" w:color="auto"/>
                        <w:right w:val="none" w:sz="0" w:space="0" w:color="auto"/>
                      </w:divBdr>
                      <w:divsChild>
                        <w:div w:id="1214004796">
                          <w:marLeft w:val="0"/>
                          <w:marRight w:val="0"/>
                          <w:marTop w:val="0"/>
                          <w:marBottom w:val="0"/>
                          <w:divBdr>
                            <w:top w:val="none" w:sz="0" w:space="0" w:color="auto"/>
                            <w:left w:val="none" w:sz="0" w:space="0" w:color="auto"/>
                            <w:bottom w:val="none" w:sz="0" w:space="0" w:color="auto"/>
                            <w:right w:val="none" w:sz="0" w:space="0" w:color="auto"/>
                          </w:divBdr>
                          <w:divsChild>
                            <w:div w:id="1879472128">
                              <w:marLeft w:val="0"/>
                              <w:marRight w:val="0"/>
                              <w:marTop w:val="0"/>
                              <w:marBottom w:val="0"/>
                              <w:divBdr>
                                <w:top w:val="none" w:sz="0" w:space="0" w:color="auto"/>
                                <w:left w:val="none" w:sz="0" w:space="0" w:color="auto"/>
                                <w:bottom w:val="none" w:sz="0" w:space="0" w:color="auto"/>
                                <w:right w:val="none" w:sz="0" w:space="0" w:color="auto"/>
                              </w:divBdr>
                              <w:divsChild>
                                <w:div w:id="819420433">
                                  <w:marLeft w:val="0"/>
                                  <w:marRight w:val="0"/>
                                  <w:marTop w:val="0"/>
                                  <w:marBottom w:val="0"/>
                                  <w:divBdr>
                                    <w:top w:val="none" w:sz="0" w:space="0" w:color="auto"/>
                                    <w:left w:val="none" w:sz="0" w:space="0" w:color="auto"/>
                                    <w:bottom w:val="none" w:sz="0" w:space="0" w:color="auto"/>
                                    <w:right w:val="none" w:sz="0" w:space="0" w:color="auto"/>
                                  </w:divBdr>
                                  <w:divsChild>
                                    <w:div w:id="899100954">
                                      <w:marLeft w:val="0"/>
                                      <w:marRight w:val="0"/>
                                      <w:marTop w:val="0"/>
                                      <w:marBottom w:val="0"/>
                                      <w:divBdr>
                                        <w:top w:val="none" w:sz="0" w:space="0" w:color="auto"/>
                                        <w:left w:val="none" w:sz="0" w:space="0" w:color="auto"/>
                                        <w:bottom w:val="none" w:sz="0" w:space="0" w:color="auto"/>
                                        <w:right w:val="none" w:sz="0" w:space="0" w:color="auto"/>
                                      </w:divBdr>
                                    </w:div>
                                    <w:div w:id="1153641256">
                                      <w:marLeft w:val="0"/>
                                      <w:marRight w:val="0"/>
                                      <w:marTop w:val="0"/>
                                      <w:marBottom w:val="0"/>
                                      <w:divBdr>
                                        <w:top w:val="none" w:sz="0" w:space="0" w:color="auto"/>
                                        <w:left w:val="none" w:sz="0" w:space="0" w:color="auto"/>
                                        <w:bottom w:val="none" w:sz="0" w:space="0" w:color="auto"/>
                                        <w:right w:val="none" w:sz="0" w:space="0" w:color="auto"/>
                                      </w:divBdr>
                                    </w:div>
                                    <w:div w:id="1387681399">
                                      <w:marLeft w:val="0"/>
                                      <w:marRight w:val="0"/>
                                      <w:marTop w:val="0"/>
                                      <w:marBottom w:val="0"/>
                                      <w:divBdr>
                                        <w:top w:val="none" w:sz="0" w:space="0" w:color="auto"/>
                                        <w:left w:val="none" w:sz="0" w:space="0" w:color="auto"/>
                                        <w:bottom w:val="none" w:sz="0" w:space="0" w:color="auto"/>
                                        <w:right w:val="none" w:sz="0" w:space="0" w:color="auto"/>
                                      </w:divBdr>
                                    </w:div>
                                    <w:div w:id="171110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6564244">
      <w:bodyDiv w:val="1"/>
      <w:marLeft w:val="0"/>
      <w:marRight w:val="0"/>
      <w:marTop w:val="0"/>
      <w:marBottom w:val="0"/>
      <w:divBdr>
        <w:top w:val="none" w:sz="0" w:space="0" w:color="auto"/>
        <w:left w:val="none" w:sz="0" w:space="0" w:color="auto"/>
        <w:bottom w:val="none" w:sz="0" w:space="0" w:color="auto"/>
        <w:right w:val="none" w:sz="0" w:space="0" w:color="auto"/>
      </w:divBdr>
      <w:divsChild>
        <w:div w:id="1634827399">
          <w:marLeft w:val="0"/>
          <w:marRight w:val="0"/>
          <w:marTop w:val="0"/>
          <w:marBottom w:val="0"/>
          <w:divBdr>
            <w:top w:val="none" w:sz="0" w:space="0" w:color="auto"/>
            <w:left w:val="none" w:sz="0" w:space="0" w:color="auto"/>
            <w:bottom w:val="none" w:sz="0" w:space="0" w:color="auto"/>
            <w:right w:val="none" w:sz="0" w:space="0" w:color="auto"/>
          </w:divBdr>
          <w:divsChild>
            <w:div w:id="174226540">
              <w:marLeft w:val="0"/>
              <w:marRight w:val="0"/>
              <w:marTop w:val="0"/>
              <w:marBottom w:val="0"/>
              <w:divBdr>
                <w:top w:val="none" w:sz="0" w:space="0" w:color="auto"/>
                <w:left w:val="none" w:sz="0" w:space="0" w:color="auto"/>
                <w:bottom w:val="none" w:sz="0" w:space="0" w:color="auto"/>
                <w:right w:val="none" w:sz="0" w:space="0" w:color="auto"/>
              </w:divBdr>
              <w:divsChild>
                <w:div w:id="1138450566">
                  <w:marLeft w:val="0"/>
                  <w:marRight w:val="0"/>
                  <w:marTop w:val="0"/>
                  <w:marBottom w:val="0"/>
                  <w:divBdr>
                    <w:top w:val="none" w:sz="0" w:space="0" w:color="auto"/>
                    <w:left w:val="none" w:sz="0" w:space="0" w:color="auto"/>
                    <w:bottom w:val="none" w:sz="0" w:space="0" w:color="auto"/>
                    <w:right w:val="none" w:sz="0" w:space="0" w:color="auto"/>
                  </w:divBdr>
                  <w:divsChild>
                    <w:div w:id="1646159871">
                      <w:marLeft w:val="0"/>
                      <w:marRight w:val="0"/>
                      <w:marTop w:val="0"/>
                      <w:marBottom w:val="0"/>
                      <w:divBdr>
                        <w:top w:val="none" w:sz="0" w:space="0" w:color="auto"/>
                        <w:left w:val="none" w:sz="0" w:space="0" w:color="auto"/>
                        <w:bottom w:val="none" w:sz="0" w:space="0" w:color="auto"/>
                        <w:right w:val="none" w:sz="0" w:space="0" w:color="auto"/>
                      </w:divBdr>
                      <w:divsChild>
                        <w:div w:id="1979256932">
                          <w:marLeft w:val="0"/>
                          <w:marRight w:val="0"/>
                          <w:marTop w:val="0"/>
                          <w:marBottom w:val="0"/>
                          <w:divBdr>
                            <w:top w:val="none" w:sz="0" w:space="0" w:color="auto"/>
                            <w:left w:val="none" w:sz="0" w:space="0" w:color="auto"/>
                            <w:bottom w:val="none" w:sz="0" w:space="0" w:color="auto"/>
                            <w:right w:val="none" w:sz="0" w:space="0" w:color="auto"/>
                          </w:divBdr>
                          <w:divsChild>
                            <w:div w:id="1477725686">
                              <w:marLeft w:val="0"/>
                              <w:marRight w:val="0"/>
                              <w:marTop w:val="0"/>
                              <w:marBottom w:val="0"/>
                              <w:divBdr>
                                <w:top w:val="none" w:sz="0" w:space="0" w:color="auto"/>
                                <w:left w:val="none" w:sz="0" w:space="0" w:color="auto"/>
                                <w:bottom w:val="none" w:sz="0" w:space="0" w:color="auto"/>
                                <w:right w:val="none" w:sz="0" w:space="0" w:color="auto"/>
                              </w:divBdr>
                              <w:divsChild>
                                <w:div w:id="962466940">
                                  <w:marLeft w:val="0"/>
                                  <w:marRight w:val="0"/>
                                  <w:marTop w:val="0"/>
                                  <w:marBottom w:val="0"/>
                                  <w:divBdr>
                                    <w:top w:val="none" w:sz="0" w:space="0" w:color="auto"/>
                                    <w:left w:val="none" w:sz="0" w:space="0" w:color="auto"/>
                                    <w:bottom w:val="none" w:sz="0" w:space="0" w:color="auto"/>
                                    <w:right w:val="none" w:sz="0" w:space="0" w:color="auto"/>
                                  </w:divBdr>
                                  <w:divsChild>
                                    <w:div w:id="256333692">
                                      <w:marLeft w:val="0"/>
                                      <w:marRight w:val="0"/>
                                      <w:marTop w:val="0"/>
                                      <w:marBottom w:val="0"/>
                                      <w:divBdr>
                                        <w:top w:val="none" w:sz="0" w:space="0" w:color="auto"/>
                                        <w:left w:val="none" w:sz="0" w:space="0" w:color="auto"/>
                                        <w:bottom w:val="none" w:sz="0" w:space="0" w:color="auto"/>
                                        <w:right w:val="none" w:sz="0" w:space="0" w:color="auto"/>
                                      </w:divBdr>
                                    </w:div>
                                    <w:div w:id="131518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4889515">
      <w:bodyDiv w:val="1"/>
      <w:marLeft w:val="0"/>
      <w:marRight w:val="0"/>
      <w:marTop w:val="0"/>
      <w:marBottom w:val="0"/>
      <w:divBdr>
        <w:top w:val="none" w:sz="0" w:space="0" w:color="auto"/>
        <w:left w:val="none" w:sz="0" w:space="0" w:color="auto"/>
        <w:bottom w:val="none" w:sz="0" w:space="0" w:color="auto"/>
        <w:right w:val="none" w:sz="0" w:space="0" w:color="auto"/>
      </w:divBdr>
      <w:divsChild>
        <w:div w:id="272858487">
          <w:marLeft w:val="0"/>
          <w:marRight w:val="0"/>
          <w:marTop w:val="0"/>
          <w:marBottom w:val="0"/>
          <w:divBdr>
            <w:top w:val="none" w:sz="0" w:space="0" w:color="auto"/>
            <w:left w:val="none" w:sz="0" w:space="0" w:color="auto"/>
            <w:bottom w:val="none" w:sz="0" w:space="0" w:color="auto"/>
            <w:right w:val="none" w:sz="0" w:space="0" w:color="auto"/>
          </w:divBdr>
          <w:divsChild>
            <w:div w:id="1894271418">
              <w:marLeft w:val="0"/>
              <w:marRight w:val="0"/>
              <w:marTop w:val="0"/>
              <w:marBottom w:val="0"/>
              <w:divBdr>
                <w:top w:val="none" w:sz="0" w:space="0" w:color="auto"/>
                <w:left w:val="none" w:sz="0" w:space="0" w:color="auto"/>
                <w:bottom w:val="none" w:sz="0" w:space="0" w:color="auto"/>
                <w:right w:val="none" w:sz="0" w:space="0" w:color="auto"/>
              </w:divBdr>
              <w:divsChild>
                <w:div w:id="466433921">
                  <w:marLeft w:val="0"/>
                  <w:marRight w:val="0"/>
                  <w:marTop w:val="0"/>
                  <w:marBottom w:val="0"/>
                  <w:divBdr>
                    <w:top w:val="none" w:sz="0" w:space="0" w:color="auto"/>
                    <w:left w:val="none" w:sz="0" w:space="0" w:color="auto"/>
                    <w:bottom w:val="none" w:sz="0" w:space="0" w:color="auto"/>
                    <w:right w:val="none" w:sz="0" w:space="0" w:color="auto"/>
                  </w:divBdr>
                  <w:divsChild>
                    <w:div w:id="1544438219">
                      <w:marLeft w:val="0"/>
                      <w:marRight w:val="0"/>
                      <w:marTop w:val="0"/>
                      <w:marBottom w:val="0"/>
                      <w:divBdr>
                        <w:top w:val="none" w:sz="0" w:space="0" w:color="auto"/>
                        <w:left w:val="none" w:sz="0" w:space="0" w:color="auto"/>
                        <w:bottom w:val="none" w:sz="0" w:space="0" w:color="auto"/>
                        <w:right w:val="none" w:sz="0" w:space="0" w:color="auto"/>
                      </w:divBdr>
                      <w:divsChild>
                        <w:div w:id="1499543888">
                          <w:marLeft w:val="0"/>
                          <w:marRight w:val="0"/>
                          <w:marTop w:val="0"/>
                          <w:marBottom w:val="0"/>
                          <w:divBdr>
                            <w:top w:val="none" w:sz="0" w:space="0" w:color="auto"/>
                            <w:left w:val="none" w:sz="0" w:space="0" w:color="auto"/>
                            <w:bottom w:val="none" w:sz="0" w:space="0" w:color="auto"/>
                            <w:right w:val="none" w:sz="0" w:space="0" w:color="auto"/>
                          </w:divBdr>
                          <w:divsChild>
                            <w:div w:id="1174109712">
                              <w:marLeft w:val="0"/>
                              <w:marRight w:val="0"/>
                              <w:marTop w:val="0"/>
                              <w:marBottom w:val="0"/>
                              <w:divBdr>
                                <w:top w:val="none" w:sz="0" w:space="0" w:color="auto"/>
                                <w:left w:val="none" w:sz="0" w:space="0" w:color="auto"/>
                                <w:bottom w:val="none" w:sz="0" w:space="0" w:color="auto"/>
                                <w:right w:val="none" w:sz="0" w:space="0" w:color="auto"/>
                              </w:divBdr>
                              <w:divsChild>
                                <w:div w:id="125705403">
                                  <w:marLeft w:val="0"/>
                                  <w:marRight w:val="0"/>
                                  <w:marTop w:val="0"/>
                                  <w:marBottom w:val="215"/>
                                  <w:divBdr>
                                    <w:top w:val="none" w:sz="0" w:space="0" w:color="auto"/>
                                    <w:left w:val="none" w:sz="0" w:space="0" w:color="auto"/>
                                    <w:bottom w:val="none" w:sz="0" w:space="0" w:color="auto"/>
                                    <w:right w:val="none" w:sz="0" w:space="0" w:color="auto"/>
                                  </w:divBdr>
                                  <w:divsChild>
                                    <w:div w:id="294145346">
                                      <w:marLeft w:val="0"/>
                                      <w:marRight w:val="0"/>
                                      <w:marTop w:val="0"/>
                                      <w:marBottom w:val="215"/>
                                      <w:divBdr>
                                        <w:top w:val="none" w:sz="0" w:space="0" w:color="auto"/>
                                        <w:left w:val="none" w:sz="0" w:space="0" w:color="auto"/>
                                        <w:bottom w:val="none" w:sz="0" w:space="0" w:color="auto"/>
                                        <w:right w:val="none" w:sz="0" w:space="0" w:color="auto"/>
                                      </w:divBdr>
                                      <w:divsChild>
                                        <w:div w:id="2010208109">
                                          <w:marLeft w:val="0"/>
                                          <w:marRight w:val="0"/>
                                          <w:marTop w:val="0"/>
                                          <w:marBottom w:val="0"/>
                                          <w:divBdr>
                                            <w:top w:val="none" w:sz="0" w:space="0" w:color="auto"/>
                                            <w:left w:val="none" w:sz="0" w:space="0" w:color="auto"/>
                                            <w:bottom w:val="none" w:sz="0" w:space="0" w:color="auto"/>
                                            <w:right w:val="none" w:sz="0" w:space="0" w:color="auto"/>
                                          </w:divBdr>
                                          <w:divsChild>
                                            <w:div w:id="152687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738400">
                                  <w:marLeft w:val="0"/>
                                  <w:marRight w:val="0"/>
                                  <w:marTop w:val="0"/>
                                  <w:marBottom w:val="269"/>
                                  <w:divBdr>
                                    <w:top w:val="none" w:sz="0" w:space="0" w:color="auto"/>
                                    <w:left w:val="none" w:sz="0" w:space="0" w:color="auto"/>
                                    <w:bottom w:val="none" w:sz="0" w:space="0" w:color="auto"/>
                                    <w:right w:val="none" w:sz="0" w:space="0" w:color="auto"/>
                                  </w:divBdr>
                                  <w:divsChild>
                                    <w:div w:id="1263762308">
                                      <w:marLeft w:val="0"/>
                                      <w:marRight w:val="0"/>
                                      <w:marTop w:val="0"/>
                                      <w:marBottom w:val="0"/>
                                      <w:divBdr>
                                        <w:top w:val="none" w:sz="0" w:space="0" w:color="auto"/>
                                        <w:left w:val="none" w:sz="0" w:space="0" w:color="auto"/>
                                        <w:bottom w:val="none" w:sz="0" w:space="0" w:color="auto"/>
                                        <w:right w:val="none" w:sz="0" w:space="0" w:color="auto"/>
                                      </w:divBdr>
                                    </w:div>
                                  </w:divsChild>
                                </w:div>
                                <w:div w:id="1232037187">
                                  <w:marLeft w:val="0"/>
                                  <w:marRight w:val="0"/>
                                  <w:marTop w:val="0"/>
                                  <w:marBottom w:val="0"/>
                                  <w:divBdr>
                                    <w:top w:val="none" w:sz="0" w:space="0" w:color="auto"/>
                                    <w:left w:val="none" w:sz="0" w:space="0" w:color="auto"/>
                                    <w:bottom w:val="none" w:sz="0" w:space="0" w:color="auto"/>
                                    <w:right w:val="none" w:sz="0" w:space="0" w:color="auto"/>
                                  </w:divBdr>
                                </w:div>
                                <w:div w:id="1846242834">
                                  <w:marLeft w:val="0"/>
                                  <w:marRight w:val="0"/>
                                  <w:marTop w:val="0"/>
                                  <w:marBottom w:val="10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2515304">
      <w:bodyDiv w:val="1"/>
      <w:marLeft w:val="0"/>
      <w:marRight w:val="0"/>
      <w:marTop w:val="0"/>
      <w:marBottom w:val="0"/>
      <w:divBdr>
        <w:top w:val="none" w:sz="0" w:space="0" w:color="auto"/>
        <w:left w:val="none" w:sz="0" w:space="0" w:color="auto"/>
        <w:bottom w:val="none" w:sz="0" w:space="0" w:color="auto"/>
        <w:right w:val="none" w:sz="0" w:space="0" w:color="auto"/>
      </w:divBdr>
    </w:div>
    <w:div w:id="1729184767">
      <w:bodyDiv w:val="1"/>
      <w:marLeft w:val="0"/>
      <w:marRight w:val="0"/>
      <w:marTop w:val="0"/>
      <w:marBottom w:val="0"/>
      <w:divBdr>
        <w:top w:val="none" w:sz="0" w:space="0" w:color="auto"/>
        <w:left w:val="none" w:sz="0" w:space="0" w:color="auto"/>
        <w:bottom w:val="none" w:sz="0" w:space="0" w:color="auto"/>
        <w:right w:val="none" w:sz="0" w:space="0" w:color="auto"/>
      </w:divBdr>
    </w:div>
    <w:div w:id="1785463029">
      <w:bodyDiv w:val="1"/>
      <w:marLeft w:val="0"/>
      <w:marRight w:val="0"/>
      <w:marTop w:val="0"/>
      <w:marBottom w:val="0"/>
      <w:divBdr>
        <w:top w:val="none" w:sz="0" w:space="0" w:color="auto"/>
        <w:left w:val="none" w:sz="0" w:space="0" w:color="auto"/>
        <w:bottom w:val="none" w:sz="0" w:space="0" w:color="auto"/>
        <w:right w:val="none" w:sz="0" w:space="0" w:color="auto"/>
      </w:divBdr>
    </w:div>
    <w:div w:id="1803111985">
      <w:bodyDiv w:val="1"/>
      <w:marLeft w:val="0"/>
      <w:marRight w:val="0"/>
      <w:marTop w:val="0"/>
      <w:marBottom w:val="0"/>
      <w:divBdr>
        <w:top w:val="none" w:sz="0" w:space="0" w:color="auto"/>
        <w:left w:val="none" w:sz="0" w:space="0" w:color="auto"/>
        <w:bottom w:val="none" w:sz="0" w:space="0" w:color="auto"/>
        <w:right w:val="none" w:sz="0" w:space="0" w:color="auto"/>
      </w:divBdr>
    </w:div>
    <w:div w:id="1849952516">
      <w:bodyDiv w:val="1"/>
      <w:marLeft w:val="0"/>
      <w:marRight w:val="0"/>
      <w:marTop w:val="0"/>
      <w:marBottom w:val="0"/>
      <w:divBdr>
        <w:top w:val="none" w:sz="0" w:space="0" w:color="auto"/>
        <w:left w:val="none" w:sz="0" w:space="0" w:color="auto"/>
        <w:bottom w:val="none" w:sz="0" w:space="0" w:color="auto"/>
        <w:right w:val="none" w:sz="0" w:space="0" w:color="auto"/>
      </w:divBdr>
    </w:div>
    <w:div w:id="1880236282">
      <w:bodyDiv w:val="1"/>
      <w:marLeft w:val="0"/>
      <w:marRight w:val="0"/>
      <w:marTop w:val="0"/>
      <w:marBottom w:val="0"/>
      <w:divBdr>
        <w:top w:val="none" w:sz="0" w:space="0" w:color="auto"/>
        <w:left w:val="none" w:sz="0" w:space="0" w:color="auto"/>
        <w:bottom w:val="none" w:sz="0" w:space="0" w:color="auto"/>
        <w:right w:val="none" w:sz="0" w:space="0" w:color="auto"/>
      </w:divBdr>
    </w:div>
    <w:div w:id="1883710684">
      <w:bodyDiv w:val="1"/>
      <w:marLeft w:val="0"/>
      <w:marRight w:val="0"/>
      <w:marTop w:val="0"/>
      <w:marBottom w:val="0"/>
      <w:divBdr>
        <w:top w:val="none" w:sz="0" w:space="0" w:color="auto"/>
        <w:left w:val="none" w:sz="0" w:space="0" w:color="auto"/>
        <w:bottom w:val="none" w:sz="0" w:space="0" w:color="auto"/>
        <w:right w:val="none" w:sz="0" w:space="0" w:color="auto"/>
      </w:divBdr>
      <w:divsChild>
        <w:div w:id="127628926">
          <w:marLeft w:val="0"/>
          <w:marRight w:val="0"/>
          <w:marTop w:val="0"/>
          <w:marBottom w:val="0"/>
          <w:divBdr>
            <w:top w:val="none" w:sz="0" w:space="0" w:color="auto"/>
            <w:left w:val="none" w:sz="0" w:space="0" w:color="auto"/>
            <w:bottom w:val="none" w:sz="0" w:space="0" w:color="auto"/>
            <w:right w:val="none" w:sz="0" w:space="0" w:color="auto"/>
          </w:divBdr>
          <w:divsChild>
            <w:div w:id="1277712877">
              <w:marLeft w:val="0"/>
              <w:marRight w:val="0"/>
              <w:marTop w:val="0"/>
              <w:marBottom w:val="0"/>
              <w:divBdr>
                <w:top w:val="none" w:sz="0" w:space="0" w:color="auto"/>
                <w:left w:val="none" w:sz="0" w:space="0" w:color="auto"/>
                <w:bottom w:val="none" w:sz="0" w:space="0" w:color="auto"/>
                <w:right w:val="none" w:sz="0" w:space="0" w:color="auto"/>
              </w:divBdr>
              <w:divsChild>
                <w:div w:id="731387681">
                  <w:marLeft w:val="0"/>
                  <w:marRight w:val="0"/>
                  <w:marTop w:val="0"/>
                  <w:marBottom w:val="0"/>
                  <w:divBdr>
                    <w:top w:val="none" w:sz="0" w:space="0" w:color="auto"/>
                    <w:left w:val="none" w:sz="0" w:space="0" w:color="auto"/>
                    <w:bottom w:val="none" w:sz="0" w:space="0" w:color="auto"/>
                    <w:right w:val="none" w:sz="0" w:space="0" w:color="auto"/>
                  </w:divBdr>
                  <w:divsChild>
                    <w:div w:id="827861413">
                      <w:marLeft w:val="0"/>
                      <w:marRight w:val="0"/>
                      <w:marTop w:val="0"/>
                      <w:marBottom w:val="0"/>
                      <w:divBdr>
                        <w:top w:val="none" w:sz="0" w:space="0" w:color="auto"/>
                        <w:left w:val="none" w:sz="0" w:space="0" w:color="auto"/>
                        <w:bottom w:val="none" w:sz="0" w:space="0" w:color="auto"/>
                        <w:right w:val="none" w:sz="0" w:space="0" w:color="auto"/>
                      </w:divBdr>
                      <w:divsChild>
                        <w:div w:id="1184124811">
                          <w:marLeft w:val="136"/>
                          <w:marRight w:val="0"/>
                          <w:marTop w:val="136"/>
                          <w:marBottom w:val="136"/>
                          <w:divBdr>
                            <w:top w:val="none" w:sz="0" w:space="0" w:color="auto"/>
                            <w:left w:val="none" w:sz="0" w:space="0" w:color="auto"/>
                            <w:bottom w:val="none" w:sz="0" w:space="0" w:color="auto"/>
                            <w:right w:val="none" w:sz="0" w:space="0" w:color="auto"/>
                          </w:divBdr>
                          <w:divsChild>
                            <w:div w:id="126249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854353">
      <w:bodyDiv w:val="1"/>
      <w:marLeft w:val="0"/>
      <w:marRight w:val="0"/>
      <w:marTop w:val="0"/>
      <w:marBottom w:val="0"/>
      <w:divBdr>
        <w:top w:val="none" w:sz="0" w:space="0" w:color="auto"/>
        <w:left w:val="none" w:sz="0" w:space="0" w:color="auto"/>
        <w:bottom w:val="none" w:sz="0" w:space="0" w:color="auto"/>
        <w:right w:val="none" w:sz="0" w:space="0" w:color="auto"/>
      </w:divBdr>
    </w:div>
    <w:div w:id="206243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apps.who.int/iris/bitstream/10665/94384/1/9789241506236_eng.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C1D3C-5633-4E17-A978-A9C6E7D8D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9</Pages>
  <Words>16619</Words>
  <Characters>94732</Characters>
  <Application>Microsoft Office Word</Application>
  <DocSecurity>0</DocSecurity>
  <Lines>789</Lines>
  <Paragraphs>222</Paragraphs>
  <ScaleCrop>false</ScaleCrop>
  <HeadingPairs>
    <vt:vector size="6" baseType="variant">
      <vt:variant>
        <vt:lpstr>Title</vt:lpstr>
      </vt:variant>
      <vt:variant>
        <vt:i4>1</vt:i4>
      </vt:variant>
      <vt:variant>
        <vt:lpstr>タイトル</vt:lpstr>
      </vt:variant>
      <vt:variant>
        <vt:i4>1</vt:i4>
      </vt:variant>
      <vt:variant>
        <vt:lpstr>제목</vt:lpstr>
      </vt:variant>
      <vt:variant>
        <vt:i4>1</vt:i4>
      </vt:variant>
    </vt:vector>
  </HeadingPairs>
  <TitlesOfParts>
    <vt:vector size="3" baseType="lpstr">
      <vt:lpstr>Introduction:</vt:lpstr>
      <vt:lpstr>Introduction:</vt:lpstr>
      <vt:lpstr>Introduction:</vt:lpstr>
    </vt:vector>
  </TitlesOfParts>
  <Company>Abt Associates Inc.</Company>
  <LinksUpToDate>false</LinksUpToDate>
  <CharactersWithSpaces>111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dminit</dc:creator>
  <cp:lastModifiedBy>Majid</cp:lastModifiedBy>
  <cp:revision>13</cp:revision>
  <cp:lastPrinted>2016-02-22T14:07:00Z</cp:lastPrinted>
  <dcterms:created xsi:type="dcterms:W3CDTF">2016-02-22T13:02:00Z</dcterms:created>
  <dcterms:modified xsi:type="dcterms:W3CDTF">2016-02-23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